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F2548" w14:textId="4AC6206D" w:rsidR="00CE53A4" w:rsidRPr="008624DE" w:rsidRDefault="00CE53A4" w:rsidP="00942750">
      <w:pPr>
        <w:spacing w:line="480" w:lineRule="auto"/>
        <w:rPr>
          <w:rFonts w:cs="Times New Roman"/>
          <w:bCs/>
        </w:rPr>
      </w:pPr>
    </w:p>
    <w:p w14:paraId="633DEF1D" w14:textId="77777777" w:rsidR="00CE53A4" w:rsidRPr="008624DE" w:rsidRDefault="00CE53A4" w:rsidP="00942750">
      <w:pPr>
        <w:spacing w:line="480" w:lineRule="auto"/>
        <w:rPr>
          <w:rFonts w:cs="Times New Roman"/>
          <w:bCs/>
        </w:rPr>
      </w:pPr>
    </w:p>
    <w:p w14:paraId="2EC86651" w14:textId="055F4393" w:rsidR="00D23D1E" w:rsidRPr="008624DE" w:rsidRDefault="00EE60CB" w:rsidP="00EE60CB">
      <w:pPr>
        <w:spacing w:line="480" w:lineRule="auto"/>
        <w:jc w:val="center"/>
        <w:rPr>
          <w:rFonts w:cs="Times New Roman"/>
          <w:b/>
          <w:bCs/>
        </w:rPr>
      </w:pPr>
      <w:r>
        <w:rPr>
          <w:rFonts w:cs="Times New Roman"/>
          <w:b/>
          <w:bCs/>
        </w:rPr>
        <w:t>Decoding working memory information from persistent and activity</w:t>
      </w:r>
      <w:r w:rsidR="004E5236">
        <w:rPr>
          <w:rFonts w:cs="Times New Roman"/>
          <w:b/>
          <w:bCs/>
        </w:rPr>
        <w:t>-</w:t>
      </w:r>
      <w:r>
        <w:rPr>
          <w:rFonts w:cs="Times New Roman"/>
          <w:b/>
          <w:bCs/>
        </w:rPr>
        <w:t>silent neurons in the primate prefrontal cortex</w:t>
      </w:r>
    </w:p>
    <w:p w14:paraId="5FD7FFBE" w14:textId="7B5E24A8" w:rsidR="00CE53A4" w:rsidRDefault="00CE53A4" w:rsidP="00942750">
      <w:pPr>
        <w:spacing w:line="480" w:lineRule="auto"/>
        <w:rPr>
          <w:rFonts w:cs="Times New Roman"/>
          <w:bCs/>
        </w:rPr>
      </w:pPr>
    </w:p>
    <w:p w14:paraId="65B129B4" w14:textId="77777777" w:rsidR="00130F2D" w:rsidRPr="008624DE" w:rsidRDefault="00130F2D" w:rsidP="00942750">
      <w:pPr>
        <w:spacing w:line="480" w:lineRule="auto"/>
        <w:rPr>
          <w:rFonts w:cs="Times New Roman"/>
          <w:bCs/>
        </w:rPr>
      </w:pPr>
    </w:p>
    <w:p w14:paraId="03B33165" w14:textId="2AE49C5E" w:rsidR="006373E1" w:rsidRDefault="00EE60CB" w:rsidP="00CE53A4">
      <w:pPr>
        <w:spacing w:line="480" w:lineRule="auto"/>
        <w:jc w:val="center"/>
        <w:rPr>
          <w:rFonts w:cs="Times New Roman"/>
          <w:bCs/>
          <w:vertAlign w:val="superscript"/>
        </w:rPr>
      </w:pPr>
      <w:r>
        <w:rPr>
          <w:rFonts w:cs="Times New Roman"/>
          <w:bCs/>
        </w:rPr>
        <w:t>Lilianna Thrower</w:t>
      </w:r>
      <w:r w:rsidR="00130F2D" w:rsidRPr="008624DE">
        <w:rPr>
          <w:rFonts w:cs="Times New Roman"/>
          <w:bCs/>
        </w:rPr>
        <w:t>*</w:t>
      </w:r>
      <w:r w:rsidR="00130F2D" w:rsidRPr="003D0C6A">
        <w:rPr>
          <w:rFonts w:cs="Times New Roman"/>
          <w:bCs/>
          <w:vertAlign w:val="superscript"/>
        </w:rPr>
        <w:t>1</w:t>
      </w:r>
      <w:r>
        <w:rPr>
          <w:rFonts w:cs="Times New Roman"/>
          <w:bCs/>
        </w:rPr>
        <w:t xml:space="preserve">, </w:t>
      </w:r>
      <w:r w:rsidR="00CE53A4" w:rsidRPr="008624DE">
        <w:rPr>
          <w:rFonts w:cs="Times New Roman"/>
          <w:bCs/>
        </w:rPr>
        <w:t>Wenhao Dang*</w:t>
      </w:r>
      <w:r w:rsidR="003D0C6A" w:rsidRPr="003D0C6A">
        <w:rPr>
          <w:rFonts w:cs="Times New Roman"/>
          <w:bCs/>
          <w:vertAlign w:val="superscript"/>
        </w:rPr>
        <w:t>1</w:t>
      </w:r>
      <w:r w:rsidR="00CE53A4" w:rsidRPr="008624DE">
        <w:rPr>
          <w:rFonts w:cs="Times New Roman"/>
          <w:bCs/>
        </w:rPr>
        <w:t xml:space="preserve">, </w:t>
      </w:r>
      <w:r w:rsidR="003E233B">
        <w:rPr>
          <w:rFonts w:cs="Times New Roman"/>
          <w:bCs/>
        </w:rPr>
        <w:t>Rye</w:t>
      </w:r>
      <w:r w:rsidR="003E233B" w:rsidRPr="008624DE">
        <w:rPr>
          <w:rFonts w:cs="Times New Roman"/>
          <w:bCs/>
        </w:rPr>
        <w:t xml:space="preserve"> </w:t>
      </w:r>
      <w:r w:rsidR="003E233B">
        <w:rPr>
          <w:rFonts w:cs="Times New Roman"/>
          <w:bCs/>
        </w:rPr>
        <w:t>G</w:t>
      </w:r>
      <w:r w:rsidR="0062181E" w:rsidRPr="008624DE">
        <w:rPr>
          <w:rFonts w:cs="Times New Roman"/>
          <w:bCs/>
        </w:rPr>
        <w:t>.</w:t>
      </w:r>
      <w:r w:rsidR="00CE53A4" w:rsidRPr="008624DE">
        <w:rPr>
          <w:rFonts w:cs="Times New Roman"/>
          <w:bCs/>
        </w:rPr>
        <w:t xml:space="preserve"> Jaffe</w:t>
      </w:r>
      <w:r w:rsidR="003D0C6A" w:rsidRPr="003D0C6A">
        <w:rPr>
          <w:rFonts w:cs="Times New Roman"/>
          <w:bCs/>
          <w:vertAlign w:val="superscript"/>
        </w:rPr>
        <w:t>1</w:t>
      </w:r>
      <w:r w:rsidR="00CE53A4" w:rsidRPr="008624DE">
        <w:rPr>
          <w:rFonts w:cs="Times New Roman"/>
          <w:bCs/>
        </w:rPr>
        <w:t>, Christos Constantinidis</w:t>
      </w:r>
      <w:r w:rsidR="00CE3648" w:rsidRPr="003D0C6A">
        <w:rPr>
          <w:rFonts w:cs="Times New Roman"/>
          <w:bCs/>
          <w:vertAlign w:val="superscript"/>
        </w:rPr>
        <w:t>1</w:t>
      </w:r>
      <w:r w:rsidR="00CE3648">
        <w:rPr>
          <w:rFonts w:cs="Times New Roman"/>
          <w:bCs/>
          <w:vertAlign w:val="superscript"/>
        </w:rPr>
        <w:t>,2,3</w:t>
      </w:r>
    </w:p>
    <w:p w14:paraId="1D96AF75" w14:textId="77777777" w:rsidR="00EE60CB" w:rsidRPr="008624DE" w:rsidRDefault="00EE60CB" w:rsidP="00CE53A4">
      <w:pPr>
        <w:spacing w:line="480" w:lineRule="auto"/>
        <w:jc w:val="center"/>
        <w:rPr>
          <w:rFonts w:cs="Times New Roman"/>
          <w:bCs/>
        </w:rPr>
      </w:pPr>
    </w:p>
    <w:p w14:paraId="2C4A30AB" w14:textId="32722E9F" w:rsidR="003D0C6A" w:rsidRPr="00CE3648" w:rsidRDefault="00130F2D" w:rsidP="003D0C6A">
      <w:r>
        <w:t>1</w:t>
      </w:r>
      <w:r w:rsidR="003D0C6A" w:rsidRPr="00CE3648">
        <w:t>. Department of Biomedical Engineering, Vanderbilt University, Nashville TN 37235, USA.</w:t>
      </w:r>
    </w:p>
    <w:p w14:paraId="3539E085" w14:textId="65A1C205" w:rsidR="003D0C6A" w:rsidRPr="00CE3648" w:rsidRDefault="00130F2D" w:rsidP="003D0C6A">
      <w:r>
        <w:t>2</w:t>
      </w:r>
      <w:r w:rsidR="003D0C6A" w:rsidRPr="00CE3648">
        <w:t xml:space="preserve">. Neuroscience Program, Vanderbilt University, Nashville TN 37235, USA. </w:t>
      </w:r>
    </w:p>
    <w:p w14:paraId="08672456" w14:textId="007E3BEE" w:rsidR="003D0C6A" w:rsidRDefault="00130F2D" w:rsidP="003D0C6A">
      <w:r>
        <w:t>3</w:t>
      </w:r>
      <w:r w:rsidR="003D0C6A" w:rsidRPr="00CE3648">
        <w:t xml:space="preserve">. Department of Ophthalmology and Visual Sciences, Vanderbilt University Medical Center, Nashville TN 37232, USA. </w:t>
      </w:r>
    </w:p>
    <w:p w14:paraId="4E17B7FA" w14:textId="77777777" w:rsidR="00CE3648" w:rsidRPr="00CE3648" w:rsidRDefault="00CE3648" w:rsidP="003D0C6A"/>
    <w:p w14:paraId="67B77919" w14:textId="77777777" w:rsidR="00B45924" w:rsidRPr="008624DE" w:rsidRDefault="00B45924" w:rsidP="00B45924">
      <w:pPr>
        <w:spacing w:line="480" w:lineRule="auto"/>
        <w:rPr>
          <w:rFonts w:cs="Times New Roman"/>
          <w:bCs/>
        </w:rPr>
      </w:pPr>
      <w:r w:rsidRPr="008624DE">
        <w:rPr>
          <w:rFonts w:cs="Times New Roman"/>
          <w:bCs/>
        </w:rPr>
        <w:t>* These authors contributed equally to this work</w:t>
      </w:r>
    </w:p>
    <w:p w14:paraId="67941841" w14:textId="77777777" w:rsidR="00CE53A4" w:rsidRPr="008624DE" w:rsidRDefault="00CE53A4" w:rsidP="00CE53A4">
      <w:pPr>
        <w:spacing w:line="480" w:lineRule="auto"/>
        <w:rPr>
          <w:rFonts w:cs="Times New Roman"/>
          <w:bCs/>
        </w:rPr>
      </w:pPr>
    </w:p>
    <w:p w14:paraId="377373F1" w14:textId="6E630535" w:rsidR="00CE53A4" w:rsidRPr="008624DE" w:rsidRDefault="00CE53A4" w:rsidP="0062181E">
      <w:pPr>
        <w:spacing w:line="480" w:lineRule="auto"/>
        <w:jc w:val="center"/>
        <w:rPr>
          <w:rFonts w:cs="Times New Roman"/>
          <w:bCs/>
        </w:rPr>
      </w:pPr>
      <w:r w:rsidRPr="008624DE">
        <w:rPr>
          <w:rFonts w:cs="Times New Roman"/>
          <w:bCs/>
        </w:rPr>
        <w:t xml:space="preserve">Abbreviated Title: </w:t>
      </w:r>
      <w:r w:rsidR="00130F2D">
        <w:rPr>
          <w:rFonts w:cs="Times New Roman"/>
          <w:bCs/>
        </w:rPr>
        <w:t xml:space="preserve">Working Memory </w:t>
      </w:r>
      <w:r w:rsidR="0062181E" w:rsidRPr="008624DE">
        <w:rPr>
          <w:rFonts w:cs="Times New Roman"/>
          <w:bCs/>
        </w:rPr>
        <w:t>PFC</w:t>
      </w:r>
      <w:r w:rsidR="00130F2D">
        <w:rPr>
          <w:rFonts w:cs="Times New Roman"/>
          <w:bCs/>
        </w:rPr>
        <w:t xml:space="preserve"> Decoding</w:t>
      </w:r>
    </w:p>
    <w:p w14:paraId="6333C7D4" w14:textId="77777777" w:rsidR="00CE53A4" w:rsidRPr="008624DE" w:rsidRDefault="00CE53A4" w:rsidP="00CE53A4">
      <w:pPr>
        <w:spacing w:line="480" w:lineRule="auto"/>
        <w:rPr>
          <w:rFonts w:cs="Times New Roman"/>
          <w:bCs/>
        </w:rPr>
      </w:pPr>
    </w:p>
    <w:p w14:paraId="548603B4" w14:textId="77777777" w:rsidR="00CE53A4" w:rsidRPr="008624DE" w:rsidRDefault="00CE53A4" w:rsidP="00CE53A4">
      <w:pPr>
        <w:rPr>
          <w:rFonts w:cs="Times New Roman"/>
          <w:bCs/>
        </w:rPr>
      </w:pPr>
      <w:r w:rsidRPr="008624DE">
        <w:rPr>
          <w:rFonts w:cs="Times New Roman"/>
          <w:bCs/>
        </w:rPr>
        <w:t>Address correspondence to:</w:t>
      </w:r>
    </w:p>
    <w:p w14:paraId="3448FB9D" w14:textId="03E11A9E" w:rsidR="00CE53A4" w:rsidRPr="008624DE" w:rsidRDefault="0062181E" w:rsidP="00CE53A4">
      <w:pPr>
        <w:rPr>
          <w:rFonts w:cs="Times New Roman"/>
          <w:bCs/>
        </w:rPr>
      </w:pPr>
      <w:r w:rsidRPr="008624DE">
        <w:rPr>
          <w:rFonts w:cs="Times New Roman"/>
          <w:bCs/>
        </w:rPr>
        <w:t>Christos Constantinidis, PhD</w:t>
      </w:r>
      <w:r w:rsidR="00CE53A4" w:rsidRPr="008624DE">
        <w:rPr>
          <w:rFonts w:cs="Times New Roman"/>
          <w:bCs/>
        </w:rPr>
        <w:t>.</w:t>
      </w:r>
    </w:p>
    <w:p w14:paraId="0AED2DD0" w14:textId="77D50430" w:rsidR="00CE53A4" w:rsidRPr="008624DE" w:rsidRDefault="00CE3648" w:rsidP="00CE53A4">
      <w:pPr>
        <w:rPr>
          <w:rFonts w:cs="Times New Roman"/>
          <w:bCs/>
        </w:rPr>
      </w:pPr>
      <w:r>
        <w:rPr>
          <w:rFonts w:cs="Times New Roman"/>
          <w:bCs/>
        </w:rPr>
        <w:t>Christos.Constantinidis.1@vanderbilt.edu</w:t>
      </w:r>
    </w:p>
    <w:p w14:paraId="48034C0B" w14:textId="77777777" w:rsidR="00CE53A4" w:rsidRPr="008624DE" w:rsidRDefault="00CE53A4" w:rsidP="00CE53A4">
      <w:pPr>
        <w:rPr>
          <w:rFonts w:cs="Times New Roman"/>
          <w:bCs/>
        </w:rPr>
      </w:pPr>
    </w:p>
    <w:p w14:paraId="28D836B2" w14:textId="77777777" w:rsidR="00CE53A4" w:rsidRPr="008624DE" w:rsidRDefault="00CE53A4" w:rsidP="00CE53A4">
      <w:pPr>
        <w:rPr>
          <w:rFonts w:cs="Times New Roman"/>
          <w:bCs/>
        </w:rPr>
      </w:pPr>
    </w:p>
    <w:p w14:paraId="09B71EBD" w14:textId="77777777" w:rsidR="00CE53A4" w:rsidRPr="008624DE" w:rsidRDefault="00CE53A4" w:rsidP="00CE53A4">
      <w:pPr>
        <w:rPr>
          <w:rFonts w:cs="Times New Roman"/>
          <w:bCs/>
        </w:rPr>
      </w:pPr>
      <w:r w:rsidRPr="008624DE">
        <w:rPr>
          <w:rFonts w:cs="Times New Roman"/>
          <w:bCs/>
        </w:rPr>
        <w:t>The authors report no conflicts of interest during the research conducted.</w:t>
      </w:r>
    </w:p>
    <w:p w14:paraId="5122E47E" w14:textId="783C3BD5" w:rsidR="00CE53A4" w:rsidRPr="008624DE" w:rsidRDefault="00CE53A4" w:rsidP="00CE53A4">
      <w:pPr>
        <w:rPr>
          <w:rFonts w:cs="Times New Roman"/>
          <w:bCs/>
        </w:rPr>
      </w:pPr>
    </w:p>
    <w:p w14:paraId="42A49994" w14:textId="68209685" w:rsidR="00EE60CB" w:rsidRDefault="00EE60CB">
      <w:pPr>
        <w:rPr>
          <w:rFonts w:cs="Times New Roman"/>
          <w:bCs/>
        </w:rPr>
      </w:pPr>
      <w:r>
        <w:rPr>
          <w:rFonts w:cs="Times New Roman"/>
          <w:bCs/>
        </w:rPr>
        <w:br w:type="page"/>
      </w:r>
    </w:p>
    <w:p w14:paraId="3065D6EF" w14:textId="77777777" w:rsidR="003B6AF2" w:rsidRPr="008624DE" w:rsidRDefault="003B6AF2" w:rsidP="003B6AF2">
      <w:pPr>
        <w:spacing w:line="480" w:lineRule="auto"/>
        <w:rPr>
          <w:rFonts w:cs="Times New Roman"/>
          <w:b/>
        </w:rPr>
      </w:pPr>
      <w:r w:rsidRPr="008624DE">
        <w:rPr>
          <w:rFonts w:cs="Times New Roman"/>
          <w:b/>
        </w:rPr>
        <w:lastRenderedPageBreak/>
        <w:t>ABSTRACT</w:t>
      </w:r>
    </w:p>
    <w:p w14:paraId="4DF36D88" w14:textId="77777777" w:rsidR="003B6AF2" w:rsidRPr="008624DE" w:rsidRDefault="003B6AF2" w:rsidP="003B6AF2">
      <w:pPr>
        <w:spacing w:line="480" w:lineRule="auto"/>
        <w:rPr>
          <w:rFonts w:cs="Times New Roman"/>
          <w:bCs/>
        </w:rPr>
      </w:pPr>
    </w:p>
    <w:p w14:paraId="26EE1F3F" w14:textId="416AC913" w:rsidR="003B6AF2" w:rsidRPr="008624DE" w:rsidRDefault="00CC21A0" w:rsidP="003B6AF2">
      <w:pPr>
        <w:spacing w:line="480" w:lineRule="auto"/>
        <w:rPr>
          <w:rFonts w:cs="Times New Roman"/>
          <w:b/>
        </w:rPr>
      </w:pPr>
      <w:r>
        <w:rPr>
          <w:rFonts w:cs="Times New Roman"/>
          <w:bCs/>
        </w:rPr>
        <w:t>T</w:t>
      </w:r>
      <w:r w:rsidR="00D735BE">
        <w:rPr>
          <w:rFonts w:cs="Times New Roman"/>
          <w:bCs/>
        </w:rPr>
        <w:t xml:space="preserve">he persistent activity of neurons in the prefrontal cortex </w:t>
      </w:r>
      <w:r>
        <w:rPr>
          <w:rFonts w:cs="Times New Roman"/>
          <w:bCs/>
        </w:rPr>
        <w:t>has been thought to represent the information maintained in working memory</w:t>
      </w:r>
      <w:r w:rsidR="001573BD">
        <w:rPr>
          <w:rFonts w:cs="Times New Roman"/>
          <w:bCs/>
        </w:rPr>
        <w:t xml:space="preserve"> though a</w:t>
      </w:r>
      <w:r w:rsidR="008B79C8">
        <w:rPr>
          <w:rFonts w:cs="Times New Roman"/>
          <w:bCs/>
        </w:rPr>
        <w:t>lternative models have recently challenged this idea</w:t>
      </w:r>
      <w:r w:rsidR="007D6935">
        <w:rPr>
          <w:rFonts w:cs="Times New Roman"/>
          <w:bCs/>
        </w:rPr>
        <w:t>. A</w:t>
      </w:r>
      <w:r w:rsidR="004F6841">
        <w:rPr>
          <w:rFonts w:cs="Times New Roman"/>
          <w:bCs/>
        </w:rPr>
        <w:t>ctivity</w:t>
      </w:r>
      <w:r>
        <w:rPr>
          <w:rFonts w:cs="Times New Roman"/>
          <w:bCs/>
        </w:rPr>
        <w:t>-</w:t>
      </w:r>
      <w:r w:rsidR="004F6841">
        <w:rPr>
          <w:rFonts w:cs="Times New Roman"/>
          <w:bCs/>
        </w:rPr>
        <w:t>silent theories</w:t>
      </w:r>
      <w:r w:rsidR="00E16808">
        <w:rPr>
          <w:rFonts w:cs="Times New Roman"/>
          <w:bCs/>
        </w:rPr>
        <w:t xml:space="preserve"> </w:t>
      </w:r>
      <w:r w:rsidR="004F6841">
        <w:rPr>
          <w:rFonts w:cs="Times New Roman"/>
          <w:bCs/>
        </w:rPr>
        <w:t xml:space="preserve">posit that stimulus information may be maintained by the </w:t>
      </w:r>
      <w:r w:rsidR="001573BD">
        <w:rPr>
          <w:rFonts w:cs="Times New Roman"/>
          <w:bCs/>
        </w:rPr>
        <w:t xml:space="preserve">activity </w:t>
      </w:r>
      <w:r w:rsidR="004F6841">
        <w:rPr>
          <w:rFonts w:cs="Times New Roman"/>
          <w:bCs/>
        </w:rPr>
        <w:t xml:space="preserve">pattern of </w:t>
      </w:r>
      <w:r w:rsidR="001573BD">
        <w:rPr>
          <w:rFonts w:cs="Times New Roman"/>
          <w:bCs/>
        </w:rPr>
        <w:t xml:space="preserve">neurons that do </w:t>
      </w:r>
      <w:r w:rsidR="004F6841">
        <w:rPr>
          <w:rFonts w:cs="Times New Roman"/>
          <w:bCs/>
        </w:rPr>
        <w:t>not generate persistent activity</w:t>
      </w:r>
      <w:r w:rsidR="00E16808">
        <w:rPr>
          <w:rFonts w:cs="Times New Roman"/>
          <w:bCs/>
        </w:rPr>
        <w:t>,</w:t>
      </w:r>
      <w:r w:rsidR="004F6841">
        <w:rPr>
          <w:rFonts w:cs="Times New Roman"/>
          <w:bCs/>
        </w:rPr>
        <w:t xml:space="preserve"> significantly elevated about </w:t>
      </w:r>
      <w:r w:rsidR="001573BD">
        <w:rPr>
          <w:rFonts w:cs="Times New Roman"/>
          <w:bCs/>
        </w:rPr>
        <w:t xml:space="preserve">their </w:t>
      </w:r>
      <w:r w:rsidR="004F6841">
        <w:rPr>
          <w:rFonts w:cs="Times New Roman"/>
          <w:bCs/>
        </w:rPr>
        <w:t>baseline. We</w:t>
      </w:r>
      <w:r w:rsidR="00E16808">
        <w:rPr>
          <w:rFonts w:cs="Times New Roman"/>
          <w:bCs/>
        </w:rPr>
        <w:t xml:space="preserve"> thus</w:t>
      </w:r>
      <w:r w:rsidR="004F6841">
        <w:rPr>
          <w:rFonts w:cs="Times New Roman"/>
          <w:bCs/>
        </w:rPr>
        <w:t xml:space="preserve"> tested the ability of neurons that do and do not generate persistent activity </w:t>
      </w:r>
      <w:r w:rsidR="006B2511">
        <w:rPr>
          <w:rFonts w:cs="Times New Roman"/>
          <w:bCs/>
        </w:rPr>
        <w:t xml:space="preserve">in the prefrontal cortex of monkeys </w:t>
      </w:r>
      <w:r>
        <w:rPr>
          <w:rFonts w:cs="Times New Roman"/>
          <w:bCs/>
        </w:rPr>
        <w:t>to represent spatial and object information</w:t>
      </w:r>
      <w:r w:rsidR="007439A4">
        <w:rPr>
          <w:rFonts w:cs="Times New Roman"/>
          <w:bCs/>
        </w:rPr>
        <w:t xml:space="preserve"> in working memory</w:t>
      </w:r>
      <w:r w:rsidR="006B2511">
        <w:rPr>
          <w:rFonts w:cs="Times New Roman"/>
          <w:bCs/>
        </w:rPr>
        <w:t xml:space="preserve">. </w:t>
      </w:r>
      <w:r w:rsidR="007439A4">
        <w:rPr>
          <w:rFonts w:cs="Times New Roman"/>
          <w:bCs/>
        </w:rPr>
        <w:t>N</w:t>
      </w:r>
      <w:r w:rsidR="007D6935">
        <w:rPr>
          <w:rFonts w:cs="Times New Roman"/>
          <w:bCs/>
        </w:rPr>
        <w:t xml:space="preserve">eurons that generated persistent activity </w:t>
      </w:r>
      <w:r w:rsidR="007439A4">
        <w:rPr>
          <w:rFonts w:cs="Times New Roman"/>
          <w:bCs/>
        </w:rPr>
        <w:t xml:space="preserve">represented more information about the stimuli, in both spatial and object working memory tasks. The amount of information that could be decoded from neural activity depended on the choice </w:t>
      </w:r>
      <w:r w:rsidR="00E16808">
        <w:rPr>
          <w:rFonts w:cs="Times New Roman"/>
          <w:bCs/>
        </w:rPr>
        <w:t xml:space="preserve">of decoder </w:t>
      </w:r>
      <w:r w:rsidR="007439A4">
        <w:rPr>
          <w:rFonts w:cs="Times New Roman"/>
          <w:bCs/>
        </w:rPr>
        <w:t xml:space="preserve">and parameters </w:t>
      </w:r>
      <w:r w:rsidR="00E16808">
        <w:rPr>
          <w:rFonts w:cs="Times New Roman"/>
          <w:bCs/>
        </w:rPr>
        <w:t xml:space="preserve">used, </w:t>
      </w:r>
      <w:r w:rsidR="007439A4">
        <w:rPr>
          <w:rFonts w:cs="Times New Roman"/>
          <w:bCs/>
        </w:rPr>
        <w:t xml:space="preserve">but neurons with persistent activity outperformed non-persistent neurons, consistently. Although averaged across all neurons and </w:t>
      </w:r>
      <w:r w:rsidR="00390B37">
        <w:rPr>
          <w:rFonts w:cs="Times New Roman"/>
          <w:bCs/>
        </w:rPr>
        <w:t xml:space="preserve">stimuli, </w:t>
      </w:r>
      <w:r w:rsidR="007439A4">
        <w:rPr>
          <w:rFonts w:cs="Times New Roman"/>
          <w:bCs/>
        </w:rPr>
        <w:t xml:space="preserve">firing rate did not appear clearly elevated above baseline during the maintenance of neural activity particularly for object working memory, </w:t>
      </w:r>
      <w:r w:rsidR="00390B37">
        <w:rPr>
          <w:rFonts w:cs="Times New Roman"/>
          <w:bCs/>
        </w:rPr>
        <w:t xml:space="preserve">this grant average masked neurons that generated persistent activity selective for their preferred stimuli, which carried </w:t>
      </w:r>
      <w:proofErr w:type="gramStart"/>
      <w:r w:rsidR="00390B37">
        <w:rPr>
          <w:rFonts w:cs="Times New Roman"/>
          <w:bCs/>
        </w:rPr>
        <w:t>the majority of</w:t>
      </w:r>
      <w:proofErr w:type="gramEnd"/>
      <w:r w:rsidR="00390B37">
        <w:rPr>
          <w:rFonts w:cs="Times New Roman"/>
          <w:bCs/>
        </w:rPr>
        <w:t xml:space="preserve"> information about the stimulus identity. These results reveal that prefrontal neurons with generate persistent activity constitute the primary mechanism of working memory maintenance in the cortex. </w:t>
      </w:r>
      <w:r w:rsidR="003B6AF2" w:rsidRPr="008624DE">
        <w:rPr>
          <w:rFonts w:cs="Times New Roman"/>
          <w:b/>
        </w:rPr>
        <w:br w:type="page"/>
      </w:r>
    </w:p>
    <w:p w14:paraId="08D21E18" w14:textId="3BB66DAE" w:rsidR="00DF655D" w:rsidRPr="008624DE" w:rsidRDefault="00DD1D8F" w:rsidP="00942750">
      <w:pPr>
        <w:spacing w:line="480" w:lineRule="auto"/>
        <w:rPr>
          <w:rFonts w:cs="Times New Roman"/>
          <w:b/>
        </w:rPr>
      </w:pPr>
      <w:r w:rsidRPr="008624DE">
        <w:rPr>
          <w:rFonts w:cs="Times New Roman"/>
          <w:b/>
        </w:rPr>
        <w:t>INTRODUCTION</w:t>
      </w:r>
    </w:p>
    <w:p w14:paraId="378790AD" w14:textId="211B5F1C" w:rsidR="00B042F1" w:rsidRPr="008624DE" w:rsidRDefault="00B042F1" w:rsidP="00942750">
      <w:pPr>
        <w:spacing w:line="480" w:lineRule="auto"/>
        <w:rPr>
          <w:rFonts w:cs="Times New Roman"/>
        </w:rPr>
      </w:pPr>
    </w:p>
    <w:p w14:paraId="5423D3BD" w14:textId="18C547F3" w:rsidR="0041076A" w:rsidRPr="0041076A" w:rsidRDefault="00F022E3" w:rsidP="005E5887">
      <w:pPr>
        <w:spacing w:line="480" w:lineRule="auto"/>
        <w:rPr>
          <w:rFonts w:cs="Times New Roman"/>
        </w:rPr>
      </w:pPr>
      <w:r>
        <w:rPr>
          <w:rFonts w:cs="Times New Roman"/>
        </w:rPr>
        <w:t>T</w:t>
      </w:r>
      <w:r w:rsidR="00755AF2" w:rsidRPr="008624DE">
        <w:rPr>
          <w:rFonts w:cs="Times New Roman"/>
        </w:rPr>
        <w:t xml:space="preserve">he ability </w:t>
      </w:r>
      <w:r w:rsidR="006E556C" w:rsidRPr="008624DE">
        <w:rPr>
          <w:rFonts w:cs="Times New Roman"/>
        </w:rPr>
        <w:t xml:space="preserve">to </w:t>
      </w:r>
      <w:r w:rsidR="00755AF2" w:rsidRPr="008624DE">
        <w:rPr>
          <w:rFonts w:cs="Times New Roman"/>
        </w:rPr>
        <w:t xml:space="preserve">maintain and manipulate information in </w:t>
      </w:r>
      <w:r>
        <w:rPr>
          <w:rFonts w:cs="Times New Roman"/>
        </w:rPr>
        <w:t xml:space="preserve">memory </w:t>
      </w:r>
      <w:r w:rsidR="00281772" w:rsidRPr="008624DE">
        <w:rPr>
          <w:rFonts w:cs="Times New Roman"/>
        </w:rPr>
        <w:t>over a</w:t>
      </w:r>
      <w:r w:rsidR="00755AF2" w:rsidRPr="008624DE">
        <w:rPr>
          <w:rFonts w:cs="Times New Roman"/>
        </w:rPr>
        <w:t xml:space="preserve"> period </w:t>
      </w:r>
      <w:r w:rsidR="00281772" w:rsidRPr="008624DE">
        <w:rPr>
          <w:rFonts w:cs="Times New Roman"/>
        </w:rPr>
        <w:t>of</w:t>
      </w:r>
      <w:r w:rsidR="00755AF2" w:rsidRPr="008624DE">
        <w:rPr>
          <w:rFonts w:cs="Times New Roman"/>
        </w:rPr>
        <w:t xml:space="preserve"> seconds</w:t>
      </w:r>
      <w:r w:rsidR="006C7F11" w:rsidRPr="008624DE">
        <w:rPr>
          <w:rFonts w:cs="Times New Roman"/>
        </w:rPr>
        <w:t xml:space="preserve"> </w:t>
      </w:r>
      <w:r>
        <w:rPr>
          <w:rFonts w:cs="Times New Roman"/>
        </w:rPr>
        <w:t xml:space="preserve">is commonly referred to as working memory </w:t>
      </w:r>
      <w:r w:rsidR="000E491E" w:rsidRPr="008624DE">
        <w:rPr>
          <w:rFonts w:eastAsiaTheme="minorHAnsi" w:cs="Times New Roman"/>
        </w:rPr>
        <w:fldChar w:fldCharType="begin"/>
      </w:r>
      <w:r w:rsidR="00BE74FE">
        <w:rPr>
          <w:rFonts w:eastAsiaTheme="minorHAnsi" w:cs="Times New Roman"/>
        </w:rPr>
        <w:instrText xml:space="preserve"> ADDIN EN.CITE &lt;EndNote&gt;&lt;Cite&gt;&lt;Author&gt;Baddeley&lt;/Author&gt;&lt;Year&gt;2012&lt;/Year&gt;&lt;RecNum&gt;6435&lt;/RecNum&gt;&lt;DisplayText&gt;(Baddeley, 2012)&lt;/DisplayText&gt;&lt;record&gt;&lt;rec-number&gt;6435&lt;/rec-number&gt;&lt;foreign-keys&gt;&lt;key app="EN" db-id="z92e9ptf79v9viewt98vfsd20z2zwsexfdfp" timestamp="1382714574"&gt;6435&lt;/key&gt;&lt;/foreign-keys&gt;&lt;ref-type name="Journal Article"&gt;17&lt;/ref-type&gt;&lt;contributors&gt;&lt;authors&gt;&lt;author&gt;Baddeley, A.&lt;/author&gt;&lt;/authors&gt;&lt;/contributors&gt;&lt;auth-address&gt;Department of Psychology, University of York, United Kingdom. ab50@york.ac.uk&lt;/auth-address&gt;&lt;titles&gt;&lt;title&gt;Working memory: theories, models, and controversies&lt;/title&gt;&lt;secondary-title&gt;Annu Rev Psychol&lt;/secondary-title&gt;&lt;alt-title&gt;Annual review of psychology&lt;/alt-title&gt;&lt;/titles&gt;&lt;periodical&gt;&lt;full-title&gt;Annual Review of Psychology&lt;/full-title&gt;&lt;abbr-1&gt;Annu. Rev. Psychol.&lt;/abbr-1&gt;&lt;abbr-2&gt;Annu Rev Psychol&lt;/abbr-2&gt;&lt;/periodical&gt;&lt;alt-periodical&gt;&lt;full-title&gt;Annual Review of Psychology&lt;/full-title&gt;&lt;abbr-1&gt;Annu. Rev. Psychol.&lt;/abbr-1&gt;&lt;abbr-2&gt;Annu Rev Psychol&lt;/abbr-2&gt;&lt;/alt-periodical&gt;&lt;pages&gt;1-29&lt;/pages&gt;&lt;volume&gt;63&lt;/volume&gt;&lt;keywords&gt;&lt;keyword&gt;Attention/physiology&lt;/keyword&gt;&lt;keyword&gt;Executive Function/physiology&lt;/keyword&gt;&lt;keyword&gt;Humans&lt;/keyword&gt;&lt;keyword&gt;Memory, Short-Term/*physiology&lt;/keyword&gt;&lt;keyword&gt;*Models, Psychological&lt;/keyword&gt;&lt;keyword&gt;*Psychological Theory&lt;/keyword&gt;&lt;/keywords&gt;&lt;dates&gt;&lt;year&gt;2012&lt;/year&gt;&lt;/dates&gt;&lt;isbn&gt;1545-2085 (Electronic)&amp;#xD;0066-4308 (Linking)&lt;/isbn&gt;&lt;accession-num&gt;21961947&lt;/accession-num&gt;&lt;urls&gt;&lt;related-urls&gt;&lt;url&gt;http://www.ncbi.nlm.nih.gov/pubmed/21961947&lt;/url&gt;&lt;/related-urls&gt;&lt;/urls&gt;&lt;electronic-resource-num&gt;10.1146/annurev-psych-120710-100422&lt;/electronic-resource-num&gt;&lt;/record&gt;&lt;/Cite&gt;&lt;/EndNote&gt;</w:instrText>
      </w:r>
      <w:r w:rsidR="000E491E" w:rsidRPr="008624DE">
        <w:rPr>
          <w:rFonts w:eastAsiaTheme="minorHAnsi" w:cs="Times New Roman"/>
        </w:rPr>
        <w:fldChar w:fldCharType="separate"/>
      </w:r>
      <w:r w:rsidR="008624DE">
        <w:rPr>
          <w:rFonts w:eastAsiaTheme="minorHAnsi" w:cs="Times New Roman"/>
          <w:noProof/>
        </w:rPr>
        <w:t>(Baddeley, 2012)</w:t>
      </w:r>
      <w:r w:rsidR="000E491E" w:rsidRPr="008624DE">
        <w:rPr>
          <w:rFonts w:eastAsiaTheme="minorHAnsi" w:cs="Times New Roman"/>
        </w:rPr>
        <w:fldChar w:fldCharType="end"/>
      </w:r>
      <w:r w:rsidR="00755AF2" w:rsidRPr="008624DE">
        <w:rPr>
          <w:rFonts w:cs="Times New Roman"/>
        </w:rPr>
        <w:t xml:space="preserve">. </w:t>
      </w:r>
      <w:r w:rsidR="0041076A" w:rsidRPr="0041076A">
        <w:rPr>
          <w:rFonts w:cs="Times New Roman"/>
        </w:rPr>
        <w:t>Early neurophysiological experiments in non-human primates identified neurons that not only respond to sensory stimuli but remain active during a period after the stimuli were no longer present</w:t>
      </w:r>
      <w:r w:rsidR="00362463">
        <w:rPr>
          <w:rFonts w:cs="Times New Roman"/>
        </w:rPr>
        <w:t xml:space="preserve">, thus providing </w:t>
      </w:r>
      <w:r w:rsidR="0041076A" w:rsidRPr="0041076A">
        <w:rPr>
          <w:rFonts w:cs="Times New Roman"/>
        </w:rPr>
        <w:t xml:space="preserve">a neural correlate of working memory </w:t>
      </w:r>
      <w:r w:rsidR="0041076A" w:rsidRPr="0041076A">
        <w:rPr>
          <w:rFonts w:cs="Times New Roman"/>
        </w:rPr>
        <w:fldChar w:fldCharType="begin"/>
      </w:r>
      <w:r w:rsidR="00BE74FE">
        <w:rPr>
          <w:rFonts w:cs="Times New Roman"/>
        </w:rPr>
        <w:instrText xml:space="preserve"> ADDIN EN.CITE &lt;EndNote&gt;&lt;Cite&gt;&lt;Author&gt;Fuster&lt;/Author&gt;&lt;Year&gt;1971&lt;/Year&gt;&lt;RecNum&gt;2936&lt;/RecNum&gt;&lt;DisplayText&gt;(Fuster and Alexander, 1971)&lt;/DisplayText&gt;&lt;record&gt;&lt;rec-number&gt;2936&lt;/rec-number&gt;&lt;foreign-keys&gt;&lt;key app="EN" db-id="z92e9ptf79v9viewt98vfsd20z2zwsexfdfp" timestamp="0"&gt;2936&lt;/key&gt;&lt;/foreign-keys&gt;&lt;ref-type name="Journal Article"&gt;17&lt;/ref-type&gt;&lt;contributors&gt;&lt;authors&gt;&lt;author&gt;Fuster, J. M.&lt;/author&gt;&lt;author&gt;Alexander, G. E.&lt;/author&gt;&lt;/authors&gt;&lt;/contributors&gt;&lt;titles&gt;&lt;title&gt;Neuron activity related to short-term memory&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652-654&lt;/pages&gt;&lt;volume&gt;173&lt;/volume&gt;&lt;number&gt;997&lt;/number&gt;&lt;keywords&gt;&lt;keyword&gt;Action Potentials&lt;/keyword&gt;&lt;keyword&gt;Animal&lt;/keyword&gt;&lt;keyword&gt;*Cerebral Cortex/ph [Physiology]&lt;/keyword&gt;&lt;keyword&gt;Electrodes&lt;/keyword&gt;&lt;keyword&gt;Haplorhini&lt;/keyword&gt;&lt;keyword&gt;*Memory, Short-Term&lt;/keyword&gt;&lt;keyword&gt;*Neurons/ph [Physiology]&lt;/keyword&gt;&lt;keyword&gt;*Thalamus/ph [Physiology]&lt;/keyword&gt;&lt;/keywords&gt;&lt;dates&gt;&lt;year&gt;1971&lt;/year&gt;&lt;/dates&gt;&lt;urls&gt;&lt;/urls&gt;&lt;/record&gt;&lt;/Cite&gt;&lt;/EndNote&gt;</w:instrText>
      </w:r>
      <w:r w:rsidR="0041076A" w:rsidRPr="0041076A">
        <w:rPr>
          <w:rFonts w:cs="Times New Roman"/>
        </w:rPr>
        <w:fldChar w:fldCharType="separate"/>
      </w:r>
      <w:r w:rsidR="00BE74FE">
        <w:rPr>
          <w:rFonts w:cs="Times New Roman"/>
          <w:noProof/>
        </w:rPr>
        <w:t>(Fuster and Alexander, 1971)</w:t>
      </w:r>
      <w:r w:rsidR="0041076A" w:rsidRPr="0041076A">
        <w:rPr>
          <w:rFonts w:cs="Times New Roman"/>
        </w:rPr>
        <w:fldChar w:fldCharType="end"/>
      </w:r>
      <w:r w:rsidR="0041076A" w:rsidRPr="0041076A">
        <w:rPr>
          <w:rFonts w:cs="Times New Roman"/>
        </w:rPr>
        <w:t xml:space="preserve">. </w:t>
      </w:r>
      <w:r w:rsidR="00362463">
        <w:rPr>
          <w:rFonts w:cs="Times New Roman"/>
        </w:rPr>
        <w:t>This p</w:t>
      </w:r>
      <w:r w:rsidR="0041076A" w:rsidRPr="0041076A">
        <w:rPr>
          <w:rFonts w:cs="Times New Roman"/>
        </w:rPr>
        <w:t xml:space="preserve">ersistent activity has since been widely replicated, including in human recordings </w:t>
      </w:r>
      <w:r w:rsidR="0041076A" w:rsidRPr="0041076A">
        <w:rPr>
          <w:rFonts w:cs="Times New Roman"/>
        </w:rPr>
        <w:fldChar w:fldCharType="begin">
          <w:fldData xml:space="preserve">PEVuZE5vdGU+PENpdGU+PEF1dGhvcj5LYW1pbnNraTwvQXV0aG9yPjxZZWFyPjIwMTc8L1llYXI+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</w:fldData>
        </w:fldChar>
      </w:r>
      <w:r w:rsidR="00BE74FE">
        <w:rPr>
          <w:rFonts w:cs="Times New Roman"/>
        </w:rPr>
        <w:instrText xml:space="preserve"> ADDIN EN.CITE </w:instrText>
      </w:r>
      <w:r w:rsidR="00BE74FE">
        <w:rPr>
          <w:rFonts w:cs="Times New Roman"/>
        </w:rPr>
        <w:fldChar w:fldCharType="begin">
          <w:fldData xml:space="preserve">PEVuZE5vdGU+PENpdGU+PEF1dGhvcj5LYW1pbnNraTwvQXV0aG9yPjxZZWFyPjIwMTc8L1llYXI+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</w:fldData>
        </w:fldChar>
      </w:r>
      <w:r w:rsidR="00BE74FE">
        <w:rPr>
          <w:rFonts w:cs="Times New Roman"/>
        </w:rPr>
        <w:instrText xml:space="preserve"> ADDIN EN.CITE.DATA </w:instrText>
      </w:r>
      <w:r w:rsidR="00BE74FE">
        <w:rPr>
          <w:rFonts w:cs="Times New Roman"/>
        </w:rPr>
      </w:r>
      <w:r w:rsidR="00BE74FE">
        <w:rPr>
          <w:rFonts w:cs="Times New Roman"/>
        </w:rPr>
        <w:fldChar w:fldCharType="end"/>
      </w:r>
      <w:r w:rsidR="0041076A" w:rsidRPr="0041076A">
        <w:rPr>
          <w:rFonts w:cs="Times New Roman"/>
        </w:rPr>
      </w:r>
      <w:r w:rsidR="0041076A" w:rsidRPr="0041076A">
        <w:rPr>
          <w:rFonts w:cs="Times New Roman"/>
        </w:rPr>
        <w:fldChar w:fldCharType="separate"/>
      </w:r>
      <w:r w:rsidR="00BE74FE">
        <w:rPr>
          <w:rFonts w:cs="Times New Roman"/>
          <w:noProof/>
        </w:rPr>
        <w:t>(Kaminski et al., 2017)</w:t>
      </w:r>
      <w:r w:rsidR="0041076A" w:rsidRPr="0041076A">
        <w:rPr>
          <w:rFonts w:cs="Times New Roman"/>
        </w:rPr>
        <w:fldChar w:fldCharType="end"/>
      </w:r>
      <w:r w:rsidR="0041076A" w:rsidRPr="0041076A">
        <w:rPr>
          <w:rFonts w:cs="Times New Roman"/>
        </w:rPr>
        <w:t xml:space="preserve">. Computational models typically simulate persistent activity </w:t>
      </w:r>
      <w:r w:rsidR="00362463">
        <w:rPr>
          <w:rFonts w:cs="Times New Roman"/>
        </w:rPr>
        <w:t xml:space="preserve">through neural networks with recurrent connections between units with similar tuning for spatial location </w:t>
      </w:r>
      <w:r w:rsidR="0041076A" w:rsidRPr="0041076A">
        <w:rPr>
          <w:rFonts w:cs="Times New Roman"/>
        </w:rPr>
        <w:fldChar w:fldCharType="begin"/>
      </w:r>
      <w:r w:rsidR="00BE74FE">
        <w:rPr>
          <w:rFonts w:cs="Times New Roman"/>
        </w:rPr>
        <w:instrText xml:space="preserve"> ADDIN EN.CITE &lt;EndNote&gt;&lt;Cite&gt;&lt;Author&gt;Hart&lt;/Author&gt;&lt;Year&gt;2020&lt;/Year&gt;&lt;RecNum&gt;7082&lt;/RecNum&gt;&lt;DisplayText&gt;(Hart and Huk, 2020)&lt;/DisplayText&gt;&lt;record&gt;&lt;rec-number&gt;7082&lt;/rec-number&gt;&lt;foreign-keys&gt;&lt;key app="EN" db-id="z92e9ptf79v9viewt98vfsd20z2zwsexfdfp" timestamp="1596498388"&gt;7082&lt;/key&gt;&lt;/foreign-keys&gt;&lt;ref-type name="Journal Article"&gt;17&lt;/ref-type&gt;&lt;contributors&gt;&lt;authors&gt;&lt;author&gt;Hart, E.&lt;/author&gt;&lt;author&gt;Huk, A. C.&lt;/author&gt;&lt;/authors&gt;&lt;/contributors&gt;&lt;auth-address&gt;Center for Perceptual Systems, Department of Neuroscience, Department of Psychology, The University of Texas at Austin, Austin, United States.&lt;/auth-address&gt;&lt;titles&gt;&lt;title&gt;Recurrent circuit dynamics underlie persistent activity in the macaque frontoparietal network&lt;/title&gt;&lt;secondary-title&gt;Elife&lt;/secondary-title&gt;&lt;/titles&gt;&lt;periodical&gt;&lt;full-title&gt;Elife&lt;/full-title&gt;&lt;/periodical&gt;&lt;volume&gt;9&lt;/volume&gt;&lt;edition&gt;2020/05/08&lt;/edition&gt;&lt;keywords&gt;&lt;keyword&gt;Fef&lt;/keyword&gt;&lt;keyword&gt;Glm&lt;/keyword&gt;&lt;keyword&gt;Lip&lt;/keyword&gt;&lt;keyword&gt;coupling&lt;/keyword&gt;&lt;keyword&gt;neuroscience&lt;/keyword&gt;&lt;keyword&gt;persistent activity&lt;/keyword&gt;&lt;keyword&gt;rhesus macaque&lt;/keyword&gt;&lt;keyword&gt;working memory&lt;/keyword&gt;&lt;/keywords&gt;&lt;dates&gt;&lt;year&gt;2020&lt;/year&gt;&lt;pub-dates&gt;&lt;date&gt;May 7&lt;/date&gt;&lt;/pub-dates&gt;&lt;/dates&gt;&lt;isbn&gt;2050-084X (Electronic)&amp;#xD;2050-084X (Linking)&lt;/isbn&gt;&lt;accession-num&gt;32379044&lt;/accession-num&gt;&lt;urls&gt;&lt;related-urls&gt;&lt;url&gt;https://www.ncbi.nlm.nih.gov/pubmed/32379044&lt;/url&gt;&lt;/related-urls&gt;&lt;/urls&gt;&lt;custom2&gt;PMC7205463&lt;/custom2&gt;&lt;electronic-resource-num&gt;10.7554/eLife.52460&lt;/electronic-resource-num&gt;&lt;/record&gt;&lt;/Cite&gt;&lt;/EndNote&gt;</w:instrText>
      </w:r>
      <w:r w:rsidR="0041076A" w:rsidRPr="0041076A">
        <w:rPr>
          <w:rFonts w:cs="Times New Roman"/>
        </w:rPr>
        <w:fldChar w:fldCharType="separate"/>
      </w:r>
      <w:r w:rsidR="00BE74FE">
        <w:rPr>
          <w:rFonts w:cs="Times New Roman"/>
          <w:noProof/>
        </w:rPr>
        <w:t>(Hart and Huk, 2020)</w:t>
      </w:r>
      <w:r w:rsidR="0041076A" w:rsidRPr="0041076A">
        <w:rPr>
          <w:rFonts w:cs="Times New Roman"/>
        </w:rPr>
        <w:fldChar w:fldCharType="end"/>
      </w:r>
      <w:r w:rsidR="0041076A" w:rsidRPr="0041076A">
        <w:rPr>
          <w:rFonts w:cs="Times New Roman"/>
        </w:rPr>
        <w:t xml:space="preserve">. Activation in the network behaves as a continuous attractor </w:t>
      </w:r>
      <w:r w:rsidR="0041076A" w:rsidRPr="0041076A">
        <w:rPr>
          <w:rFonts w:cs="Times New Roman"/>
        </w:rPr>
        <w:fldChar w:fldCharType="begin"/>
      </w:r>
      <w:r w:rsidR="00BE74FE">
        <w:rPr>
          <w:rFonts w:cs="Times New Roman"/>
        </w:rPr>
        <w:instrText xml:space="preserve"> ADDIN EN.CITE &lt;EndNote&gt;&lt;Cite&gt;&lt;Author&gt;Seung&lt;/Author&gt;&lt;Year&gt;2000&lt;/Year&gt;&lt;RecNum&gt;4421&lt;/RecNum&gt;&lt;DisplayText&gt;(Seung et al., 2000)&lt;/DisplayText&gt;&lt;record&gt;&lt;rec-number&gt;4421&lt;/rec-number&gt;&lt;foreign-keys&gt;&lt;key app="EN" db-id="z92e9ptf79v9viewt98vfsd20z2zwsexfdfp" timestamp="0"&gt;4421&lt;/key&gt;&lt;/foreign-keys&gt;&lt;ref-type name="Journal Article"&gt;17&lt;/ref-type&gt;&lt;contributors&gt;&lt;authors&gt;&lt;author&gt;Seung, H. S.&lt;/author&gt;&lt;author&gt;Lee, D. D.&lt;/author&gt;&lt;author&gt;Reis, B. Y.&lt;/author&gt;&lt;author&gt;Tank, D. W.&lt;/author&gt;&lt;/authors&gt;&lt;/contributors&gt;&lt;titles&gt;&lt;title&gt;Stability of the memory of eye position in a recurrent network of conductance-based model neurons&lt;/title&gt;&lt;secondary-title&gt;Neuron&lt;/secondary-title&gt;&lt;/titles&gt;&lt;periodical&gt;&lt;full-title&gt;Neuron&lt;/full-title&gt;&lt;abbr-1&gt;Neuron&lt;/abbr-1&gt;&lt;abbr-2&gt;Neuron&lt;/abbr-2&gt;&lt;/periodical&gt;&lt;pages&gt;259-71&lt;/pages&gt;&lt;volume&gt;26&lt;/volume&gt;&lt;number&gt;1&lt;/number&gt;&lt;keywords&gt;&lt;keyword&gt;Animal&lt;/keyword&gt;&lt;keyword&gt;Electric Conductivity&lt;/keyword&gt;&lt;keyword&gt;Eye Movements/*physiology&lt;/keyword&gt;&lt;keyword&gt;Goldfish&lt;/keyword&gt;&lt;keyword&gt;Membrane Potentials/physiology&lt;/keyword&gt;&lt;keyword&gt;Memory, Short-Term/*physiology&lt;/keyword&gt;&lt;keyword&gt;*Neural Networks (Computer)&lt;/keyword&gt;&lt;keyword&gt;Oculomotor Muscles/*physiology&lt;/keyword&gt;&lt;keyword&gt;Oculomotor Nerve/*physiology&lt;/keyword&gt;&lt;/keywords&gt;&lt;dates&gt;&lt;year&gt;2000&lt;/year&gt;&lt;/dates&gt;&lt;urls&gt;&lt;/urls&gt;&lt;/record&gt;&lt;/Cite&gt;&lt;/EndNote&gt;</w:instrText>
      </w:r>
      <w:r w:rsidR="0041076A" w:rsidRPr="0041076A">
        <w:rPr>
          <w:rFonts w:cs="Times New Roman"/>
        </w:rPr>
        <w:fldChar w:fldCharType="separate"/>
      </w:r>
      <w:r w:rsidR="00BE74FE">
        <w:rPr>
          <w:rFonts w:cs="Times New Roman"/>
          <w:noProof/>
        </w:rPr>
        <w:t>(Seung et al., 2000)</w:t>
      </w:r>
      <w:r w:rsidR="0041076A" w:rsidRPr="0041076A">
        <w:rPr>
          <w:rFonts w:cs="Times New Roman"/>
        </w:rPr>
        <w:fldChar w:fldCharType="end"/>
      </w:r>
      <w:r w:rsidR="002C1E34">
        <w:rPr>
          <w:rFonts w:cs="Times New Roman"/>
        </w:rPr>
        <w:t xml:space="preserve">, </w:t>
      </w:r>
      <w:r w:rsidR="00633A79">
        <w:rPr>
          <w:rFonts w:cs="Times New Roman"/>
        </w:rPr>
        <w:t>with</w:t>
      </w:r>
      <w:r w:rsidR="00DA3E0E">
        <w:rPr>
          <w:rFonts w:cs="Times New Roman"/>
        </w:rPr>
        <w:t xml:space="preserve"> a stimulus </w:t>
      </w:r>
      <w:r w:rsidR="0041076A" w:rsidRPr="0041076A">
        <w:rPr>
          <w:rFonts w:cs="Times New Roman"/>
        </w:rPr>
        <w:t>generat</w:t>
      </w:r>
      <w:r w:rsidR="002C1E34">
        <w:rPr>
          <w:rFonts w:cs="Times New Roman"/>
        </w:rPr>
        <w:t>ing</w:t>
      </w:r>
      <w:r w:rsidR="0041076A" w:rsidRPr="0041076A">
        <w:rPr>
          <w:rFonts w:cs="Times New Roman"/>
        </w:rPr>
        <w:t xml:space="preserve"> a bump (peak) of activity in the network</w:t>
      </w:r>
      <w:r w:rsidR="00633A79">
        <w:rPr>
          <w:rFonts w:cs="Times New Roman"/>
        </w:rPr>
        <w:t>. This activity bump</w:t>
      </w:r>
      <w:r w:rsidR="0041076A" w:rsidRPr="0041076A">
        <w:rPr>
          <w:rFonts w:cs="Times New Roman"/>
        </w:rPr>
        <w:t xml:space="preserve"> is maintained </w:t>
      </w:r>
      <w:r w:rsidR="00633A79">
        <w:rPr>
          <w:rFonts w:cs="Times New Roman"/>
        </w:rPr>
        <w:t>through</w:t>
      </w:r>
      <w:r w:rsidR="00633A79" w:rsidRPr="0041076A">
        <w:rPr>
          <w:rFonts w:cs="Times New Roman"/>
        </w:rPr>
        <w:t xml:space="preserve"> </w:t>
      </w:r>
      <w:r w:rsidR="0041076A" w:rsidRPr="0041076A">
        <w:rPr>
          <w:rFonts w:cs="Times New Roman"/>
        </w:rPr>
        <w:t>the delay period, but may drift randomly</w:t>
      </w:r>
      <w:r w:rsidR="00633A79">
        <w:rPr>
          <w:rFonts w:cs="Times New Roman"/>
        </w:rPr>
        <w:t xml:space="preserve">, with the peak </w:t>
      </w:r>
      <w:r w:rsidR="0041076A" w:rsidRPr="0041076A">
        <w:rPr>
          <w:rFonts w:cs="Times New Roman"/>
        </w:rPr>
        <w:t>at the end of the delay period determin</w:t>
      </w:r>
      <w:r w:rsidR="00633A79">
        <w:rPr>
          <w:rFonts w:cs="Times New Roman"/>
        </w:rPr>
        <w:t>ing</w:t>
      </w:r>
      <w:r w:rsidR="0041076A" w:rsidRPr="0041076A">
        <w:rPr>
          <w:rFonts w:cs="Times New Roman"/>
        </w:rPr>
        <w:t xml:space="preserve"> the location </w:t>
      </w:r>
      <w:r w:rsidR="00633A79">
        <w:rPr>
          <w:rFonts w:cs="Times New Roman"/>
        </w:rPr>
        <w:t xml:space="preserve">that is ultimately </w:t>
      </w:r>
      <w:r w:rsidR="0041076A" w:rsidRPr="0041076A">
        <w:rPr>
          <w:rFonts w:cs="Times New Roman"/>
        </w:rPr>
        <w:t>recalled by the subject</w:t>
      </w:r>
      <w:r w:rsidR="005E5887">
        <w:rPr>
          <w:rFonts w:cs="Times New Roman"/>
        </w:rPr>
        <w:t>,</w:t>
      </w:r>
      <w:r w:rsidR="0041076A" w:rsidRPr="0041076A">
        <w:rPr>
          <w:rFonts w:cs="Times New Roman"/>
        </w:rPr>
        <w:t xml:space="preserve"> hence the term</w:t>
      </w:r>
      <w:r w:rsidR="00633A79">
        <w:rPr>
          <w:rFonts w:cs="Times New Roman"/>
        </w:rPr>
        <w:t>,</w:t>
      </w:r>
      <w:r w:rsidR="0041076A" w:rsidRPr="0041076A">
        <w:rPr>
          <w:rFonts w:cs="Times New Roman"/>
        </w:rPr>
        <w:t xml:space="preserve"> bump attractor </w:t>
      </w:r>
      <w:r w:rsidR="0041076A" w:rsidRPr="0041076A">
        <w:rPr>
          <w:rFonts w:cs="Times New Roman"/>
        </w:rPr>
        <w:fldChar w:fldCharType="begin"/>
      </w:r>
      <w:r w:rsidR="00BE74FE">
        <w:rPr>
          <w:rFonts w:cs="Times New Roman"/>
        </w:rPr>
        <w:instrText xml:space="preserve"> ADDIN EN.CITE &lt;EndNote&gt;&lt;Cite&gt;&lt;Author&gt;Wimmer&lt;/Author&gt;&lt;Year&gt;2014&lt;/Year&gt;&lt;RecNum&gt;6452&lt;/RecNum&gt;&lt;DisplayText&gt;(Wimmer et al., 2014)&lt;/DisplayText&gt;&lt;record&gt;&lt;rec-number&gt;6452&lt;/rec-number&gt;&lt;foreign-keys&gt;&lt;key app="EN" db-id="z92e9ptf79v9viewt98vfsd20z2zwsexfdfp" timestamp="1392833253"&gt;6452&lt;/key&gt;&lt;/foreign-keys&gt;&lt;ref-type name="Journal Article"&gt;17&lt;/ref-type&gt;&lt;contributors&gt;&lt;authors&gt;&lt;author&gt;Wimmer, K.&lt;/author&gt;&lt;author&gt;Nykamp, D. Q.&lt;/author&gt;&lt;author&gt;Constantinidis, C.&lt;/author&gt;&lt;author&gt;Compte, A.&lt;/author&gt;&lt;/authors&gt;&lt;/contributors&gt;&lt;auth-address&gt;Institut d&amp;apos;Investigacions Biomediques August Pi i Sunyer, Barcelona, Spain.&amp;#xD;1] Institut d&amp;apos;Investigacions Biomediques August Pi i Sunyer, Barcelona, Spain. [2] School of Mathematics, University of Minnesota, Minneapolis, Minnesota, USA.&amp;#xD;Wake Forest School of Medicine, Winston-Salem, North Carolina, USA.&lt;/auth-address&gt;&lt;titles&gt;&lt;title&gt;Bump attractor dynamics in prefrontal cortex explains behavioral precision in spatial working memory&lt;/title&gt;&lt;secondary-title&gt;Nat Neurosci&lt;/secondary-title&gt;&lt;alt-title&gt;Nature neuroscience&lt;/alt-title&gt;&lt;/titles&gt;&lt;periodical&gt;&lt;full-title&gt;Nature Neuroscience&lt;/full-title&gt;&lt;abbr-1&gt;Nat. Neurosci.&lt;/abbr-1&gt;&lt;abbr-2&gt;Nat Neurosci&lt;/abbr-2&gt;&lt;/periodical&gt;&lt;alt-periodical&gt;&lt;full-title&gt;Nature Neuroscience&lt;/full-title&gt;&lt;abbr-1&gt;Nat. Neurosci.&lt;/abbr-1&gt;&lt;abbr-2&gt;Nat Neurosci&lt;/abbr-2&gt;&lt;/alt-periodical&gt;&lt;pages&gt;431-9&lt;/pages&gt;&lt;volume&gt;17&lt;/volume&gt;&lt;number&gt;3&lt;/number&gt;&lt;dates&gt;&lt;year&gt;2014&lt;/year&gt;&lt;pub-dates&gt;&lt;date&gt;Feb 2&lt;/date&gt;&lt;/pub-dates&gt;&lt;/dates&gt;&lt;isbn&gt;1546-1726 (Electronic)&amp;#xD;1097-6256 (Linking)&lt;/isbn&gt;&lt;accession-num&gt;24487232&lt;/accession-num&gt;&lt;urls&gt;&lt;related-urls&gt;&lt;url&gt;http://www.ncbi.nlm.nih.gov/pubmed/24487232&lt;/url&gt;&lt;/related-urls&gt;&lt;/urls&gt;&lt;electronic-resource-num&gt;10.1038/nn.3645&lt;/electronic-resource-num&gt;&lt;/record&gt;&lt;/Cite&gt;&lt;/EndNote&gt;</w:instrText>
      </w:r>
      <w:r w:rsidR="0041076A" w:rsidRPr="0041076A">
        <w:rPr>
          <w:rFonts w:cs="Times New Roman"/>
        </w:rPr>
        <w:fldChar w:fldCharType="separate"/>
      </w:r>
      <w:r w:rsidR="00BE74FE">
        <w:rPr>
          <w:rFonts w:cs="Times New Roman"/>
          <w:noProof/>
        </w:rPr>
        <w:t>(Wimmer et al., 2014)</w:t>
      </w:r>
      <w:r w:rsidR="0041076A" w:rsidRPr="0041076A">
        <w:rPr>
          <w:rFonts w:cs="Times New Roman"/>
        </w:rPr>
        <w:fldChar w:fldCharType="end"/>
      </w:r>
      <w:r w:rsidR="0041076A" w:rsidRPr="0041076A">
        <w:rPr>
          <w:rFonts w:cs="Times New Roman"/>
        </w:rPr>
        <w:t xml:space="preserve">. Drifts in neuronal activity </w:t>
      </w:r>
      <w:r w:rsidR="00555BED">
        <w:rPr>
          <w:rFonts w:cs="Times New Roman"/>
        </w:rPr>
        <w:t xml:space="preserve">thus </w:t>
      </w:r>
      <w:r w:rsidR="0041076A" w:rsidRPr="0041076A">
        <w:rPr>
          <w:rFonts w:cs="Times New Roman"/>
        </w:rPr>
        <w:t>account for deviations of behavior</w:t>
      </w:r>
      <w:r w:rsidR="00555BED">
        <w:rPr>
          <w:rFonts w:cs="Times New Roman"/>
        </w:rPr>
        <w:t xml:space="preserve">. </w:t>
      </w:r>
    </w:p>
    <w:p w14:paraId="5E897858" w14:textId="6BB15DD6" w:rsidR="000B1BE9" w:rsidRDefault="0041076A" w:rsidP="000B1BE9">
      <w:pPr>
        <w:spacing w:line="480" w:lineRule="auto"/>
        <w:ind w:firstLine="720"/>
        <w:rPr>
          <w:rFonts w:cs="Times New Roman"/>
        </w:rPr>
      </w:pPr>
      <w:r w:rsidRPr="0041076A">
        <w:rPr>
          <w:rFonts w:cs="Times New Roman"/>
        </w:rPr>
        <w:t xml:space="preserve">Persistent activity is not </w:t>
      </w:r>
      <w:r w:rsidR="00C361E2">
        <w:rPr>
          <w:rFonts w:cs="Times New Roman"/>
        </w:rPr>
        <w:t xml:space="preserve">universally accepted as the </w:t>
      </w:r>
      <w:r w:rsidRPr="0041076A">
        <w:rPr>
          <w:rFonts w:cs="Times New Roman"/>
        </w:rPr>
        <w:t xml:space="preserve">neural correlate of working memory </w:t>
      </w:r>
      <w:r w:rsidRPr="0041076A">
        <w:rPr>
          <w:rFonts w:cs="Times New Roman"/>
          <w:bCs/>
        </w:rPr>
        <w:fldChar w:fldCharType="begin">
          <w:fldData xml:space="preserve">PEVuZE5vdGU+PENpdGU+PEF1dGhvcj5aYWtzYXM8L0F1dGhvcj48WWVhcj4yMDA2PC9ZZWFyPjxS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</w:fldData>
        </w:fldChar>
      </w:r>
      <w:r w:rsidR="00E54A6D">
        <w:rPr>
          <w:rFonts w:cs="Times New Roman"/>
          <w:bCs/>
        </w:rPr>
        <w:instrText xml:space="preserve"> ADDIN EN.CITE </w:instrText>
      </w:r>
      <w:r w:rsidR="00E54A6D">
        <w:rPr>
          <w:rFonts w:cs="Times New Roman"/>
          <w:bCs/>
        </w:rPr>
        <w:fldChar w:fldCharType="begin">
          <w:fldData xml:space="preserve">PEVuZE5vdGU+PENpdGU+PEF1dGhvcj5aYWtzYXM8L0F1dGhvcj48WWVhcj4yMDA2PC9ZZWFyPjxS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</w:fldData>
        </w:fldChar>
      </w:r>
      <w:r w:rsidR="00E54A6D">
        <w:rPr>
          <w:rFonts w:cs="Times New Roman"/>
          <w:bCs/>
        </w:rPr>
        <w:instrText xml:space="preserve"> ADDIN EN.CITE.DATA </w:instrText>
      </w:r>
      <w:r w:rsidR="00E54A6D">
        <w:rPr>
          <w:rFonts w:cs="Times New Roman"/>
          <w:bCs/>
        </w:rPr>
      </w:r>
      <w:r w:rsidR="00E54A6D">
        <w:rPr>
          <w:rFonts w:cs="Times New Roman"/>
          <w:bCs/>
        </w:rPr>
        <w:fldChar w:fldCharType="end"/>
      </w:r>
      <w:r w:rsidRPr="0041076A">
        <w:rPr>
          <w:rFonts w:cs="Times New Roman"/>
          <w:bCs/>
        </w:rPr>
      </w:r>
      <w:r w:rsidRPr="0041076A">
        <w:rPr>
          <w:rFonts w:cs="Times New Roman"/>
          <w:bCs/>
        </w:rPr>
        <w:fldChar w:fldCharType="separate"/>
      </w:r>
      <w:r w:rsidR="00E54A6D">
        <w:rPr>
          <w:rFonts w:cs="Times New Roman"/>
          <w:bCs/>
          <w:noProof/>
        </w:rPr>
        <w:t>(Zaksas and Pasternak, 2006; Lara and Wallis, 2014; Lundqvist et al., 2018)</w:t>
      </w:r>
      <w:r w:rsidRPr="0041076A">
        <w:rPr>
          <w:rFonts w:cs="Times New Roman"/>
        </w:rPr>
        <w:fldChar w:fldCharType="end"/>
      </w:r>
      <w:r w:rsidRPr="0041076A">
        <w:rPr>
          <w:rFonts w:cs="Times New Roman"/>
          <w:bCs/>
        </w:rPr>
        <w:t xml:space="preserve">. </w:t>
      </w:r>
      <w:r w:rsidR="00B97CD8">
        <w:rPr>
          <w:rFonts w:cs="Times New Roman"/>
        </w:rPr>
        <w:t>A</w:t>
      </w:r>
      <w:r w:rsidR="00B97CD8" w:rsidRPr="0041076A">
        <w:rPr>
          <w:rFonts w:cs="Times New Roman"/>
        </w:rPr>
        <w:t>lternative mechanisms have been proposed that do not depend on persistent activity to represent information during the delay period of working memory tasks</w:t>
      </w:r>
      <w:r w:rsidR="00B97CD8">
        <w:rPr>
          <w:rFonts w:cs="Times New Roman"/>
        </w:rPr>
        <w:t>, including</w:t>
      </w:r>
      <w:r w:rsidR="00E01CB5">
        <w:rPr>
          <w:rFonts w:cs="Times New Roman"/>
        </w:rPr>
        <w:t xml:space="preserve"> “activity-silent” </w:t>
      </w:r>
      <w:r w:rsidRPr="0041076A">
        <w:rPr>
          <w:rFonts w:cs="Times New Roman"/>
        </w:rPr>
        <w:t>models</w:t>
      </w:r>
      <w:r w:rsidR="00E01CB5">
        <w:rPr>
          <w:rFonts w:cs="Times New Roman"/>
        </w:rPr>
        <w:t xml:space="preserve">, which suggest </w:t>
      </w:r>
      <w:r w:rsidRPr="0041076A">
        <w:rPr>
          <w:rFonts w:cs="Times New Roman"/>
        </w:rPr>
        <w:t xml:space="preserve">that information can be decoded from the PFC without generation of elevated persistent activity across the population </w:t>
      </w:r>
      <w:r w:rsidRPr="0041076A">
        <w:rPr>
          <w:rFonts w:cs="Times New Roman"/>
        </w:rPr>
        <w:fldChar w:fldCharType="begin"/>
      </w:r>
      <w:r w:rsidR="00BE74FE">
        <w:rPr>
          <w:rFonts w:cs="Times New Roman"/>
        </w:rPr>
        <w:instrText xml:space="preserve"> ADDIN EN.CITE &lt;EndNote&gt;&lt;Cite&gt;&lt;Author&gt;Stokes&lt;/Author&gt;&lt;Year&gt;2015&lt;/Year&gt;&lt;RecNum&gt;6605&lt;/RecNum&gt;&lt;DisplayText&gt;(Stokes, 2015)&lt;/DisplayText&gt;&lt;record&gt;&lt;rec-number&gt;6605&lt;/rec-number&gt;&lt;foreign-keys&gt;&lt;key app="EN" db-id="z92e9ptf79v9viewt98vfsd20z2zwsexfdfp" timestamp="1464725075"&gt;6605&lt;/key&gt;&lt;/foreign-keys&gt;&lt;ref-type name="Journal Article"&gt;17&lt;/ref-type&gt;&lt;contributors&gt;&lt;authors&gt;&lt;author&gt;Stokes, M. G.&lt;/author&gt;&lt;/authors&gt;&lt;/contributors&gt;&lt;auth-address&gt;Oxford Centre for Human Brain Activity, University of Oxford, Oxford, UK. Electronic address: mark.stokes@ohba.ac.uk.&lt;/auth-address&gt;&lt;titles&gt;&lt;title&gt;&amp;apos;Activity-silent&amp;apos; working memory in prefrontal cortex: a dynamic coding framework&lt;/title&gt;&lt;secondary-title&gt;Trends Cogn Sci&lt;/secondary-title&gt;&lt;alt-title&gt;Trends in cognitive sciences&lt;/alt-title&gt;&lt;/titles&gt;&lt;periodical&gt;&lt;full-title&gt;Trends in Cognitive Sciences&lt;/full-title&gt;&lt;abbr-1&gt;Trends Cogn. Sci.&lt;/abbr-1&gt;&lt;abbr-2&gt;Trends Cogn Sci&lt;/abbr-2&gt;&lt;/periodical&gt;&lt;alt-periodical&gt;&lt;full-title&gt;Trends in Cognitive Sciences&lt;/full-title&gt;&lt;abbr-1&gt;Trends Cogn. Sci.&lt;/abbr-1&gt;&lt;abbr-2&gt;Trends Cogn Sci&lt;/abbr-2&gt;&lt;/alt-periodical&gt;&lt;pages&gt;394-405&lt;/pages&gt;&lt;volume&gt;19&lt;/volume&gt;&lt;number&gt;7&lt;/number&gt;&lt;keywords&gt;&lt;keyword&gt;Animals&lt;/keyword&gt;&lt;keyword&gt;Brain Mapping&lt;/keyword&gt;&lt;keyword&gt;Humans&lt;/keyword&gt;&lt;keyword&gt;Memory, Short-Term/*physiology&lt;/keyword&gt;&lt;keyword&gt;*Nonlinear Dynamics&lt;/keyword&gt;&lt;keyword&gt;Prefrontal Cortex/*physiology&lt;/keyword&gt;&lt;/keywords&gt;&lt;dates&gt;&lt;year&gt;2015&lt;/year&gt;&lt;pub-dates&gt;&lt;date&gt;Jul&lt;/date&gt;&lt;/pub-dates&gt;&lt;/dates&gt;&lt;isbn&gt;1879-307X (Electronic)&amp;#xD;1364-6613 (Linking)&lt;/isbn&gt;&lt;accession-num&gt;26051384&lt;/accession-num&gt;&lt;urls&gt;&lt;related-urls&gt;&lt;url&gt;http://www.ncbi.nlm.nih.gov/pubmed/26051384&lt;/url&gt;&lt;/related-urls&gt;&lt;/urls&gt;&lt;custom2&gt;4509720&lt;/custom2&gt;&lt;electronic-resource-num&gt;10.1016/j.tics.2015.05.004&lt;/electronic-resource-num&gt;&lt;/record&gt;&lt;/Cite&gt;&lt;/EndNote&gt;</w:instrText>
      </w:r>
      <w:r w:rsidRPr="0041076A">
        <w:rPr>
          <w:rFonts w:cs="Times New Roman"/>
        </w:rPr>
        <w:fldChar w:fldCharType="separate"/>
      </w:r>
      <w:r w:rsidR="00BE74FE">
        <w:rPr>
          <w:rFonts w:cs="Times New Roman"/>
          <w:noProof/>
        </w:rPr>
        <w:t>(Stokes, 2015)</w:t>
      </w:r>
      <w:r w:rsidRPr="0041076A">
        <w:rPr>
          <w:rFonts w:cs="Times New Roman"/>
        </w:rPr>
        <w:fldChar w:fldCharType="end"/>
      </w:r>
      <w:r w:rsidRPr="0041076A">
        <w:rPr>
          <w:rFonts w:cs="Times New Roman"/>
        </w:rPr>
        <w:t xml:space="preserve">. </w:t>
      </w:r>
      <w:r w:rsidR="00291A28">
        <w:rPr>
          <w:rFonts w:cs="Times New Roman"/>
        </w:rPr>
        <w:t>For example, e</w:t>
      </w:r>
      <w:r w:rsidRPr="0041076A">
        <w:rPr>
          <w:rFonts w:cs="Times New Roman"/>
        </w:rPr>
        <w:t>xperimental studies have shown that the identity of a stimulus maintained in memory can be decoded from a population of neurons whose activity is not elevated above baseline levels of firing rate</w:t>
      </w:r>
      <w:r w:rsidR="00B97CD8">
        <w:rPr>
          <w:rFonts w:cs="Times New Roman"/>
        </w:rPr>
        <w:t xml:space="preserve">, but whose pattern of activity </w:t>
      </w:r>
      <w:r w:rsidR="00B97CD8" w:rsidRPr="0041076A">
        <w:rPr>
          <w:rFonts w:cs="Times New Roman"/>
        </w:rPr>
        <w:t xml:space="preserve">may vary dynamically over time, with different neurons becoming active at different time points </w:t>
      </w:r>
      <w:r w:rsidRPr="0041076A">
        <w:rPr>
          <w:rFonts w:cs="Times New Roman"/>
        </w:rPr>
        <w:fldChar w:fldCharType="begin"/>
      </w:r>
      <w:r w:rsidR="00BE74FE">
        <w:rPr>
          <w:rFonts w:cs="Times New Roman"/>
        </w:rPr>
        <w:instrText xml:space="preserve"> ADDIN EN.CITE &lt;EndNote&gt;&lt;Cite&gt;&lt;Author&gt;Stokes&lt;/Author&gt;&lt;Year&gt;2013&lt;/Year&gt;&lt;RecNum&gt;6464&lt;/RecNum&gt;&lt;DisplayText&gt;(Stokes et al., 2013)&lt;/DisplayText&gt;&lt;record&gt;&lt;rec-number&gt;6464&lt;/rec-number&gt;&lt;foreign-keys&gt;&lt;key app="EN" db-id="z92e9ptf79v9viewt98vfsd20z2zwsexfdfp" timestamp="1402861108"&gt;6464&lt;/key&gt;&lt;/foreign-keys&gt;&lt;ref-type name="Journal Article"&gt;17&lt;/ref-type&gt;&lt;contributors&gt;&lt;authors&gt;&lt;author&gt;Stokes, M. G.&lt;/author&gt;&lt;author&gt;Kusunoki, M.&lt;/author&gt;&lt;author&gt;Sigala, N.&lt;/author&gt;&lt;author&gt;Nili, H.&lt;/author&gt;&lt;author&gt;Gaffan, D.&lt;/author&gt;&lt;author&gt;Duncan, J.&lt;/author&gt;&lt;/authors&gt;&lt;/contributors&gt;&lt;auth-address&gt;Oxford Centre for Human Brain Activity, University of Oxford, Oxford OX3 7JX, UK. mark.stokes@ohba.ox.ac.uk&lt;/auth-address&gt;&lt;titles&gt;&lt;title&gt;Dynamic coding for cognitive control in prefrontal cortex&lt;/title&gt;&lt;secondary-title&gt;Neuron&lt;/secondary-title&gt;&lt;alt-title&gt;Neuron&lt;/alt-title&gt;&lt;/titles&gt;&lt;periodical&gt;&lt;full-title&gt;Neuron&lt;/full-title&gt;&lt;abbr-1&gt;Neuron&lt;/abbr-1&gt;&lt;abbr-2&gt;Neuron&lt;/abbr-2&gt;&lt;/periodical&gt;&lt;alt-periodical&gt;&lt;full-title&gt;Neuron&lt;/full-title&gt;&lt;abbr-1&gt;Neuron&lt;/abbr-1&gt;&lt;abbr-2&gt;Neuron&lt;/abbr-2&gt;&lt;/alt-periodical&gt;&lt;pages&gt;364-75&lt;/pages&gt;&lt;volume&gt;78&lt;/volume&gt;&lt;number&gt;2&lt;/number&gt;&lt;keywords&gt;&lt;keyword&gt;Action Potentials/physiology&lt;/keyword&gt;&lt;keyword&gt;Animals&lt;/keyword&gt;&lt;keyword&gt;Choice Behavior/physiology&lt;/keyword&gt;&lt;keyword&gt;Cognition/*physiology&lt;/keyword&gt;&lt;keyword&gt;Cues&lt;/keyword&gt;&lt;keyword&gt;Macaca mulatta&lt;/keyword&gt;&lt;keyword&gt;Male&lt;/keyword&gt;&lt;keyword&gt;*Models, Neurological&lt;/keyword&gt;&lt;keyword&gt;Neurons/*physiology&lt;/keyword&gt;&lt;keyword&gt;*Nonlinear Dynamics&lt;/keyword&gt;&lt;keyword&gt;Photic Stimulation&lt;/keyword&gt;&lt;keyword&gt;Prefrontal Cortex/cytology/*physiology&lt;/keyword&gt;&lt;keyword&gt;Reaction Time&lt;/keyword&gt;&lt;keyword&gt;Time Factors&lt;/keyword&gt;&lt;/keywords&gt;&lt;dates&gt;&lt;year&gt;2013&lt;/year&gt;&lt;pub-dates&gt;&lt;date&gt;Apr 24&lt;/date&gt;&lt;/pub-dates&gt;&lt;/dates&gt;&lt;isbn&gt;1097-4199 (Electronic)&amp;#xD;0896-6273 (Linking)&lt;/isbn&gt;&lt;accession-num&gt;23562541&lt;/accession-num&gt;&lt;urls&gt;&lt;related-urls&gt;&lt;url&gt;http://www.ncbi.nlm.nih.gov/pubmed/23562541&lt;/url&gt;&lt;/related-urls&gt;&lt;/urls&gt;&lt;custom2&gt;3898895&lt;/custom2&gt;&lt;electronic-resource-num&gt;10.1016/j.neuron.2013.01.039&lt;/electronic-resource-num&gt;&lt;/record&gt;&lt;/Cite&gt;&lt;/EndNote&gt;</w:instrText>
      </w:r>
      <w:r w:rsidRPr="0041076A">
        <w:rPr>
          <w:rFonts w:cs="Times New Roman"/>
        </w:rPr>
        <w:fldChar w:fldCharType="separate"/>
      </w:r>
      <w:r w:rsidR="00BE74FE">
        <w:rPr>
          <w:rFonts w:cs="Times New Roman"/>
          <w:noProof/>
        </w:rPr>
        <w:t>(Stokes et al., 2013)</w:t>
      </w:r>
      <w:r w:rsidRPr="0041076A">
        <w:rPr>
          <w:rFonts w:cs="Times New Roman"/>
        </w:rPr>
        <w:fldChar w:fldCharType="end"/>
      </w:r>
      <w:r w:rsidRPr="0041076A">
        <w:rPr>
          <w:rFonts w:cs="Times New Roman"/>
        </w:rPr>
        <w:t xml:space="preserve">. Computational models have </w:t>
      </w:r>
      <w:r w:rsidR="00291A28">
        <w:rPr>
          <w:rFonts w:cs="Times New Roman"/>
        </w:rPr>
        <w:t xml:space="preserve">also </w:t>
      </w:r>
      <w:r w:rsidRPr="0041076A">
        <w:rPr>
          <w:rFonts w:cs="Times New Roman"/>
        </w:rPr>
        <w:t xml:space="preserve">been proposed that could account for such changes via synaptic strength modification instead of spike generation </w:t>
      </w:r>
      <w:r w:rsidRPr="0041076A">
        <w:rPr>
          <w:rFonts w:cs="Times New Roman"/>
        </w:rPr>
        <w:fldChar w:fldCharType="begin">
          <w:fldData xml:space="preserve">PEVuZE5vdGU+PENpdGU+PEF1dGhvcj5Nb25naWxsbzwvQXV0aG9yPjxZZWFyPjIwMDg8L1llYXI+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</w:fldData>
        </w:fldChar>
      </w:r>
      <w:r w:rsidR="00BE74FE">
        <w:rPr>
          <w:rFonts w:cs="Times New Roman"/>
        </w:rPr>
        <w:instrText xml:space="preserve"> ADDIN EN.CITE </w:instrText>
      </w:r>
      <w:r w:rsidR="00BE74FE">
        <w:rPr>
          <w:rFonts w:cs="Times New Roman"/>
        </w:rPr>
        <w:fldChar w:fldCharType="begin">
          <w:fldData xml:space="preserve">PEVuZE5vdGU+PENpdGU+PEF1dGhvcj5Nb25naWxsbzwvQXV0aG9yPjxZZWFyPjIwMDg8L1llYXI+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</w:fldData>
        </w:fldChar>
      </w:r>
      <w:r w:rsidR="00BE74FE">
        <w:rPr>
          <w:rFonts w:cs="Times New Roman"/>
        </w:rPr>
        <w:instrText xml:space="preserve"> ADDIN EN.CITE.DATA </w:instrText>
      </w:r>
      <w:r w:rsidR="00BE74FE">
        <w:rPr>
          <w:rFonts w:cs="Times New Roman"/>
        </w:rPr>
      </w:r>
      <w:r w:rsidR="00BE74FE">
        <w:rPr>
          <w:rFonts w:cs="Times New Roman"/>
        </w:rPr>
        <w:fldChar w:fldCharType="end"/>
      </w:r>
      <w:r w:rsidRPr="0041076A">
        <w:rPr>
          <w:rFonts w:cs="Times New Roman"/>
        </w:rPr>
      </w:r>
      <w:r w:rsidRPr="0041076A">
        <w:rPr>
          <w:rFonts w:cs="Times New Roman"/>
        </w:rPr>
        <w:fldChar w:fldCharType="separate"/>
      </w:r>
      <w:r w:rsidR="00BE74FE">
        <w:rPr>
          <w:rFonts w:cs="Times New Roman"/>
          <w:noProof/>
        </w:rPr>
        <w:t>(Mongillo et al., 2008; Sugase-Miyamoto et al., 2008)</w:t>
      </w:r>
      <w:r w:rsidRPr="0041076A">
        <w:rPr>
          <w:rFonts w:cs="Times New Roman"/>
        </w:rPr>
        <w:fldChar w:fldCharType="end"/>
      </w:r>
      <w:r w:rsidRPr="0041076A">
        <w:rPr>
          <w:rFonts w:cs="Times New Roman"/>
        </w:rPr>
        <w:t xml:space="preserve">. </w:t>
      </w:r>
      <w:r w:rsidR="00291A28">
        <w:rPr>
          <w:rFonts w:cs="Times New Roman"/>
        </w:rPr>
        <w:t xml:space="preserve">Moreover, </w:t>
      </w:r>
      <w:r w:rsidRPr="0041076A">
        <w:rPr>
          <w:rFonts w:cs="Times New Roman"/>
          <w:bCs/>
        </w:rPr>
        <w:t xml:space="preserve">Recurrent Neural Networks have been used successfully to model complex cognitive tasks, including those related to working memory </w:t>
      </w:r>
      <w:r w:rsidRPr="0041076A">
        <w:rPr>
          <w:rFonts w:cs="Times New Roman"/>
        </w:rPr>
        <w:fldChar w:fldCharType="begin">
          <w:fldData xml:space="preserve">PEVuZE5vdGU+PENpdGU+PEF1dGhvcj5ZYW5nPC9BdXRob3I+PFllYXI+MjAxOTwvWWVhcj48UmVj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zgtODQ8L3BhZ2VzPjx2b2x1bWU+NTAzPC92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</w:fldData>
        </w:fldChar>
      </w:r>
      <w:r w:rsidR="00BE74FE">
        <w:rPr>
          <w:rFonts w:cs="Times New Roman"/>
        </w:rPr>
        <w:instrText xml:space="preserve"> ADDIN EN.CITE </w:instrText>
      </w:r>
      <w:r w:rsidR="00BE74FE">
        <w:rPr>
          <w:rFonts w:cs="Times New Roman"/>
        </w:rPr>
        <w:fldChar w:fldCharType="begin">
          <w:fldData xml:space="preserve">PEVuZE5vdGU+PENpdGU+PEF1dGhvcj5ZYW5nPC9BdXRob3I+PFllYXI+MjAxOTwvWWVhcj48UmVj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zgtODQ8L3BhZ2VzPjx2b2x1bWU+NTAzPC92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</w:fldData>
        </w:fldChar>
      </w:r>
      <w:r w:rsidR="00BE74FE">
        <w:rPr>
          <w:rFonts w:cs="Times New Roman"/>
        </w:rPr>
        <w:instrText xml:space="preserve"> ADDIN EN.CITE.DATA </w:instrText>
      </w:r>
      <w:r w:rsidR="00BE74FE">
        <w:rPr>
          <w:rFonts w:cs="Times New Roman"/>
        </w:rPr>
      </w:r>
      <w:r w:rsidR="00BE74FE">
        <w:rPr>
          <w:rFonts w:cs="Times New Roman"/>
        </w:rPr>
        <w:fldChar w:fldCharType="end"/>
      </w:r>
      <w:r w:rsidRPr="0041076A">
        <w:rPr>
          <w:rFonts w:cs="Times New Roman"/>
        </w:rPr>
      </w:r>
      <w:r w:rsidRPr="0041076A">
        <w:rPr>
          <w:rFonts w:cs="Times New Roman"/>
        </w:rPr>
        <w:fldChar w:fldCharType="separate"/>
      </w:r>
      <w:r w:rsidR="00BE74FE">
        <w:rPr>
          <w:rFonts w:cs="Times New Roman"/>
          <w:noProof/>
        </w:rPr>
        <w:t>(Mante et al., 2013; Masse et al., 2019; Yang et al., 2019; Kim and Sejnowski, 2021)</w:t>
      </w:r>
      <w:r w:rsidRPr="0041076A">
        <w:rPr>
          <w:rFonts w:cs="Times New Roman"/>
        </w:rPr>
        <w:fldChar w:fldCharType="end"/>
      </w:r>
      <w:r w:rsidRPr="0041076A">
        <w:rPr>
          <w:rFonts w:cs="Times New Roman"/>
          <w:bCs/>
        </w:rPr>
        <w:t xml:space="preserve">, </w:t>
      </w:r>
      <w:r w:rsidRPr="0041076A">
        <w:rPr>
          <w:rFonts w:cs="Times New Roman"/>
        </w:rPr>
        <w:t>demonstrating that it is possible to perform working memory tasks by virtue of rapid changes in synaptic weights after a stimulus</w:t>
      </w:r>
      <w:r w:rsidR="006870AF">
        <w:rPr>
          <w:rFonts w:cs="Times New Roman"/>
        </w:rPr>
        <w:t xml:space="preserve"> presentation</w:t>
      </w:r>
      <w:r w:rsidR="000B1BE9">
        <w:rPr>
          <w:rFonts w:cs="Times New Roman"/>
        </w:rPr>
        <w:t xml:space="preserve">. </w:t>
      </w:r>
    </w:p>
    <w:p w14:paraId="338D48C8" w14:textId="2FBFE0C3" w:rsidR="0080188F" w:rsidRPr="008624DE" w:rsidRDefault="000B1BE9" w:rsidP="00414ADF">
      <w:pPr>
        <w:spacing w:line="480" w:lineRule="auto"/>
        <w:ind w:firstLine="720"/>
        <w:rPr>
          <w:rFonts w:cs="Times New Roman"/>
          <w:b/>
        </w:rPr>
      </w:pPr>
      <w:r>
        <w:rPr>
          <w:rFonts w:cs="Times New Roman"/>
        </w:rPr>
        <w:t xml:space="preserve">We were therefore motivated to compare the </w:t>
      </w:r>
      <w:r w:rsidR="007E6BEA">
        <w:rPr>
          <w:rFonts w:cs="Times New Roman"/>
        </w:rPr>
        <w:t xml:space="preserve">predictions of the </w:t>
      </w:r>
      <w:r w:rsidR="003A4CD3">
        <w:rPr>
          <w:rFonts w:cs="Times New Roman"/>
        </w:rPr>
        <w:t xml:space="preserve">bump-attractor and activity-silent </w:t>
      </w:r>
      <w:r>
        <w:rPr>
          <w:rFonts w:cs="Times New Roman"/>
        </w:rPr>
        <w:t>models</w:t>
      </w:r>
      <w:r w:rsidR="003A4CD3">
        <w:rPr>
          <w:rFonts w:cs="Times New Roman"/>
        </w:rPr>
        <w:t xml:space="preserve">, using </w:t>
      </w:r>
      <w:r>
        <w:rPr>
          <w:rFonts w:cs="Times New Roman"/>
        </w:rPr>
        <w:t xml:space="preserve">a </w:t>
      </w:r>
      <w:r w:rsidR="002C1E34">
        <w:rPr>
          <w:rFonts w:cs="Times New Roman"/>
        </w:rPr>
        <w:t xml:space="preserve">database of recordings obtained from the prefrontal cortex of monkeys as they performed </w:t>
      </w:r>
      <w:r w:rsidR="003A4CD3">
        <w:rPr>
          <w:rFonts w:cs="Times New Roman"/>
        </w:rPr>
        <w:t xml:space="preserve">spatial and object </w:t>
      </w:r>
      <w:r>
        <w:rPr>
          <w:rFonts w:cs="Times New Roman"/>
        </w:rPr>
        <w:t>working memory</w:t>
      </w:r>
      <w:r w:rsidR="002C1E34">
        <w:rPr>
          <w:rFonts w:cs="Times New Roman"/>
        </w:rPr>
        <w:t xml:space="preserve"> tasks. We examined how </w:t>
      </w:r>
      <w:r w:rsidR="00944EED">
        <w:rPr>
          <w:rFonts w:cs="Times New Roman"/>
        </w:rPr>
        <w:t xml:space="preserve">effectively stimulus information </w:t>
      </w:r>
      <w:r w:rsidR="00330AF6">
        <w:rPr>
          <w:rFonts w:cs="Times New Roman"/>
        </w:rPr>
        <w:t>was</w:t>
      </w:r>
      <w:r w:rsidR="00944EED">
        <w:rPr>
          <w:rFonts w:cs="Times New Roman"/>
        </w:rPr>
        <w:t xml:space="preserve"> </w:t>
      </w:r>
      <w:r w:rsidR="004A4965">
        <w:rPr>
          <w:rFonts w:cs="Times New Roman"/>
        </w:rPr>
        <w:t>represented</w:t>
      </w:r>
      <w:r w:rsidR="00944EED">
        <w:rPr>
          <w:rFonts w:cs="Times New Roman"/>
        </w:rPr>
        <w:t xml:space="preserve"> from </w:t>
      </w:r>
      <w:r w:rsidR="002C1E34">
        <w:rPr>
          <w:rFonts w:cs="Times New Roman"/>
        </w:rPr>
        <w:t xml:space="preserve">neurons that do and do not generate persistent activity. We also compared working memory for spatial location and object information. </w:t>
      </w:r>
      <w:r w:rsidR="0080188F" w:rsidRPr="008624DE">
        <w:rPr>
          <w:rFonts w:cs="Times New Roman"/>
          <w:b/>
        </w:rPr>
        <w:br w:type="page"/>
      </w:r>
    </w:p>
    <w:p w14:paraId="7D51B401" w14:textId="2456DDF2" w:rsidR="00DD1D8F" w:rsidRPr="008624DE" w:rsidRDefault="00DD1D8F" w:rsidP="00942750">
      <w:pPr>
        <w:spacing w:line="480" w:lineRule="auto"/>
        <w:rPr>
          <w:rFonts w:cs="Times New Roman"/>
          <w:b/>
        </w:rPr>
      </w:pPr>
      <w:r w:rsidRPr="008624DE">
        <w:rPr>
          <w:rFonts w:cs="Times New Roman"/>
          <w:b/>
        </w:rPr>
        <w:t>METHODS</w:t>
      </w:r>
    </w:p>
    <w:p w14:paraId="22816A60" w14:textId="77777777" w:rsidR="00414ADF" w:rsidRPr="008624DE" w:rsidRDefault="00414ADF" w:rsidP="00942750">
      <w:pPr>
        <w:spacing w:line="480" w:lineRule="auto"/>
        <w:rPr>
          <w:rFonts w:cs="Times New Roman"/>
          <w:bCs/>
          <w:u w:val="single"/>
        </w:rPr>
      </w:pPr>
    </w:p>
    <w:p w14:paraId="42738193" w14:textId="6593F213" w:rsidR="00DD1D8F" w:rsidRPr="008624DE" w:rsidRDefault="00DD1D8F" w:rsidP="00942750">
      <w:pPr>
        <w:spacing w:line="480" w:lineRule="auto"/>
        <w:rPr>
          <w:rFonts w:cs="Times New Roman"/>
        </w:rPr>
      </w:pPr>
      <w:r w:rsidRPr="008624DE">
        <w:rPr>
          <w:rFonts w:cs="Times New Roman"/>
          <w:bCs/>
          <w:u w:val="single"/>
        </w:rPr>
        <w:t>Animals:</w:t>
      </w:r>
      <w:r w:rsidRPr="008624DE">
        <w:rPr>
          <w:rFonts w:cs="Times New Roman"/>
        </w:rPr>
        <w:t xml:space="preserve"> </w:t>
      </w:r>
      <w:r w:rsidR="00173EBF">
        <w:rPr>
          <w:rFonts w:cs="Times New Roman"/>
        </w:rPr>
        <w:t xml:space="preserve">Data obtained from </w:t>
      </w:r>
      <w:r w:rsidRPr="008624DE">
        <w:rPr>
          <w:rFonts w:cs="Times New Roman"/>
        </w:rPr>
        <w:t>male rhesus monkeys (</w:t>
      </w:r>
      <w:r w:rsidRPr="008624DE">
        <w:rPr>
          <w:rFonts w:cs="Times New Roman"/>
          <w:i/>
        </w:rPr>
        <w:t>Macaca mulatta</w:t>
      </w:r>
      <w:r w:rsidRPr="008624DE">
        <w:rPr>
          <w:rFonts w:cs="Times New Roman"/>
        </w:rPr>
        <w:t>), age</w:t>
      </w:r>
      <w:r w:rsidR="00916285">
        <w:rPr>
          <w:rFonts w:cs="Times New Roman"/>
        </w:rPr>
        <w:t>s</w:t>
      </w:r>
      <w:r w:rsidRPr="008624DE">
        <w:rPr>
          <w:rFonts w:cs="Times New Roman"/>
        </w:rPr>
        <w:t xml:space="preserve"> 5–9 years old, weighing 5–12 kg</w:t>
      </w:r>
      <w:r w:rsidR="00173EBF">
        <w:rPr>
          <w:rFonts w:cs="Times New Roman"/>
        </w:rPr>
        <w:t xml:space="preserve">, as previously documented </w:t>
      </w:r>
      <w:r w:rsidR="00173EBF">
        <w:rPr>
          <w:rFonts w:cs="Times New Roman"/>
        </w:rPr>
        <w:fldChar w:fldCharType="begin"/>
      </w:r>
      <w:r w:rsidR="00BE74FE">
        <w:rPr>
          <w:rFonts w:cs="Times New Roman"/>
        </w:rPr>
        <w:instrText xml:space="preserve"> ADDIN EN.CITE &lt;EndNote&gt;&lt;Cite&gt;&lt;Author&gt;Riley&lt;/Author&gt;&lt;Year&gt;2018&lt;/Year&gt;&lt;RecNum&gt;6886&lt;/RecNum&gt;&lt;DisplayText&gt;(Riley et al., 2018)&lt;/DisplayText&gt;&lt;record&gt;&lt;rec-number&gt;6886&lt;/rec-number&gt;&lt;foreign-keys&gt;&lt;key app="EN" db-id="z92e9ptf79v9viewt98vfsd20z2zwsexfdfp" timestamp="1542568949"&gt;6886&lt;/key&gt;&lt;/foreign-keys&gt;&lt;ref-type name="Journal Article"&gt;17&lt;/ref-type&gt;&lt;contributors&gt;&lt;authors&gt;&lt;author&gt;Riley, M. R.&lt;/author&gt;&lt;author&gt;Qi, X. L.&lt;/author&gt;&lt;author&gt;Zhou, X.&lt;/author&gt;&lt;author&gt;Constantinidis, C.&lt;/author&gt;&lt;/authors&gt;&lt;/contributors&gt;&lt;auth-address&gt;Department of Neurobiology &amp;amp; Anatomy, Wake Forest School of Medicine, Medical Center Blvd, Winston-Salem, NC, 27157, USA.&amp;#xD;Department of Psychology, Vanderbilt University, Nashville, TN, 37240, USA.&amp;#xD;Department of Computer Science, Stanford University, Stanford, 94305, CA, USA.&amp;#xD;Department of Neurobiology &amp;amp; Anatomy, Wake Forest School of Medicine, Medical Center Blvd, Winston-Salem, NC, 27157, USA. cconstan@wakehealth.edu.&lt;/auth-address&gt;&lt;titles&gt;&lt;title&gt;Anterior-posterior gradient of plasticity in primate prefrontal cortex&lt;/title&gt;&lt;secondary-title&gt;Nat Commun&lt;/secondary-title&gt;&lt;alt-title&gt;Nature communications&lt;/alt-title&gt;&lt;/titles&gt;&lt;periodical&gt;&lt;full-title&gt;Nat Commun&lt;/full-title&gt;&lt;/periodical&gt;&lt;pages&gt;3790&lt;/pages&gt;&lt;volume&gt;9&lt;/volume&gt;&lt;number&gt;1&lt;/number&gt;&lt;dates&gt;&lt;year&gt;2018&lt;/year&gt;&lt;pub-dates&gt;&lt;date&gt;Sep 17&lt;/date&gt;&lt;/pub-dates&gt;&lt;/dates&gt;&lt;isbn&gt;2041-1723 (Electronic)&amp;#xD;2041-1723 (Linking)&lt;/isbn&gt;&lt;accession-num&gt;30224705&lt;/accession-num&gt;&lt;urls&gt;&lt;related-urls&gt;&lt;url&gt;http://www.ncbi.nlm.nih.gov/pubmed/30224705&lt;/url&gt;&lt;/related-urls&gt;&lt;/urls&gt;&lt;custom2&gt;6141600&lt;/custom2&gt;&lt;electronic-resource-num&gt;10.1038/s41467-018-06226-w&lt;/electronic-resource-num&gt;&lt;/record&gt;&lt;/Cite&gt;&lt;/EndNote&gt;</w:instrText>
      </w:r>
      <w:r w:rsidR="00173EBF">
        <w:rPr>
          <w:rFonts w:cs="Times New Roman"/>
        </w:rPr>
        <w:fldChar w:fldCharType="separate"/>
      </w:r>
      <w:r w:rsidR="009F1687">
        <w:rPr>
          <w:rFonts w:cs="Times New Roman"/>
          <w:noProof/>
        </w:rPr>
        <w:t>(Riley et al., 2018)</w:t>
      </w:r>
      <w:r w:rsidR="00173EBF">
        <w:rPr>
          <w:rFonts w:cs="Times New Roman"/>
        </w:rPr>
        <w:fldChar w:fldCharType="end"/>
      </w:r>
      <w:r w:rsidR="00CD0AE9">
        <w:rPr>
          <w:rFonts w:cs="Times New Roman"/>
        </w:rPr>
        <w:t>,</w:t>
      </w:r>
      <w:r w:rsidRPr="008624DE">
        <w:rPr>
          <w:rFonts w:cs="Times New Roman"/>
        </w:rPr>
        <w:t xml:space="preserve"> were </w:t>
      </w:r>
      <w:r w:rsidR="00173EBF">
        <w:rPr>
          <w:rFonts w:cs="Times New Roman"/>
        </w:rPr>
        <w:t xml:space="preserve">analyzed </w:t>
      </w:r>
      <w:r w:rsidRPr="008624DE">
        <w:rPr>
          <w:rFonts w:cs="Times New Roman"/>
        </w:rPr>
        <w:t xml:space="preserve">in </w:t>
      </w:r>
      <w:r w:rsidR="00173EBF">
        <w:rPr>
          <w:rFonts w:cs="Times New Roman"/>
        </w:rPr>
        <w:t>this study</w:t>
      </w:r>
      <w:r w:rsidRPr="008624DE">
        <w:rPr>
          <w:rFonts w:cs="Times New Roman"/>
        </w:rPr>
        <w:t>. None of the</w:t>
      </w:r>
      <w:r w:rsidR="00175FFE">
        <w:rPr>
          <w:rFonts w:cs="Times New Roman"/>
        </w:rPr>
        <w:t>se</w:t>
      </w:r>
      <w:r w:rsidRPr="008624DE">
        <w:rPr>
          <w:rFonts w:cs="Times New Roman"/>
        </w:rPr>
        <w:t xml:space="preserve"> animals had any prior experimentation experience at the onset of </w:t>
      </w:r>
      <w:r w:rsidR="00293323">
        <w:rPr>
          <w:rFonts w:cs="Times New Roman"/>
        </w:rPr>
        <w:t>our study</w:t>
      </w:r>
      <w:r w:rsidRPr="008624DE">
        <w:rPr>
          <w:rFonts w:cs="Times New Roman"/>
        </w:rPr>
        <w:t xml:space="preserve">. Monkeys were either single-housed or pair-housed in communal rooms with sensory interactions with other monkeys. All experimental procedures followed guidelines </w:t>
      </w:r>
      <w:r w:rsidR="00E128D1">
        <w:rPr>
          <w:rFonts w:cs="Times New Roman"/>
        </w:rPr>
        <w:t xml:space="preserve">set </w:t>
      </w:r>
      <w:r w:rsidRPr="008624DE">
        <w:rPr>
          <w:rFonts w:cs="Times New Roman"/>
        </w:rPr>
        <w:t xml:space="preserve">by the U.S. Public Health Service Policy on Humane Care and Use of Laboratory Animals and the National Research Council’s Guide for the Care and Use of Laboratory Animals and were reviewed and approved by the Wake Forest University Institutional Animal Care and Use Committee. </w:t>
      </w:r>
    </w:p>
    <w:p w14:paraId="643EBDF1" w14:textId="77777777" w:rsidR="00DD1D8F" w:rsidRPr="008624DE" w:rsidRDefault="00DD1D8F" w:rsidP="00942750">
      <w:pPr>
        <w:spacing w:line="480" w:lineRule="auto"/>
        <w:rPr>
          <w:rFonts w:cs="Times New Roman"/>
        </w:rPr>
      </w:pPr>
    </w:p>
    <w:p w14:paraId="5609A2B6" w14:textId="19BF9876" w:rsidR="00DD1D8F" w:rsidRPr="008624DE" w:rsidRDefault="00DD1D8F" w:rsidP="00942750">
      <w:pPr>
        <w:spacing w:line="480" w:lineRule="auto"/>
        <w:rPr>
          <w:rFonts w:cs="Times New Roman"/>
        </w:rPr>
      </w:pPr>
      <w:r w:rsidRPr="008624DE">
        <w:rPr>
          <w:rFonts w:cs="Times New Roman"/>
          <w:bCs/>
          <w:u w:val="single"/>
        </w:rPr>
        <w:t>Experimental setup:</w:t>
      </w:r>
      <w:r w:rsidRPr="008624DE">
        <w:rPr>
          <w:rFonts w:cs="Times New Roman"/>
        </w:rPr>
        <w:t xml:space="preserve"> Monkeys sat with their head</w:t>
      </w:r>
      <w:r w:rsidR="00BA2136">
        <w:rPr>
          <w:rFonts w:cs="Times New Roman"/>
        </w:rPr>
        <w:t>s</w:t>
      </w:r>
      <w:r w:rsidRPr="008624DE">
        <w:rPr>
          <w:rFonts w:cs="Times New Roman"/>
        </w:rPr>
        <w:t xml:space="preserve"> fixed in a primate chair while viewing a monitor positioned 68 cm away from their eyes with dim ambient illumination</w:t>
      </w:r>
      <w:r w:rsidR="00673F96">
        <w:rPr>
          <w:rFonts w:cs="Times New Roman"/>
        </w:rPr>
        <w:t xml:space="preserve"> and </w:t>
      </w:r>
      <w:r w:rsidRPr="008624DE">
        <w:rPr>
          <w:rFonts w:cs="Times New Roman"/>
        </w:rPr>
        <w:t xml:space="preserve">were required to fixate on a 0.2° white square appearing in the center of the screen. During each trial, </w:t>
      </w:r>
      <w:r w:rsidR="00503A41">
        <w:rPr>
          <w:rFonts w:cs="Times New Roman"/>
        </w:rPr>
        <w:t xml:space="preserve">the </w:t>
      </w:r>
      <w:proofErr w:type="gramStart"/>
      <w:r w:rsidRPr="008624DE">
        <w:rPr>
          <w:rFonts w:cs="Times New Roman"/>
        </w:rPr>
        <w:t>animals maintained</w:t>
      </w:r>
      <w:proofErr w:type="gramEnd"/>
      <w:r w:rsidRPr="008624DE">
        <w:rPr>
          <w:rFonts w:cs="Times New Roman"/>
        </w:rPr>
        <w:t xml:space="preserve"> fixation on the square while visual stimuli were presented either at a peripheral location or over the fovea</w:t>
      </w:r>
      <w:r w:rsidR="007A1381">
        <w:rPr>
          <w:rFonts w:cs="Times New Roman"/>
        </w:rPr>
        <w:t xml:space="preserve">, </w:t>
      </w:r>
      <w:r w:rsidR="007A1381" w:rsidRPr="008624DE">
        <w:rPr>
          <w:rFonts w:cs="Times New Roman"/>
        </w:rPr>
        <w:t xml:space="preserve">in order to receive a </w:t>
      </w:r>
      <w:r w:rsidR="007A1381">
        <w:rPr>
          <w:rFonts w:cs="Times New Roman"/>
        </w:rPr>
        <w:t xml:space="preserve">liquid </w:t>
      </w:r>
      <w:r w:rsidR="007A1381" w:rsidRPr="008624DE">
        <w:rPr>
          <w:rFonts w:cs="Times New Roman"/>
        </w:rPr>
        <w:t>reward</w:t>
      </w:r>
      <w:r w:rsidR="007A1381">
        <w:rPr>
          <w:rFonts w:cs="Times New Roman"/>
        </w:rPr>
        <w:t xml:space="preserve"> (typically fruit juice)</w:t>
      </w:r>
      <w:r w:rsidRPr="008624DE">
        <w:rPr>
          <w:rFonts w:cs="Times New Roman"/>
        </w:rPr>
        <w:t>. Any break of fixation immediately terminated the trial</w:t>
      </w:r>
      <w:r w:rsidR="007A1381">
        <w:rPr>
          <w:rFonts w:cs="Times New Roman"/>
        </w:rPr>
        <w:t>,</w:t>
      </w:r>
      <w:r w:rsidRPr="008624DE">
        <w:rPr>
          <w:rFonts w:cs="Times New Roman"/>
        </w:rPr>
        <w:t xml:space="preserve"> and no reward was given. Eye position was monitored throughout the trial using a non-invasive, infrared eye position scanning system (model RK-716; ISCAN, Burlington, MA). The system achieved a &lt; 0.3° resolution around the center of vision. Eye position was sampled at 240 Hz, </w:t>
      </w:r>
      <w:proofErr w:type="gramStart"/>
      <w:r w:rsidRPr="008624DE">
        <w:rPr>
          <w:rFonts w:cs="Times New Roman"/>
        </w:rPr>
        <w:t>digitized</w:t>
      </w:r>
      <w:proofErr w:type="gramEnd"/>
      <w:r w:rsidRPr="008624DE">
        <w:rPr>
          <w:rFonts w:cs="Times New Roman"/>
        </w:rPr>
        <w:t xml:space="preserve"> and recorded. </w:t>
      </w:r>
      <w:r w:rsidR="00C83CD9">
        <w:rPr>
          <w:rFonts w:cs="Times New Roman"/>
        </w:rPr>
        <w:t>The v</w:t>
      </w:r>
      <w:r w:rsidRPr="008624DE">
        <w:rPr>
          <w:rFonts w:cs="Times New Roman"/>
        </w:rPr>
        <w:t>isual stimul</w:t>
      </w:r>
      <w:r w:rsidR="00C83CD9">
        <w:rPr>
          <w:rFonts w:cs="Times New Roman"/>
        </w:rPr>
        <w:t>us</w:t>
      </w:r>
      <w:r w:rsidRPr="008624DE">
        <w:rPr>
          <w:rFonts w:cs="Times New Roman"/>
        </w:rPr>
        <w:t xml:space="preserve"> display, monitoring of eye position, and synchronization of stimuli with neurophysiological data were performed with in-house software implemented on the MATLAB environment (</w:t>
      </w:r>
      <w:proofErr w:type="spellStart"/>
      <w:r w:rsidRPr="008624DE">
        <w:rPr>
          <w:rFonts w:cs="Times New Roman"/>
        </w:rPr>
        <w:t>Mathworks</w:t>
      </w:r>
      <w:proofErr w:type="spellEnd"/>
      <w:r w:rsidRPr="008624DE">
        <w:rPr>
          <w:rFonts w:cs="Times New Roman"/>
        </w:rPr>
        <w:t xml:space="preserve">, Natick, MA), utilizing the </w:t>
      </w:r>
      <w:r w:rsidR="009F1687">
        <w:rPr>
          <w:rFonts w:cs="Times New Roman"/>
        </w:rPr>
        <w:t>P</w:t>
      </w:r>
      <w:r w:rsidR="009F1687" w:rsidRPr="008624DE">
        <w:rPr>
          <w:rFonts w:cs="Times New Roman"/>
        </w:rPr>
        <w:t>sycho</w:t>
      </w:r>
      <w:r w:rsidRPr="008624DE">
        <w:rPr>
          <w:rFonts w:cs="Times New Roman"/>
        </w:rPr>
        <w:t xml:space="preserve">physics </w:t>
      </w:r>
      <w:r w:rsidR="009F1687">
        <w:rPr>
          <w:rFonts w:cs="Times New Roman"/>
        </w:rPr>
        <w:t>T</w:t>
      </w:r>
      <w:r w:rsidR="009F1687" w:rsidRPr="008624DE">
        <w:rPr>
          <w:rFonts w:cs="Times New Roman"/>
        </w:rPr>
        <w:t>oolbox</w:t>
      </w:r>
      <w:r w:rsidR="009F1687">
        <w:rPr>
          <w:rFonts w:cs="Times New Roman"/>
        </w:rPr>
        <w:t xml:space="preserve"> </w:t>
      </w:r>
      <w:r w:rsidR="009F1687">
        <w:rPr>
          <w:rFonts w:cs="Times New Roman"/>
        </w:rPr>
        <w:fldChar w:fldCharType="begin"/>
      </w:r>
      <w:r w:rsidR="00BE74FE">
        <w:rPr>
          <w:rFonts w:cs="Times New Roman"/>
        </w:rPr>
        <w:instrText xml:space="preserve"> ADDIN EN.CITE &lt;EndNote&gt;&lt;Cite&gt;&lt;Author&gt;Meyer&lt;/Author&gt;&lt;Year&gt;2005&lt;/Year&gt;&lt;RecNum&gt;5751&lt;/RecNum&gt;&lt;DisplayText&gt;(Meyer and Constantinidis, 2005)&lt;/DisplayText&gt;&lt;record&gt;&lt;rec-number&gt;5751&lt;/rec-number&gt;&lt;foreign-keys&gt;&lt;key app="EN" db-id="z92e9ptf79v9viewt98vfsd20z2zwsexfdfp" timestamp="0"&gt;5751&lt;/key&gt;&lt;/foreign-keys&gt;&lt;ref-type name="Journal Article"&gt;17&lt;/ref-type&gt;&lt;contributors&gt;&lt;authors&gt;&lt;author&gt;Meyer, T.&lt;/author&gt;&lt;author&gt;Constantinidis, C.&lt;/author&gt;&lt;/authors&gt;&lt;/contributors&gt;&lt;titles&gt;&lt;title&gt;A software solution for the control of visual behavioral experimentation&lt;/title&gt;&lt;secondary-title&gt;J Neurosci Methods&lt;/secondary-title&gt;&lt;/titles&gt;&lt;periodical&gt;&lt;full-title&gt;Journal of Neuroscience Methods&lt;/full-title&gt;&lt;abbr-1&gt;J. Neurosci. Methods&lt;/abbr-1&gt;&lt;abbr-2&gt;J Neurosci Methods&lt;/abbr-2&gt;&lt;/periodical&gt;&lt;pages&gt;27-34.&lt;/pages&gt;&lt;volume&gt;142&lt;/volume&gt;&lt;number&gt;1&lt;/number&gt;&lt;dates&gt;&lt;year&gt;2005&lt;/year&gt;&lt;/dates&gt;&lt;urls&gt;&lt;/urls&gt;&lt;/record&gt;&lt;/Cite&gt;&lt;/EndNote&gt;</w:instrText>
      </w:r>
      <w:r w:rsidR="009F1687">
        <w:rPr>
          <w:rFonts w:cs="Times New Roman"/>
        </w:rPr>
        <w:fldChar w:fldCharType="separate"/>
      </w:r>
      <w:r w:rsidR="009F1687">
        <w:rPr>
          <w:rFonts w:cs="Times New Roman"/>
          <w:noProof/>
        </w:rPr>
        <w:t>(Meyer and Constantinidis, 2005)</w:t>
      </w:r>
      <w:r w:rsidR="009F1687">
        <w:rPr>
          <w:rFonts w:cs="Times New Roman"/>
        </w:rPr>
        <w:fldChar w:fldCharType="end"/>
      </w:r>
      <w:r w:rsidRPr="008624DE">
        <w:rPr>
          <w:rFonts w:cs="Times New Roman"/>
        </w:rPr>
        <w:t xml:space="preserve">. </w:t>
      </w:r>
    </w:p>
    <w:p w14:paraId="4AB409FE" w14:textId="77777777" w:rsidR="00DD1D8F" w:rsidRPr="008624DE" w:rsidRDefault="00DD1D8F" w:rsidP="00942750">
      <w:pPr>
        <w:spacing w:line="480" w:lineRule="auto"/>
        <w:rPr>
          <w:rFonts w:cs="Times New Roman"/>
        </w:rPr>
      </w:pPr>
    </w:p>
    <w:p w14:paraId="2937A127" w14:textId="01F5CBED" w:rsidR="00EF0084" w:rsidRDefault="00EF0084" w:rsidP="00EF0084">
      <w:pPr>
        <w:spacing w:line="480" w:lineRule="auto"/>
        <w:rPr>
          <w:rFonts w:cs="Times New Roman"/>
        </w:rPr>
      </w:pPr>
      <w:r>
        <w:rPr>
          <w:rFonts w:cs="Times New Roman"/>
          <w:bCs/>
          <w:u w:val="single"/>
        </w:rPr>
        <w:t>Behavioral</w:t>
      </w:r>
      <w:r w:rsidR="00DD1D8F" w:rsidRPr="008624DE">
        <w:rPr>
          <w:rFonts w:cs="Times New Roman"/>
          <w:bCs/>
          <w:u w:val="single"/>
        </w:rPr>
        <w:t xml:space="preserve"> task:</w:t>
      </w:r>
      <w:r w:rsidR="00DD1D8F" w:rsidRPr="008624DE">
        <w:rPr>
          <w:rFonts w:cs="Times New Roman"/>
        </w:rPr>
        <w:t xml:space="preserve"> </w:t>
      </w:r>
      <w:r>
        <w:rPr>
          <w:rFonts w:cs="Times New Roman"/>
        </w:rPr>
        <w:t>M</w:t>
      </w:r>
      <w:r w:rsidRPr="008624DE">
        <w:rPr>
          <w:rFonts w:cs="Times New Roman"/>
        </w:rPr>
        <w:t>onkeys were trained to complete</w:t>
      </w:r>
      <w:r>
        <w:rPr>
          <w:rFonts w:cs="Times New Roman"/>
        </w:rPr>
        <w:t xml:space="preserve"> </w:t>
      </w:r>
      <w:r w:rsidRPr="008624DE">
        <w:rPr>
          <w:rFonts w:cs="Times New Roman"/>
        </w:rPr>
        <w:t>spatial</w:t>
      </w:r>
      <w:r w:rsidR="00AF2B4B">
        <w:rPr>
          <w:rFonts w:cs="Times New Roman"/>
        </w:rPr>
        <w:t xml:space="preserve"> and </w:t>
      </w:r>
      <w:r>
        <w:rPr>
          <w:rFonts w:cs="Times New Roman"/>
        </w:rPr>
        <w:t>shape</w:t>
      </w:r>
      <w:r w:rsidR="00AF2B4B">
        <w:rPr>
          <w:rFonts w:cs="Times New Roman"/>
        </w:rPr>
        <w:t xml:space="preserve"> working memory tasks</w:t>
      </w:r>
      <w:r w:rsidRPr="008624DE">
        <w:rPr>
          <w:rFonts w:cs="Times New Roman"/>
        </w:rPr>
        <w:t>.</w:t>
      </w:r>
      <w:r>
        <w:rPr>
          <w:rFonts w:cs="Times New Roman"/>
        </w:rPr>
        <w:t xml:space="preserve"> </w:t>
      </w:r>
      <w:r w:rsidRPr="008624DE">
        <w:rPr>
          <w:rFonts w:cs="Times New Roman"/>
        </w:rPr>
        <w:t xml:space="preserve">The stimuli shown </w:t>
      </w:r>
      <w:r>
        <w:rPr>
          <w:rFonts w:cs="Times New Roman"/>
        </w:rPr>
        <w:t xml:space="preserve">in the spatial task </w:t>
      </w:r>
      <w:r w:rsidRPr="008624DE">
        <w:rPr>
          <w:rFonts w:cs="Times New Roman"/>
        </w:rPr>
        <w:t>were white 2° square</w:t>
      </w:r>
      <w:r>
        <w:rPr>
          <w:rFonts w:cs="Times New Roman"/>
        </w:rPr>
        <w:t xml:space="preserve">s, </w:t>
      </w:r>
      <w:r w:rsidRPr="008624DE">
        <w:rPr>
          <w:rFonts w:cs="Times New Roman"/>
        </w:rPr>
        <w:t xml:space="preserve">presented in one of nine possible locations arranged in a 3 × 3 grid </w:t>
      </w:r>
      <w:r>
        <w:rPr>
          <w:rFonts w:cs="Times New Roman"/>
        </w:rPr>
        <w:t>with</w:t>
      </w:r>
      <w:r w:rsidRPr="008624DE">
        <w:rPr>
          <w:rFonts w:cs="Times New Roman"/>
        </w:rPr>
        <w:t xml:space="preserve"> 10° distance between adjacent stimuli. </w:t>
      </w:r>
      <w:r>
        <w:rPr>
          <w:rFonts w:cs="Times New Roman"/>
        </w:rPr>
        <w:t>Here</w:t>
      </w:r>
      <w:r w:rsidR="00684D7B">
        <w:rPr>
          <w:rFonts w:cs="Times New Roman"/>
        </w:rPr>
        <w:t>,</w:t>
      </w:r>
      <w:r>
        <w:rPr>
          <w:rFonts w:cs="Times New Roman"/>
        </w:rPr>
        <w:t xml:space="preserve"> we analyze</w:t>
      </w:r>
      <w:r w:rsidR="00684D7B">
        <w:rPr>
          <w:rFonts w:cs="Times New Roman"/>
        </w:rPr>
        <w:t>d</w:t>
      </w:r>
      <w:r>
        <w:rPr>
          <w:rFonts w:cs="Times New Roman"/>
        </w:rPr>
        <w:t xml:space="preserve"> responses to only 8 stimuli, shown in the periphery of the grid (</w:t>
      </w:r>
      <w:r w:rsidR="00674A28">
        <w:rPr>
          <w:rFonts w:cs="Times New Roman"/>
        </w:rPr>
        <w:t xml:space="preserve">thus </w:t>
      </w:r>
      <w:r>
        <w:rPr>
          <w:rFonts w:cs="Times New Roman"/>
        </w:rPr>
        <w:t>omit</w:t>
      </w:r>
      <w:r w:rsidR="00674A28">
        <w:rPr>
          <w:rFonts w:cs="Times New Roman"/>
        </w:rPr>
        <w:t>ting</w:t>
      </w:r>
      <w:r>
        <w:rPr>
          <w:rFonts w:cs="Times New Roman"/>
        </w:rPr>
        <w:t xml:space="preserve"> analysis of the central, foveal stimulus). The stimuli shown in the shape task were white </w:t>
      </w:r>
      <w:r w:rsidRPr="008624DE">
        <w:rPr>
          <w:rFonts w:cs="Times New Roman"/>
        </w:rPr>
        <w:t>2°</w:t>
      </w:r>
      <w:r>
        <w:rPr>
          <w:rFonts w:cs="Times New Roman"/>
        </w:rPr>
        <w:t xml:space="preserve"> geometric shapes</w:t>
      </w:r>
      <w:r w:rsidR="00D8268D">
        <w:rPr>
          <w:rFonts w:cs="Times New Roman"/>
        </w:rPr>
        <w:t>,</w:t>
      </w:r>
      <w:r>
        <w:rPr>
          <w:rFonts w:cs="Times New Roman"/>
        </w:rPr>
        <w:t xml:space="preserve"> drawn from a set comprising a circle, diamond, the letter H, the hashtag symbol, the plus sign, a square, a triangle, and an inverted Y-letter. These stimuli could also be </w:t>
      </w:r>
      <w:r w:rsidRPr="008624DE">
        <w:rPr>
          <w:rFonts w:cs="Times New Roman"/>
        </w:rPr>
        <w:t xml:space="preserve">presented in one of nine possible locations arranged in a 3 × 3 grid </w:t>
      </w:r>
      <w:r>
        <w:rPr>
          <w:rFonts w:cs="Times New Roman"/>
        </w:rPr>
        <w:t>with</w:t>
      </w:r>
      <w:r w:rsidRPr="008624DE">
        <w:rPr>
          <w:rFonts w:cs="Times New Roman"/>
        </w:rPr>
        <w:t xml:space="preserve"> 10° distance between adjacent stimuli.</w:t>
      </w:r>
    </w:p>
    <w:p w14:paraId="1670390F" w14:textId="144EDFA5" w:rsidR="004A3846" w:rsidRDefault="00EF0084" w:rsidP="00AF2B4B">
      <w:pPr>
        <w:spacing w:line="480" w:lineRule="auto"/>
        <w:ind w:firstLine="720"/>
        <w:rPr>
          <w:rFonts w:cs="Times New Roman"/>
        </w:rPr>
      </w:pPr>
      <w:r>
        <w:rPr>
          <w:rFonts w:cs="Times New Roman"/>
        </w:rPr>
        <w:t>Presentation began with a</w:t>
      </w:r>
      <w:r w:rsidRPr="008624DE">
        <w:rPr>
          <w:rFonts w:cs="Times New Roman"/>
        </w:rPr>
        <w:t xml:space="preserve"> fixation interval of 1 s where only the fixation point was displayed</w:t>
      </w:r>
      <w:r>
        <w:rPr>
          <w:rFonts w:cs="Times New Roman"/>
        </w:rPr>
        <w:t>,</w:t>
      </w:r>
      <w:r w:rsidRPr="008624DE">
        <w:rPr>
          <w:rFonts w:cs="Times New Roman"/>
        </w:rPr>
        <w:t xml:space="preserve"> followed by 500 </w:t>
      </w:r>
      <w:proofErr w:type="spellStart"/>
      <w:r w:rsidRPr="008624DE">
        <w:rPr>
          <w:rFonts w:cs="Times New Roman"/>
        </w:rPr>
        <w:t>ms</w:t>
      </w:r>
      <w:proofErr w:type="spellEnd"/>
      <w:r w:rsidRPr="008624DE">
        <w:rPr>
          <w:rFonts w:cs="Times New Roman"/>
        </w:rPr>
        <w:t xml:space="preserve"> of stimulus presentation</w:t>
      </w:r>
      <w:r>
        <w:rPr>
          <w:rFonts w:cs="Times New Roman"/>
        </w:rPr>
        <w:t xml:space="preserve"> (referred to hereafter as cue)</w:t>
      </w:r>
      <w:r w:rsidRPr="008624DE">
        <w:rPr>
          <w:rFonts w:cs="Times New Roman"/>
        </w:rPr>
        <w:t>, followed by a 1.5 s delay interval</w:t>
      </w:r>
      <w:r>
        <w:rPr>
          <w:rFonts w:cs="Times New Roman"/>
        </w:rPr>
        <w:t xml:space="preserve"> </w:t>
      </w:r>
      <w:r w:rsidRPr="008624DE">
        <w:rPr>
          <w:rFonts w:cs="Times New Roman"/>
        </w:rPr>
        <w:t xml:space="preserve">where, again, only the fixation point was displayed. </w:t>
      </w:r>
      <w:r>
        <w:rPr>
          <w:rFonts w:cs="Times New Roman"/>
        </w:rPr>
        <w:t xml:space="preserve">A </w:t>
      </w:r>
      <w:r w:rsidRPr="008624DE">
        <w:rPr>
          <w:rFonts w:cs="Times New Roman"/>
        </w:rPr>
        <w:t>second stimulus</w:t>
      </w:r>
      <w:r>
        <w:rPr>
          <w:rFonts w:cs="Times New Roman"/>
        </w:rPr>
        <w:t xml:space="preserve"> (</w:t>
      </w:r>
      <w:r w:rsidR="00C531EB">
        <w:rPr>
          <w:rFonts w:cs="Times New Roman"/>
        </w:rPr>
        <w:t xml:space="preserve">referred to hereafter as </w:t>
      </w:r>
      <w:r>
        <w:rPr>
          <w:rFonts w:cs="Times New Roman"/>
        </w:rPr>
        <w:t>sample)</w:t>
      </w:r>
      <w:r w:rsidRPr="008624DE">
        <w:rPr>
          <w:rFonts w:cs="Times New Roman"/>
        </w:rPr>
        <w:t xml:space="preserve"> was subsequently shown</w:t>
      </w:r>
      <w:r>
        <w:rPr>
          <w:rFonts w:cs="Times New Roman"/>
        </w:rPr>
        <w:t xml:space="preserve"> for </w:t>
      </w:r>
      <w:r w:rsidRPr="008624DE">
        <w:rPr>
          <w:rFonts w:cs="Times New Roman"/>
        </w:rPr>
        <w:t xml:space="preserve">500 </w:t>
      </w:r>
      <w:proofErr w:type="spellStart"/>
      <w:r w:rsidRPr="008624DE">
        <w:rPr>
          <w:rFonts w:cs="Times New Roman"/>
        </w:rPr>
        <w:t>ms</w:t>
      </w:r>
      <w:r>
        <w:rPr>
          <w:rFonts w:cs="Times New Roman"/>
        </w:rPr>
        <w:t>.</w:t>
      </w:r>
      <w:proofErr w:type="spellEnd"/>
      <w:r>
        <w:rPr>
          <w:rFonts w:cs="Times New Roman"/>
        </w:rPr>
        <w:t xml:space="preserve"> In the spatial task, this second stimulus would be </w:t>
      </w:r>
      <w:r w:rsidRPr="008624DE">
        <w:rPr>
          <w:rFonts w:cs="Times New Roman"/>
        </w:rPr>
        <w:t xml:space="preserve">either identical in location to the initial stimulus, or diametrically opposite the first stimulus. </w:t>
      </w:r>
      <w:r>
        <w:rPr>
          <w:rFonts w:cs="Times New Roman"/>
        </w:rPr>
        <w:t xml:space="preserve">In the feature task, this second stimulus would appear in the same </w:t>
      </w:r>
      <w:r w:rsidRPr="008624DE">
        <w:rPr>
          <w:rFonts w:cs="Times New Roman"/>
        </w:rPr>
        <w:t>location to the initial stimulus</w:t>
      </w:r>
      <w:r>
        <w:rPr>
          <w:rFonts w:cs="Times New Roman"/>
        </w:rPr>
        <w:t xml:space="preserve"> and would either be an identical shape or </w:t>
      </w:r>
      <w:r w:rsidR="00AF2B4B">
        <w:rPr>
          <w:rFonts w:cs="Times New Roman"/>
        </w:rPr>
        <w:t>not</w:t>
      </w:r>
      <w:r>
        <w:rPr>
          <w:rFonts w:cs="Times New Roman"/>
        </w:rPr>
        <w:t>. Only one nonmatch stimulus was paired with each cue, so that the number of match and nonmatch trials were balanced in each set. In both the spatial and feature task, t</w:t>
      </w:r>
      <w:r w:rsidRPr="008624DE">
        <w:rPr>
          <w:rFonts w:cs="Times New Roman"/>
        </w:rPr>
        <w:t xml:space="preserve">his second stimulus display was followed by </w:t>
      </w:r>
      <w:r w:rsidR="00AF2B4B">
        <w:rPr>
          <w:rFonts w:cs="Times New Roman"/>
        </w:rPr>
        <w:t xml:space="preserve">a second </w:t>
      </w:r>
      <w:r w:rsidRPr="008624DE">
        <w:rPr>
          <w:rFonts w:cs="Times New Roman"/>
        </w:rPr>
        <w:t>delay period</w:t>
      </w:r>
      <w:r>
        <w:rPr>
          <w:rFonts w:cs="Times New Roman"/>
        </w:rPr>
        <w:t xml:space="preserve"> </w:t>
      </w:r>
      <w:r w:rsidRPr="008624DE">
        <w:rPr>
          <w:rFonts w:cs="Times New Roman"/>
        </w:rPr>
        <w:t>of 1.5 s</w:t>
      </w:r>
      <w:r w:rsidRPr="008F214A">
        <w:rPr>
          <w:rFonts w:cs="Times New Roman"/>
        </w:rPr>
        <w:t xml:space="preserve"> </w:t>
      </w:r>
      <w:r w:rsidRPr="008624DE">
        <w:rPr>
          <w:rFonts w:cs="Times New Roman"/>
        </w:rPr>
        <w:t>where</w:t>
      </w:r>
      <w:r>
        <w:rPr>
          <w:rFonts w:cs="Times New Roman"/>
        </w:rPr>
        <w:t xml:space="preserve"> </w:t>
      </w:r>
      <w:r w:rsidRPr="008624DE">
        <w:rPr>
          <w:rFonts w:cs="Times New Roman"/>
        </w:rPr>
        <w:t xml:space="preserve">only the fixation point was displayed. </w:t>
      </w:r>
      <w:r w:rsidR="00AF2B4B">
        <w:rPr>
          <w:rFonts w:cs="Times New Roman"/>
        </w:rPr>
        <w:t xml:space="preserve">The </w:t>
      </w:r>
      <w:r w:rsidR="002F68B6">
        <w:rPr>
          <w:rFonts w:cs="Times New Roman"/>
        </w:rPr>
        <w:t xml:space="preserve">monkeys were </w:t>
      </w:r>
      <w:r w:rsidR="009B04EB">
        <w:rPr>
          <w:rFonts w:cs="Times New Roman"/>
        </w:rPr>
        <w:t xml:space="preserve">thus </w:t>
      </w:r>
      <w:r w:rsidR="003122D7">
        <w:rPr>
          <w:rFonts w:cs="Times New Roman"/>
        </w:rPr>
        <w:t>required</w:t>
      </w:r>
      <w:r w:rsidR="00385E7D">
        <w:rPr>
          <w:rFonts w:cs="Times New Roman"/>
        </w:rPr>
        <w:t xml:space="preserve"> </w:t>
      </w:r>
      <w:r w:rsidR="007E69CB">
        <w:rPr>
          <w:rFonts w:cs="Times New Roman"/>
        </w:rPr>
        <w:t xml:space="preserve">to remember </w:t>
      </w:r>
      <w:r w:rsidR="007E69CB" w:rsidRPr="008624DE">
        <w:rPr>
          <w:rFonts w:cs="Times New Roman"/>
        </w:rPr>
        <w:t xml:space="preserve">the spatial location </w:t>
      </w:r>
      <w:r w:rsidR="002F68B6">
        <w:rPr>
          <w:rFonts w:cs="Times New Roman"/>
        </w:rPr>
        <w:t>and/or shape</w:t>
      </w:r>
      <w:r w:rsidR="007E69CB">
        <w:rPr>
          <w:rFonts w:cs="Times New Roman"/>
        </w:rPr>
        <w:t xml:space="preserve"> </w:t>
      </w:r>
      <w:r w:rsidR="007E69CB" w:rsidRPr="008624DE">
        <w:rPr>
          <w:rFonts w:cs="Times New Roman"/>
        </w:rPr>
        <w:t xml:space="preserve">of the first </w:t>
      </w:r>
      <w:r w:rsidR="007E69CB">
        <w:rPr>
          <w:rFonts w:cs="Times New Roman"/>
        </w:rPr>
        <w:t xml:space="preserve">presented </w:t>
      </w:r>
      <w:r w:rsidR="007E69CB" w:rsidRPr="008624DE">
        <w:rPr>
          <w:rFonts w:cs="Times New Roman"/>
        </w:rPr>
        <w:t>stimulu</w:t>
      </w:r>
      <w:r w:rsidR="00385E7D">
        <w:rPr>
          <w:rFonts w:cs="Times New Roman"/>
        </w:rPr>
        <w:t>s, and</w:t>
      </w:r>
      <w:r w:rsidR="009B04EB">
        <w:rPr>
          <w:rFonts w:cs="Times New Roman"/>
        </w:rPr>
        <w:t xml:space="preserve"> then, after the second delay period, would</w:t>
      </w:r>
      <w:r w:rsidR="00385E7D">
        <w:rPr>
          <w:rFonts w:cs="Times New Roman"/>
        </w:rPr>
        <w:t xml:space="preserve"> </w:t>
      </w:r>
      <w:r w:rsidR="00385E7D" w:rsidRPr="008624DE">
        <w:rPr>
          <w:rFonts w:cs="Times New Roman"/>
        </w:rPr>
        <w:t xml:space="preserve">report whether the second stimulus </w:t>
      </w:r>
      <w:r w:rsidR="002F68B6">
        <w:rPr>
          <w:rFonts w:cs="Times New Roman"/>
        </w:rPr>
        <w:t xml:space="preserve">was identical to the </w:t>
      </w:r>
      <w:r w:rsidR="00385E7D">
        <w:rPr>
          <w:rFonts w:cs="Times New Roman"/>
        </w:rPr>
        <w:t>first</w:t>
      </w:r>
      <w:r w:rsidR="002F68B6">
        <w:rPr>
          <w:rFonts w:cs="Times New Roman"/>
        </w:rPr>
        <w:t xml:space="preserve"> or not</w:t>
      </w:r>
      <w:r w:rsidR="00385E7D">
        <w:rPr>
          <w:rFonts w:cs="Times New Roman"/>
        </w:rPr>
        <w:t xml:space="preserve">, </w:t>
      </w:r>
      <w:r w:rsidR="00BA7627">
        <w:rPr>
          <w:rFonts w:cs="Times New Roman"/>
        </w:rPr>
        <w:t xml:space="preserve">by making an eye movement </w:t>
      </w:r>
      <w:r w:rsidR="00DD1D8F" w:rsidRPr="008624DE">
        <w:rPr>
          <w:rFonts w:cs="Times New Roman"/>
        </w:rPr>
        <w:t>to one of two target stimuli</w:t>
      </w:r>
      <w:r w:rsidR="00F41AC5">
        <w:rPr>
          <w:rFonts w:cs="Times New Roman"/>
        </w:rPr>
        <w:t xml:space="preserve"> (green for match</w:t>
      </w:r>
      <w:r w:rsidR="002F68B6">
        <w:rPr>
          <w:rFonts w:cs="Times New Roman"/>
        </w:rPr>
        <w:t>ing stimuli</w:t>
      </w:r>
      <w:r w:rsidR="00F41AC5">
        <w:rPr>
          <w:rFonts w:cs="Times New Roman"/>
        </w:rPr>
        <w:t>, blue for non-match</w:t>
      </w:r>
      <w:r w:rsidR="002F68B6">
        <w:rPr>
          <w:rFonts w:cs="Times New Roman"/>
        </w:rPr>
        <w:t>ing</w:t>
      </w:r>
      <w:r w:rsidR="00F41AC5">
        <w:rPr>
          <w:rFonts w:cs="Times New Roman"/>
        </w:rPr>
        <w:t>)</w:t>
      </w:r>
      <w:r w:rsidR="00BA7627">
        <w:rPr>
          <w:rFonts w:cs="Times New Roman"/>
        </w:rPr>
        <w:t xml:space="preserve"> that appeared after the second delay period</w:t>
      </w:r>
      <w:r w:rsidR="00DD1D8F" w:rsidRPr="008624DE">
        <w:rPr>
          <w:rFonts w:cs="Times New Roman"/>
        </w:rPr>
        <w:t xml:space="preserve">. </w:t>
      </w:r>
      <w:r w:rsidR="00F41AC5" w:rsidRPr="00F41AC5">
        <w:rPr>
          <w:rFonts w:cs="Times New Roman"/>
        </w:rPr>
        <w:t xml:space="preserve">Each target stimulus </w:t>
      </w:r>
      <w:r w:rsidR="009F1687">
        <w:rPr>
          <w:rFonts w:cs="Times New Roman"/>
        </w:rPr>
        <w:t xml:space="preserve">could </w:t>
      </w:r>
      <w:r w:rsidR="00F41AC5" w:rsidRPr="00F41AC5">
        <w:rPr>
          <w:rFonts w:cs="Times New Roman"/>
        </w:rPr>
        <w:t xml:space="preserve">appear at </w:t>
      </w:r>
      <w:r w:rsidR="009F1687">
        <w:rPr>
          <w:rFonts w:cs="Times New Roman"/>
        </w:rPr>
        <w:t xml:space="preserve">one of two </w:t>
      </w:r>
      <w:r w:rsidR="00F41AC5" w:rsidRPr="00F41AC5">
        <w:rPr>
          <w:rFonts w:cs="Times New Roman"/>
        </w:rPr>
        <w:t>locations orthogonal to the cue/sample stimuli</w:t>
      </w:r>
      <w:r w:rsidR="009F1687">
        <w:rPr>
          <w:rFonts w:cs="Times New Roman"/>
        </w:rPr>
        <w:t>, pseudo-randomized in each trial</w:t>
      </w:r>
      <w:r w:rsidR="00BA7627">
        <w:rPr>
          <w:rFonts w:cs="Times New Roman"/>
        </w:rPr>
        <w:t xml:space="preserve">, so that the location of the correct target could not be predicted before the end of the trial. </w:t>
      </w:r>
    </w:p>
    <w:p w14:paraId="3B6ED1DE" w14:textId="506D0B39" w:rsidR="00385E7D" w:rsidRDefault="00BA7627" w:rsidP="00D52131">
      <w:pPr>
        <w:spacing w:line="480" w:lineRule="auto"/>
        <w:ind w:firstLine="720"/>
        <w:rPr>
          <w:rFonts w:cs="Times New Roman"/>
        </w:rPr>
      </w:pPr>
      <w:r>
        <w:rPr>
          <w:rFonts w:cs="Times New Roman"/>
        </w:rPr>
        <w:t xml:space="preserve">A </w:t>
      </w:r>
      <w:r w:rsidR="00972FB4">
        <w:rPr>
          <w:rFonts w:cs="Times New Roman"/>
        </w:rPr>
        <w:t xml:space="preserve">conjunction task </w:t>
      </w:r>
      <w:r>
        <w:rPr>
          <w:rFonts w:cs="Times New Roman"/>
        </w:rPr>
        <w:t xml:space="preserve">was also used, which </w:t>
      </w:r>
      <w:r w:rsidR="00972FB4">
        <w:rPr>
          <w:rFonts w:cs="Times New Roman"/>
        </w:rPr>
        <w:t xml:space="preserve">combined the active spatial and feature tasks, </w:t>
      </w:r>
      <w:r w:rsidR="002F68B6">
        <w:rPr>
          <w:rFonts w:cs="Times New Roman"/>
        </w:rPr>
        <w:t>using the same shape stimuli and presented at the same possible locations, with the same timing</w:t>
      </w:r>
      <w:r w:rsidR="00731F05">
        <w:rPr>
          <w:rFonts w:cs="Times New Roman"/>
        </w:rPr>
        <w:t>.</w:t>
      </w:r>
      <w:r w:rsidR="00B94024">
        <w:rPr>
          <w:rFonts w:cs="Times New Roman"/>
        </w:rPr>
        <w:t xml:space="preserve"> </w:t>
      </w:r>
      <w:r w:rsidR="00E83DC9">
        <w:rPr>
          <w:rFonts w:cs="Times New Roman"/>
        </w:rPr>
        <w:t>In a single recording session, only four shape-location combination</w:t>
      </w:r>
      <w:r w:rsidR="002556CB">
        <w:rPr>
          <w:rFonts w:cs="Times New Roman"/>
        </w:rPr>
        <w:t>s</w:t>
      </w:r>
      <w:r w:rsidR="00E83DC9">
        <w:rPr>
          <w:rFonts w:cs="Times New Roman"/>
        </w:rPr>
        <w:t xml:space="preserve"> involving two shapes and two locations were used. </w:t>
      </w:r>
      <w:r w:rsidR="00B94024">
        <w:rPr>
          <w:rFonts w:cs="Times New Roman"/>
        </w:rPr>
        <w:t>The conjunction task was the most complex task</w:t>
      </w:r>
      <w:r w:rsidR="00E83DC9">
        <w:rPr>
          <w:rFonts w:cs="Times New Roman"/>
        </w:rPr>
        <w:t xml:space="preserve"> in the current study</w:t>
      </w:r>
      <w:r w:rsidR="00B94024">
        <w:rPr>
          <w:rFonts w:cs="Times New Roman"/>
        </w:rPr>
        <w:t xml:space="preserve">, as </w:t>
      </w:r>
      <w:r w:rsidR="001670FB">
        <w:rPr>
          <w:rFonts w:cs="Times New Roman"/>
        </w:rPr>
        <w:t>the monkeys were</w:t>
      </w:r>
      <w:r w:rsidR="00B94024">
        <w:rPr>
          <w:rFonts w:cs="Times New Roman"/>
        </w:rPr>
        <w:t xml:space="preserve"> required </w:t>
      </w:r>
      <w:r w:rsidR="001670FB">
        <w:rPr>
          <w:rFonts w:cs="Times New Roman"/>
        </w:rPr>
        <w:t xml:space="preserve">to </w:t>
      </w:r>
      <w:r>
        <w:rPr>
          <w:rFonts w:cs="Times New Roman"/>
        </w:rPr>
        <w:t xml:space="preserve">match </w:t>
      </w:r>
      <w:r w:rsidR="00B94024">
        <w:rPr>
          <w:rFonts w:cs="Times New Roman"/>
        </w:rPr>
        <w:t xml:space="preserve">two different </w:t>
      </w:r>
      <w:r w:rsidR="00A77F7D">
        <w:rPr>
          <w:rFonts w:cs="Times New Roman"/>
        </w:rPr>
        <w:t>types of information</w:t>
      </w:r>
      <w:r w:rsidR="00A96CA6">
        <w:rPr>
          <w:rFonts w:cs="Times New Roman"/>
        </w:rPr>
        <w:t>:</w:t>
      </w:r>
      <w:r w:rsidR="00A77F7D">
        <w:rPr>
          <w:rFonts w:cs="Times New Roman"/>
        </w:rPr>
        <w:t xml:space="preserve"> </w:t>
      </w:r>
      <w:r w:rsidR="005C5452">
        <w:rPr>
          <w:rFonts w:cs="Times New Roman"/>
        </w:rPr>
        <w:t>location and shape</w:t>
      </w:r>
      <w:r w:rsidR="00B94024">
        <w:rPr>
          <w:rFonts w:cs="Times New Roman"/>
        </w:rPr>
        <w:t xml:space="preserve">. </w:t>
      </w:r>
    </w:p>
    <w:p w14:paraId="3ED2A0B1" w14:textId="77777777" w:rsidR="00DD1D8F" w:rsidRPr="008624DE" w:rsidRDefault="00DD1D8F" w:rsidP="00942750">
      <w:pPr>
        <w:spacing w:line="480" w:lineRule="auto"/>
        <w:rPr>
          <w:rFonts w:cs="Times New Roman"/>
        </w:rPr>
      </w:pPr>
    </w:p>
    <w:p w14:paraId="316B726E" w14:textId="7E2B536A" w:rsidR="00DD1D8F" w:rsidRPr="008624DE" w:rsidRDefault="00DD1D8F" w:rsidP="00942750">
      <w:pPr>
        <w:spacing w:line="480" w:lineRule="auto"/>
        <w:rPr>
          <w:rFonts w:cs="Times New Roman"/>
        </w:rPr>
      </w:pPr>
      <w:r w:rsidRPr="008624DE">
        <w:rPr>
          <w:rFonts w:cs="Times New Roman"/>
          <w:bCs/>
          <w:u w:val="single"/>
        </w:rPr>
        <w:t>Surgery and neurophysiology:</w:t>
      </w:r>
      <w:r w:rsidRPr="008624DE">
        <w:rPr>
          <w:rFonts w:cs="Times New Roman"/>
        </w:rPr>
        <w:t xml:space="preserve"> A 20 mm diameter craniotomy was performed over the PFC and a recording cylinder was implanted over the site. The location of the cylinder was visualized </w:t>
      </w:r>
      <w:r w:rsidR="00582D99">
        <w:rPr>
          <w:rFonts w:cs="Times New Roman"/>
        </w:rPr>
        <w:t>through</w:t>
      </w:r>
      <w:r w:rsidRPr="008624DE">
        <w:rPr>
          <w:rFonts w:cs="Times New Roman"/>
        </w:rPr>
        <w:t xml:space="preserve"> anatomical </w:t>
      </w:r>
      <w:r w:rsidR="00DC4B7A" w:rsidRPr="008624DE">
        <w:rPr>
          <w:rFonts w:cs="Times New Roman"/>
        </w:rPr>
        <w:t xml:space="preserve">magnetic resonance imaging </w:t>
      </w:r>
      <w:r w:rsidR="00DC4B7A">
        <w:rPr>
          <w:rFonts w:cs="Times New Roman"/>
        </w:rPr>
        <w:t>(</w:t>
      </w:r>
      <w:r w:rsidRPr="008624DE">
        <w:rPr>
          <w:rFonts w:cs="Times New Roman"/>
        </w:rPr>
        <w:t>MRI</w:t>
      </w:r>
      <w:r w:rsidR="00DC4B7A">
        <w:rPr>
          <w:rFonts w:cs="Times New Roman"/>
        </w:rPr>
        <w:t>)</w:t>
      </w:r>
      <w:r w:rsidRPr="008624DE">
        <w:rPr>
          <w:rFonts w:cs="Times New Roman"/>
        </w:rPr>
        <w:t xml:space="preserve"> and stereotaxic coordinates post-surgery. For two of the four monkeys</w:t>
      </w:r>
      <w:r w:rsidR="002E7EF4">
        <w:rPr>
          <w:rFonts w:cs="Times New Roman"/>
        </w:rPr>
        <w:t xml:space="preserve"> that we</w:t>
      </w:r>
      <w:r w:rsidR="002E7EF4" w:rsidRPr="008624DE">
        <w:rPr>
          <w:rFonts w:cs="Times New Roman"/>
        </w:rPr>
        <w:t xml:space="preserve">re trained to complete </w:t>
      </w:r>
      <w:r w:rsidR="002E7EF4">
        <w:rPr>
          <w:rFonts w:cs="Times New Roman"/>
        </w:rPr>
        <w:t xml:space="preserve">active </w:t>
      </w:r>
      <w:r w:rsidR="002E7EF4" w:rsidRPr="008624DE">
        <w:rPr>
          <w:rFonts w:cs="Times New Roman"/>
        </w:rPr>
        <w:t>spatial</w:t>
      </w:r>
      <w:r w:rsidR="002E7EF4">
        <w:rPr>
          <w:rFonts w:cs="Times New Roman"/>
        </w:rPr>
        <w:t>, feature and conjunction</w:t>
      </w:r>
      <w:r w:rsidR="002E7EF4" w:rsidRPr="008624DE">
        <w:rPr>
          <w:rFonts w:cs="Times New Roman"/>
        </w:rPr>
        <w:t xml:space="preserve"> </w:t>
      </w:r>
      <w:r w:rsidR="002E7EF4">
        <w:rPr>
          <w:rFonts w:cs="Times New Roman"/>
        </w:rPr>
        <w:t>WM</w:t>
      </w:r>
      <w:r w:rsidR="002E7EF4" w:rsidRPr="008624DE">
        <w:rPr>
          <w:rFonts w:cs="Times New Roman"/>
        </w:rPr>
        <w:t xml:space="preserve"> task</w:t>
      </w:r>
      <w:r w:rsidR="002E7EF4">
        <w:rPr>
          <w:rFonts w:cs="Times New Roman"/>
        </w:rPr>
        <w:t>s,</w:t>
      </w:r>
      <w:r w:rsidRPr="008624DE">
        <w:rPr>
          <w:rFonts w:cs="Times New Roman"/>
        </w:rPr>
        <w:t xml:space="preserve"> </w:t>
      </w:r>
      <w:r w:rsidR="00852869" w:rsidRPr="00852869">
        <w:rPr>
          <w:rFonts w:cs="Times New Roman"/>
        </w:rPr>
        <w:t>the recording cylinder was moved after an initial round of recordings in the post-training phase to sample an additional surface of the PFC</w:t>
      </w:r>
      <w:r w:rsidRPr="008624DE">
        <w:rPr>
          <w:rFonts w:cs="Times New Roman"/>
        </w:rPr>
        <w:t xml:space="preserve">. </w:t>
      </w:r>
    </w:p>
    <w:p w14:paraId="46E63E7E" w14:textId="77777777" w:rsidR="00AF6385" w:rsidRPr="008624DE" w:rsidRDefault="00AF6385" w:rsidP="00942750">
      <w:pPr>
        <w:spacing w:line="480" w:lineRule="auto"/>
        <w:rPr>
          <w:rFonts w:cs="Times New Roman"/>
        </w:rPr>
      </w:pPr>
    </w:p>
    <w:p w14:paraId="7B5D0B25" w14:textId="0D44747E" w:rsidR="00DD1D8F" w:rsidRPr="008624DE" w:rsidRDefault="00DD1D8F" w:rsidP="00942750">
      <w:pPr>
        <w:spacing w:line="480" w:lineRule="auto"/>
        <w:rPr>
          <w:rFonts w:cs="Times New Roman"/>
        </w:rPr>
      </w:pPr>
      <w:r w:rsidRPr="008624DE">
        <w:rPr>
          <w:rFonts w:cs="Times New Roman"/>
          <w:u w:val="single"/>
        </w:rPr>
        <w:t>Anatomical localization</w:t>
      </w:r>
      <w:r w:rsidRPr="008624DE">
        <w:rPr>
          <w:rFonts w:cs="Times New Roman"/>
        </w:rPr>
        <w:t>. Each monkey underwent a</w:t>
      </w:r>
      <w:r w:rsidR="00F07901">
        <w:rPr>
          <w:rFonts w:cs="Times New Roman"/>
        </w:rPr>
        <w:t>n</w:t>
      </w:r>
      <w:r w:rsidRPr="008624DE">
        <w:rPr>
          <w:rFonts w:cs="Times New Roman"/>
        </w:rPr>
        <w:t xml:space="preserve"> </w:t>
      </w:r>
      <w:r w:rsidR="00DC4B7A">
        <w:rPr>
          <w:rFonts w:cs="Times New Roman"/>
        </w:rPr>
        <w:t>MRI</w:t>
      </w:r>
      <w:r w:rsidRPr="008624DE">
        <w:rPr>
          <w:rFonts w:cs="Times New Roman"/>
        </w:rPr>
        <w:t xml:space="preserve"> scan prior to neurophysiological recordings. Electrode penetrations were mapped onto the cortical surface. We identified 6 lateral </w:t>
      </w:r>
      <w:r w:rsidR="001934BE">
        <w:rPr>
          <w:rFonts w:cs="Times New Roman"/>
        </w:rPr>
        <w:t>PFC</w:t>
      </w:r>
      <w:r w:rsidRPr="008624DE">
        <w:rPr>
          <w:rFonts w:cs="Times New Roman"/>
        </w:rPr>
        <w:t xml:space="preserve"> regions: a posterior-</w:t>
      </w:r>
      <w:r w:rsidR="0094571D">
        <w:rPr>
          <w:rFonts w:cs="Times New Roman"/>
        </w:rPr>
        <w:t>d</w:t>
      </w:r>
      <w:r w:rsidRPr="008624DE">
        <w:rPr>
          <w:rFonts w:cs="Times New Roman"/>
        </w:rPr>
        <w:t xml:space="preserve">orsal region </w:t>
      </w:r>
      <w:r w:rsidR="00985605">
        <w:rPr>
          <w:rFonts w:cs="Times New Roman"/>
        </w:rPr>
        <w:t>that included</w:t>
      </w:r>
      <w:r w:rsidRPr="008624DE">
        <w:rPr>
          <w:rFonts w:cs="Times New Roman"/>
        </w:rPr>
        <w:t xml:space="preserve"> area 8A, a mid-dorsal region </w:t>
      </w:r>
      <w:r w:rsidR="00985605">
        <w:rPr>
          <w:rFonts w:cs="Times New Roman"/>
        </w:rPr>
        <w:t>that included</w:t>
      </w:r>
      <w:r w:rsidR="00985605" w:rsidRPr="008624DE">
        <w:rPr>
          <w:rFonts w:cs="Times New Roman"/>
        </w:rPr>
        <w:t xml:space="preserve"> </w:t>
      </w:r>
      <w:r w:rsidRPr="008624DE">
        <w:rPr>
          <w:rFonts w:cs="Times New Roman"/>
        </w:rPr>
        <w:t>area 8B and area 9/ 46, an anterior</w:t>
      </w:r>
      <w:r w:rsidR="00985605">
        <w:rPr>
          <w:rFonts w:cs="Times New Roman"/>
        </w:rPr>
        <w:t>-</w:t>
      </w:r>
      <w:r w:rsidRPr="008624DE">
        <w:rPr>
          <w:rFonts w:cs="Times New Roman"/>
        </w:rPr>
        <w:t xml:space="preserve">dorsal region </w:t>
      </w:r>
      <w:r w:rsidR="000E41B6">
        <w:rPr>
          <w:rFonts w:cs="Times New Roman"/>
        </w:rPr>
        <w:t>that included</w:t>
      </w:r>
      <w:r w:rsidR="000E41B6" w:rsidRPr="008624DE">
        <w:rPr>
          <w:rFonts w:cs="Times New Roman"/>
        </w:rPr>
        <w:t xml:space="preserve"> </w:t>
      </w:r>
      <w:r w:rsidRPr="008624DE">
        <w:rPr>
          <w:rFonts w:cs="Times New Roman"/>
        </w:rPr>
        <w:t xml:space="preserve">area 9 and area 46, a posterior-ventral region </w:t>
      </w:r>
      <w:r w:rsidR="000E41B6">
        <w:rPr>
          <w:rFonts w:cs="Times New Roman"/>
        </w:rPr>
        <w:t>that included</w:t>
      </w:r>
      <w:r w:rsidR="000E41B6" w:rsidRPr="008624DE">
        <w:rPr>
          <w:rFonts w:cs="Times New Roman"/>
        </w:rPr>
        <w:t xml:space="preserve"> </w:t>
      </w:r>
      <w:r w:rsidRPr="008624DE">
        <w:rPr>
          <w:rFonts w:cs="Times New Roman"/>
        </w:rPr>
        <w:t xml:space="preserve">area 45, an anterior-ventral region </w:t>
      </w:r>
      <w:r w:rsidR="000E41B6">
        <w:rPr>
          <w:rFonts w:cs="Times New Roman"/>
        </w:rPr>
        <w:t>that included</w:t>
      </w:r>
      <w:r w:rsidR="000E41B6" w:rsidRPr="008624DE">
        <w:rPr>
          <w:rFonts w:cs="Times New Roman"/>
        </w:rPr>
        <w:t xml:space="preserve"> </w:t>
      </w:r>
      <w:r w:rsidRPr="008624DE">
        <w:rPr>
          <w:rFonts w:cs="Times New Roman"/>
        </w:rPr>
        <w:t xml:space="preserve">area 47/12, and a frontopolar region </w:t>
      </w:r>
      <w:r w:rsidR="000E41B6">
        <w:rPr>
          <w:rFonts w:cs="Times New Roman"/>
        </w:rPr>
        <w:t>that included</w:t>
      </w:r>
      <w:r w:rsidR="000E41B6" w:rsidRPr="008624DE">
        <w:rPr>
          <w:rFonts w:cs="Times New Roman"/>
        </w:rPr>
        <w:t xml:space="preserve"> </w:t>
      </w:r>
      <w:r w:rsidRPr="008624DE">
        <w:rPr>
          <w:rFonts w:cs="Times New Roman"/>
        </w:rPr>
        <w:t xml:space="preserve">area 10. However, the frontopolar region was not sampled sufficiently </w:t>
      </w:r>
      <w:r w:rsidR="00516B53">
        <w:rPr>
          <w:rFonts w:cs="Times New Roman"/>
        </w:rPr>
        <w:t>to be included in the present</w:t>
      </w:r>
      <w:r w:rsidRPr="008624DE">
        <w:rPr>
          <w:rFonts w:cs="Times New Roman"/>
        </w:rPr>
        <w:t xml:space="preserve"> analys</w:t>
      </w:r>
      <w:r w:rsidR="00516B53">
        <w:rPr>
          <w:rFonts w:cs="Times New Roman"/>
        </w:rPr>
        <w:t>e</w:t>
      </w:r>
      <w:r w:rsidRPr="008624DE">
        <w:rPr>
          <w:rFonts w:cs="Times New Roman"/>
        </w:rPr>
        <w:t>s.</w:t>
      </w:r>
      <w:r w:rsidR="00A77F7D">
        <w:rPr>
          <w:rFonts w:cs="Times New Roman"/>
        </w:rPr>
        <w:t xml:space="preserve"> </w:t>
      </w:r>
    </w:p>
    <w:p w14:paraId="3B818733" w14:textId="77777777" w:rsidR="00DD1D8F" w:rsidRPr="008624DE" w:rsidRDefault="00DD1D8F" w:rsidP="00942750">
      <w:pPr>
        <w:spacing w:line="480" w:lineRule="auto"/>
        <w:rPr>
          <w:rFonts w:cs="Times New Roman"/>
        </w:rPr>
      </w:pPr>
    </w:p>
    <w:p w14:paraId="0ECCAAC1" w14:textId="54DF6CDB" w:rsidR="00DD1D8F" w:rsidRPr="008624DE" w:rsidRDefault="00DD1D8F" w:rsidP="00C618DA">
      <w:pPr>
        <w:spacing w:line="480" w:lineRule="auto"/>
        <w:rPr>
          <w:rFonts w:cs="Times New Roman"/>
        </w:rPr>
      </w:pPr>
      <w:r w:rsidRPr="008624DE">
        <w:rPr>
          <w:rFonts w:cs="Times New Roman"/>
          <w:bCs/>
          <w:u w:val="single"/>
        </w:rPr>
        <w:t>Neuronal recordings:</w:t>
      </w:r>
      <w:r w:rsidRPr="008624DE">
        <w:rPr>
          <w:rFonts w:cs="Times New Roman"/>
        </w:rPr>
        <w:t xml:space="preserve"> Neural recordings were carried out in </w:t>
      </w:r>
      <w:r w:rsidR="00A77F7D">
        <w:rPr>
          <w:rFonts w:cs="Times New Roman"/>
        </w:rPr>
        <w:t xml:space="preserve">the aforementioned </w:t>
      </w:r>
      <w:r w:rsidRPr="008624DE">
        <w:rPr>
          <w:rFonts w:cs="Times New Roman"/>
        </w:rPr>
        <w:t xml:space="preserve">areas of the PFC </w:t>
      </w:r>
      <w:r w:rsidR="00CE1A77">
        <w:rPr>
          <w:rFonts w:cs="Times New Roman"/>
        </w:rPr>
        <w:t>both before and after</w:t>
      </w:r>
      <w:r w:rsidRPr="008624DE">
        <w:rPr>
          <w:rFonts w:cs="Times New Roman"/>
        </w:rPr>
        <w:t xml:space="preserve"> training in </w:t>
      </w:r>
      <w:r w:rsidR="00582D99">
        <w:rPr>
          <w:rFonts w:cs="Times New Roman"/>
        </w:rPr>
        <w:t>each</w:t>
      </w:r>
      <w:r w:rsidR="00F07901">
        <w:rPr>
          <w:rFonts w:cs="Times New Roman"/>
        </w:rPr>
        <w:t xml:space="preserve"> </w:t>
      </w:r>
      <w:r w:rsidR="00A33FA2">
        <w:rPr>
          <w:rFonts w:cs="Times New Roman"/>
        </w:rPr>
        <w:t>WM</w:t>
      </w:r>
      <w:r w:rsidRPr="008624DE">
        <w:rPr>
          <w:rFonts w:cs="Times New Roman"/>
        </w:rPr>
        <w:t xml:space="preserve"> task. Subsets of the data presented here were previously used to determine the </w:t>
      </w:r>
      <w:r w:rsidR="00CF76C4">
        <w:rPr>
          <w:rFonts w:cs="Times New Roman"/>
        </w:rPr>
        <w:t xml:space="preserve">collective </w:t>
      </w:r>
      <w:r w:rsidRPr="008624DE">
        <w:rPr>
          <w:rFonts w:cs="Times New Roman"/>
        </w:rPr>
        <w:t xml:space="preserve">properties of neurons in the dorsal and ventral </w:t>
      </w:r>
      <w:r w:rsidR="001934BE">
        <w:rPr>
          <w:rFonts w:cs="Times New Roman"/>
        </w:rPr>
        <w:t>PFC</w:t>
      </w:r>
      <w:r w:rsidRPr="008624DE">
        <w:rPr>
          <w:rFonts w:cs="Times New Roman"/>
        </w:rPr>
        <w:t xml:space="preserve">, </w:t>
      </w:r>
      <w:r w:rsidR="00892C7B">
        <w:rPr>
          <w:rFonts w:cs="Times New Roman"/>
        </w:rPr>
        <w:t>as well as the</w:t>
      </w:r>
      <w:r w:rsidRPr="008624DE">
        <w:rPr>
          <w:rFonts w:cs="Times New Roman"/>
        </w:rPr>
        <w:t xml:space="preserve"> properties of neurons </w:t>
      </w:r>
      <w:r w:rsidR="00892C7B">
        <w:rPr>
          <w:rFonts w:cs="Times New Roman"/>
        </w:rPr>
        <w:t>before and after</w:t>
      </w:r>
      <w:r w:rsidRPr="008624DE">
        <w:rPr>
          <w:rFonts w:cs="Times New Roman"/>
        </w:rPr>
        <w:t xml:space="preserve"> training</w:t>
      </w:r>
      <w:r w:rsidR="00892C7B">
        <w:rPr>
          <w:rFonts w:cs="Times New Roman"/>
        </w:rPr>
        <w:t xml:space="preserve"> </w:t>
      </w:r>
      <w:r w:rsidRPr="008624DE">
        <w:rPr>
          <w:rFonts w:cs="Times New Roman"/>
        </w:rPr>
        <w:t xml:space="preserve">in </w:t>
      </w:r>
      <w:r w:rsidR="00892C7B">
        <w:rPr>
          <w:rFonts w:cs="Times New Roman"/>
        </w:rPr>
        <w:t xml:space="preserve">the </w:t>
      </w:r>
      <w:r w:rsidRPr="008624DE">
        <w:rPr>
          <w:rFonts w:cs="Times New Roman"/>
        </w:rPr>
        <w:t xml:space="preserve">posterior-dorsal, mid-dorsal, anterior-dorsal, posterior-ventral, and anterior-ventral </w:t>
      </w:r>
      <w:r w:rsidR="001934BE">
        <w:rPr>
          <w:rFonts w:cs="Times New Roman"/>
        </w:rPr>
        <w:t>PFC</w:t>
      </w:r>
      <w:r w:rsidRPr="008624DE">
        <w:rPr>
          <w:rFonts w:cs="Times New Roman"/>
        </w:rPr>
        <w:t xml:space="preserve"> subdivisions. Extracellular recordings were performed with multiple microelectrodes</w:t>
      </w:r>
      <w:r w:rsidR="00892C7B">
        <w:rPr>
          <w:rFonts w:cs="Times New Roman"/>
        </w:rPr>
        <w:t xml:space="preserve"> that </w:t>
      </w:r>
      <w:r w:rsidRPr="008624DE">
        <w:rPr>
          <w:rFonts w:cs="Times New Roman"/>
        </w:rPr>
        <w:t xml:space="preserve">were either glass- or </w:t>
      </w:r>
      <w:proofErr w:type="spellStart"/>
      <w:r w:rsidRPr="008624DE">
        <w:rPr>
          <w:rFonts w:cs="Times New Roman"/>
        </w:rPr>
        <w:t>epoxylite</w:t>
      </w:r>
      <w:proofErr w:type="spellEnd"/>
      <w:r w:rsidRPr="008624DE">
        <w:rPr>
          <w:rFonts w:cs="Times New Roman"/>
        </w:rPr>
        <w:t>-coated tungsten</w:t>
      </w:r>
      <w:r w:rsidR="00F07901">
        <w:rPr>
          <w:rFonts w:cs="Times New Roman"/>
        </w:rPr>
        <w:t xml:space="preserve">, </w:t>
      </w:r>
      <w:r w:rsidRPr="008624DE">
        <w:rPr>
          <w:rFonts w:cs="Times New Roman"/>
        </w:rPr>
        <w:t xml:space="preserve">with a 250 </w:t>
      </w:r>
      <w:proofErr w:type="spellStart"/>
      <w:r w:rsidRPr="008624DE">
        <w:rPr>
          <w:rFonts w:cs="Times New Roman"/>
        </w:rPr>
        <w:t>μm</w:t>
      </w:r>
      <w:proofErr w:type="spellEnd"/>
      <w:r w:rsidRPr="008624DE">
        <w:rPr>
          <w:rFonts w:cs="Times New Roman"/>
        </w:rPr>
        <w:t xml:space="preserve"> diameter and 1–4 MΩ impedance at 1 kHz (Alpha-Omega Engineering, Nazareth, Israel). </w:t>
      </w:r>
      <w:r w:rsidR="00FA5A83">
        <w:rPr>
          <w:rFonts w:cs="Times New Roman"/>
        </w:rPr>
        <w:t xml:space="preserve">A </w:t>
      </w:r>
      <w:r w:rsidR="00FA5A83" w:rsidRPr="008624DE">
        <w:rPr>
          <w:rFonts w:cs="Times New Roman"/>
        </w:rPr>
        <w:t>Microdrive system (EPS drive, Alpha- Omega Engineering)</w:t>
      </w:r>
      <w:r w:rsidR="00FA5A83">
        <w:rPr>
          <w:rFonts w:cs="Times New Roman"/>
        </w:rPr>
        <w:t xml:space="preserve"> advanced a</w:t>
      </w:r>
      <w:r w:rsidRPr="008624DE">
        <w:rPr>
          <w:rFonts w:cs="Times New Roman"/>
        </w:rPr>
        <w:t>rrays of up to 8-microelectrodes</w:t>
      </w:r>
      <w:r w:rsidR="00FA5A83">
        <w:rPr>
          <w:rFonts w:cs="Times New Roman"/>
        </w:rPr>
        <w:t>,</w:t>
      </w:r>
      <w:r w:rsidRPr="008624DE">
        <w:rPr>
          <w:rFonts w:cs="Times New Roman"/>
        </w:rPr>
        <w:t xml:space="preserve"> spaced 0.2–1.5 mm apart</w:t>
      </w:r>
      <w:r w:rsidR="00FA5A83">
        <w:rPr>
          <w:rFonts w:cs="Times New Roman"/>
        </w:rPr>
        <w:t xml:space="preserve">, </w:t>
      </w:r>
      <w:r w:rsidR="00FA5A83" w:rsidRPr="008624DE">
        <w:rPr>
          <w:rFonts w:cs="Times New Roman"/>
        </w:rPr>
        <w:t xml:space="preserve">through the dura </w:t>
      </w:r>
      <w:r w:rsidR="00FA5A83">
        <w:rPr>
          <w:rFonts w:cs="Times New Roman"/>
        </w:rPr>
        <w:t xml:space="preserve">and </w:t>
      </w:r>
      <w:r w:rsidR="00FA5A83" w:rsidRPr="008624DE">
        <w:rPr>
          <w:rFonts w:cs="Times New Roman"/>
        </w:rPr>
        <w:t xml:space="preserve">into the </w:t>
      </w:r>
      <w:r w:rsidR="00FA5A83">
        <w:rPr>
          <w:rFonts w:cs="Times New Roman"/>
        </w:rPr>
        <w:t>PFC</w:t>
      </w:r>
      <w:r w:rsidR="00176067">
        <w:rPr>
          <w:rFonts w:cs="Times New Roman"/>
        </w:rPr>
        <w:t xml:space="preserve">. </w:t>
      </w:r>
      <w:r w:rsidRPr="008624DE">
        <w:rPr>
          <w:rFonts w:cs="Times New Roman"/>
        </w:rPr>
        <w:t xml:space="preserve">The signal from each electrode was amplified and band-pass filtered between 500 Hz and 8 kHz while being recorded with a modular data acquisition system (APM system, FHC, Bowdoin, ME). Waveforms that exceeded a user-defined threshold were sampled at 25 </w:t>
      </w:r>
      <w:proofErr w:type="spellStart"/>
      <w:r w:rsidRPr="008624DE">
        <w:rPr>
          <w:rFonts w:cs="Times New Roman"/>
        </w:rPr>
        <w:t>μs</w:t>
      </w:r>
      <w:proofErr w:type="spellEnd"/>
      <w:r w:rsidRPr="008624DE">
        <w:rPr>
          <w:rFonts w:cs="Times New Roman"/>
        </w:rPr>
        <w:t xml:space="preserve"> resolution, digitized, and stored for off-line analysis. Neurons were sampled in an unbiased fashion, collecting data from all units isolated </w:t>
      </w:r>
      <w:r w:rsidR="00D27EDA">
        <w:rPr>
          <w:rFonts w:cs="Times New Roman"/>
        </w:rPr>
        <w:t>by</w:t>
      </w:r>
      <w:r w:rsidR="00D27EDA" w:rsidRPr="008624DE">
        <w:rPr>
          <w:rFonts w:cs="Times New Roman"/>
        </w:rPr>
        <w:t xml:space="preserve"> </w:t>
      </w:r>
      <w:r w:rsidRPr="008624DE">
        <w:rPr>
          <w:rFonts w:cs="Times New Roman"/>
        </w:rPr>
        <w:t xml:space="preserve">our electrodes, with no regard to </w:t>
      </w:r>
      <w:r w:rsidR="005919E3">
        <w:rPr>
          <w:rFonts w:cs="Times New Roman"/>
        </w:rPr>
        <w:t xml:space="preserve">the </w:t>
      </w:r>
      <w:r w:rsidRPr="008624DE">
        <w:rPr>
          <w:rFonts w:cs="Times New Roman"/>
        </w:rPr>
        <w:t xml:space="preserve">response properties of </w:t>
      </w:r>
      <w:r w:rsidR="005919E3">
        <w:rPr>
          <w:rFonts w:cs="Times New Roman"/>
        </w:rPr>
        <w:t>the isolated</w:t>
      </w:r>
      <w:r w:rsidRPr="008624DE">
        <w:rPr>
          <w:rFonts w:cs="Times New Roman"/>
        </w:rPr>
        <w:t xml:space="preserve"> neuron</w:t>
      </w:r>
      <w:r w:rsidR="005919E3">
        <w:rPr>
          <w:rFonts w:cs="Times New Roman"/>
        </w:rPr>
        <w:t>s</w:t>
      </w:r>
      <w:r w:rsidRPr="008624DE">
        <w:rPr>
          <w:rFonts w:cs="Times New Roman"/>
        </w:rPr>
        <w:t xml:space="preserve">. </w:t>
      </w:r>
      <w:r w:rsidR="005919E3">
        <w:rPr>
          <w:rFonts w:cs="Times New Roman"/>
        </w:rPr>
        <w:t>A</w:t>
      </w:r>
      <w:r w:rsidR="00852869">
        <w:rPr>
          <w:rFonts w:cs="Times New Roman"/>
        </w:rPr>
        <w:t xml:space="preserve"> semi-</w:t>
      </w:r>
      <w:r w:rsidR="005919E3" w:rsidRPr="008624DE">
        <w:rPr>
          <w:rFonts w:cs="Times New Roman"/>
        </w:rPr>
        <w:t xml:space="preserve">automated cluster analysis </w:t>
      </w:r>
      <w:r w:rsidR="00852869">
        <w:rPr>
          <w:rFonts w:cs="Times New Roman"/>
        </w:rPr>
        <w:t>relied on</w:t>
      </w:r>
      <w:r w:rsidR="005919E3" w:rsidRPr="008624DE">
        <w:rPr>
          <w:rFonts w:cs="Times New Roman"/>
        </w:rPr>
        <w:t xml:space="preserve"> the </w:t>
      </w:r>
      <w:proofErr w:type="spellStart"/>
      <w:r w:rsidR="005919E3" w:rsidRPr="008624DE">
        <w:rPr>
          <w:rFonts w:cs="Times New Roman"/>
        </w:rPr>
        <w:t>KlustaKwik</w:t>
      </w:r>
      <w:proofErr w:type="spellEnd"/>
      <w:r w:rsidR="005919E3" w:rsidRPr="008624DE">
        <w:rPr>
          <w:rFonts w:cs="Times New Roman"/>
        </w:rPr>
        <w:t xml:space="preserve"> algorithm, which applied principal component analysis of the waveforms</w:t>
      </w:r>
      <w:r w:rsidR="005919E3">
        <w:rPr>
          <w:rFonts w:cs="Times New Roman"/>
        </w:rPr>
        <w:t xml:space="preserve"> to sort </w:t>
      </w:r>
      <w:r w:rsidR="00B1341D">
        <w:rPr>
          <w:rFonts w:cs="Times New Roman"/>
        </w:rPr>
        <w:t>r</w:t>
      </w:r>
      <w:r w:rsidRPr="008624DE">
        <w:rPr>
          <w:rFonts w:cs="Times New Roman"/>
        </w:rPr>
        <w:t xml:space="preserve">ecorded spike waveforms into separate units. To ensure </w:t>
      </w:r>
      <w:r w:rsidR="00B1341D">
        <w:rPr>
          <w:rFonts w:cs="Times New Roman"/>
        </w:rPr>
        <w:t xml:space="preserve">a stable firing rate </w:t>
      </w:r>
      <w:r w:rsidRPr="008624DE">
        <w:rPr>
          <w:rFonts w:cs="Times New Roman"/>
        </w:rPr>
        <w:t xml:space="preserve">in the </w:t>
      </w:r>
      <w:r w:rsidR="00582D99" w:rsidRPr="008624DE">
        <w:rPr>
          <w:rFonts w:cs="Times New Roman"/>
        </w:rPr>
        <w:t xml:space="preserve">analyzed </w:t>
      </w:r>
      <w:r w:rsidRPr="008624DE">
        <w:rPr>
          <w:rFonts w:cs="Times New Roman"/>
        </w:rPr>
        <w:t xml:space="preserve">recordings, we identified recordings in which a significant effect of trial sequence was evident </w:t>
      </w:r>
      <w:r w:rsidR="00E0754D">
        <w:rPr>
          <w:rFonts w:cs="Times New Roman"/>
        </w:rPr>
        <w:t>at</w:t>
      </w:r>
      <w:r w:rsidRPr="008624DE">
        <w:rPr>
          <w:rFonts w:cs="Times New Roman"/>
        </w:rPr>
        <w:t xml:space="preserve"> the baseline firing rate (ANOVA, p &lt; 0.05), e.g., due to a neuron disappearing or appearing during a run, as we were collecting data from multiple electrodes. Data from these sessions were truncated so that analysis was only performed on a range of trials with stable firing rate. Less than 10% of </w:t>
      </w:r>
      <w:r w:rsidR="00582D99">
        <w:rPr>
          <w:rFonts w:cs="Times New Roman"/>
        </w:rPr>
        <w:t>neurons</w:t>
      </w:r>
      <w:r w:rsidRPr="008624DE">
        <w:rPr>
          <w:rFonts w:cs="Times New Roman"/>
        </w:rPr>
        <w:t xml:space="preserve"> were corrected in this way. Identical data collection procedures, recording equipment, and spike sorting algorithms were used before and after training</w:t>
      </w:r>
      <w:r w:rsidR="00E23943">
        <w:rPr>
          <w:rFonts w:cs="Times New Roman"/>
        </w:rPr>
        <w:t xml:space="preserve"> </w:t>
      </w:r>
      <w:proofErr w:type="gramStart"/>
      <w:r w:rsidR="00E23943">
        <w:rPr>
          <w:rFonts w:cs="Times New Roman"/>
        </w:rPr>
        <w:t>in order to</w:t>
      </w:r>
      <w:proofErr w:type="gramEnd"/>
      <w:r w:rsidR="00E23943">
        <w:rPr>
          <w:rFonts w:cs="Times New Roman"/>
        </w:rPr>
        <w:t xml:space="preserve"> prevent any analytical confounds</w:t>
      </w:r>
      <w:r w:rsidRPr="008624DE">
        <w:rPr>
          <w:rFonts w:cs="Times New Roman"/>
        </w:rPr>
        <w:t xml:space="preserve">. </w:t>
      </w:r>
    </w:p>
    <w:p w14:paraId="5CBF6C14" w14:textId="77777777" w:rsidR="00DD1D8F" w:rsidRPr="008624DE" w:rsidRDefault="00DD1D8F" w:rsidP="00942750">
      <w:pPr>
        <w:spacing w:line="480" w:lineRule="auto"/>
        <w:rPr>
          <w:rFonts w:cs="Times New Roman"/>
        </w:rPr>
      </w:pPr>
    </w:p>
    <w:p w14:paraId="7F2B7FAD" w14:textId="59D4CAE9" w:rsidR="00F864C3" w:rsidRPr="00F864C3" w:rsidRDefault="00DD1D8F" w:rsidP="00F864C3">
      <w:pPr>
        <w:spacing w:line="480" w:lineRule="auto"/>
        <w:rPr>
          <w:rFonts w:cs="Times New Roman"/>
        </w:rPr>
      </w:pPr>
      <w:r w:rsidRPr="008624DE">
        <w:rPr>
          <w:rFonts w:cs="Times New Roman"/>
          <w:bCs/>
          <w:u w:val="single"/>
        </w:rPr>
        <w:t>Data analysis:</w:t>
      </w:r>
      <w:r w:rsidRPr="008624DE">
        <w:rPr>
          <w:rFonts w:cs="Times New Roman"/>
        </w:rPr>
        <w:t xml:space="preserve"> Data analysis was implemented with the MATLAB computational environment (</w:t>
      </w:r>
      <w:proofErr w:type="spellStart"/>
      <w:r w:rsidRPr="008624DE">
        <w:rPr>
          <w:rFonts w:cs="Times New Roman"/>
        </w:rPr>
        <w:t>Mathworks</w:t>
      </w:r>
      <w:proofErr w:type="spellEnd"/>
      <w:r w:rsidRPr="008624DE">
        <w:rPr>
          <w:rFonts w:cs="Times New Roman"/>
        </w:rPr>
        <w:t>, Natick, MA)</w:t>
      </w:r>
      <w:r w:rsidR="009A4988">
        <w:rPr>
          <w:rFonts w:cs="Times New Roman"/>
        </w:rPr>
        <w:t xml:space="preserve">. </w:t>
      </w:r>
      <w:r w:rsidR="00F864C3" w:rsidRPr="00F864C3">
        <w:rPr>
          <w:rFonts w:cs="Times New Roman"/>
        </w:rPr>
        <w:t>Neuron analysis involved, initially, determining the mean firing rate of each neuron in each trial epoch</w:t>
      </w:r>
      <w:r w:rsidR="00861308">
        <w:rPr>
          <w:rFonts w:cs="Times New Roman"/>
        </w:rPr>
        <w:t>.</w:t>
      </w:r>
      <w:r w:rsidR="00F864C3" w:rsidRPr="00F864C3">
        <w:rPr>
          <w:rFonts w:cs="Times New Roman"/>
        </w:rPr>
        <w:t xml:space="preserve"> Next, we compared responses of each neuron in the 1 s fixation period with </w:t>
      </w:r>
      <w:r w:rsidR="007030C8">
        <w:rPr>
          <w:rFonts w:cs="Times New Roman"/>
        </w:rPr>
        <w:t>each of the task epochs that followed (cue presentation, first delay period, sample presentation, second delay period)</w:t>
      </w:r>
      <w:r w:rsidR="00F864C3" w:rsidRPr="00F864C3">
        <w:rPr>
          <w:rFonts w:cs="Times New Roman"/>
        </w:rPr>
        <w:t xml:space="preserve">. Any neuron that </w:t>
      </w:r>
      <w:r w:rsidR="00E135FA">
        <w:rPr>
          <w:rFonts w:cs="Times New Roman"/>
        </w:rPr>
        <w:t xml:space="preserve">displayed a </w:t>
      </w:r>
      <w:r w:rsidR="00F864C3" w:rsidRPr="00F864C3">
        <w:rPr>
          <w:rFonts w:cs="Times New Roman"/>
        </w:rPr>
        <w:t xml:space="preserve">significantly greater response </w:t>
      </w:r>
      <w:r w:rsidR="007030C8">
        <w:rPr>
          <w:rFonts w:cs="Times New Roman"/>
        </w:rPr>
        <w:t xml:space="preserve">in a particular epoch over the fixation </w:t>
      </w:r>
      <w:r w:rsidR="00F864C3" w:rsidRPr="00F864C3">
        <w:rPr>
          <w:rFonts w:cs="Times New Roman"/>
        </w:rPr>
        <w:t xml:space="preserve">was identified as a task-responsive neuron (one-tailed </w:t>
      </w:r>
      <w:r w:rsidR="00F864C3">
        <w:rPr>
          <w:rFonts w:cs="Times New Roman"/>
        </w:rPr>
        <w:t xml:space="preserve">paired </w:t>
      </w:r>
      <w:r w:rsidR="00F864C3" w:rsidRPr="00F864C3">
        <w:rPr>
          <w:rFonts w:cs="Times New Roman"/>
        </w:rPr>
        <w:t>t-test; p &lt; 0.05</w:t>
      </w:r>
      <w:r w:rsidR="00F864C3">
        <w:rPr>
          <w:rFonts w:cs="Times New Roman"/>
        </w:rPr>
        <w:t xml:space="preserve">). </w:t>
      </w:r>
      <w:r w:rsidR="003050C6">
        <w:rPr>
          <w:rFonts w:cs="Times New Roman"/>
        </w:rPr>
        <w:t xml:space="preserve">We particularly focused on the neurons with significantly elevated delay period activity </w:t>
      </w:r>
      <w:r w:rsidR="00170CA5">
        <w:rPr>
          <w:rFonts w:cs="Times New Roman"/>
        </w:rPr>
        <w:t xml:space="preserve">in the first delay period. These are the neurons classically defined as having persistent activity </w:t>
      </w:r>
      <w:r w:rsidR="00170CA5">
        <w:rPr>
          <w:rFonts w:cs="Times New Roman"/>
        </w:rPr>
        <w:fldChar w:fldCharType="begin">
          <w:fldData xml:space="preserve">PEVuZE5vdGU+PENpdGU+PEF1dGhvcj5GdW5haGFzaGk8L0F1dGhvcj48WWVhcj4xOTg5PC9ZZWFy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</w:fldData>
        </w:fldChar>
      </w:r>
      <w:r w:rsidR="00214875">
        <w:rPr>
          <w:rFonts w:cs="Times New Roman"/>
        </w:rPr>
        <w:instrText xml:space="preserve"> ADDIN EN.CITE </w:instrText>
      </w:r>
      <w:r w:rsidR="00214875">
        <w:rPr>
          <w:rFonts w:cs="Times New Roman"/>
        </w:rPr>
        <w:fldChar w:fldCharType="begin">
          <w:fldData xml:space="preserve">PEVuZE5vdGU+PENpdGU+PEF1dGhvcj5GdW5haGFzaGk8L0F1dGhvcj48WWVhcj4xOTg5PC9ZZWFy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</w:fldData>
        </w:fldChar>
      </w:r>
      <w:r w:rsidR="00214875">
        <w:rPr>
          <w:rFonts w:cs="Times New Roman"/>
        </w:rPr>
        <w:instrText xml:space="preserve"> ADDIN EN.CITE.DATA </w:instrText>
      </w:r>
      <w:r w:rsidR="00214875">
        <w:rPr>
          <w:rFonts w:cs="Times New Roman"/>
        </w:rPr>
      </w:r>
      <w:r w:rsidR="00214875">
        <w:rPr>
          <w:rFonts w:cs="Times New Roman"/>
        </w:rPr>
        <w:fldChar w:fldCharType="end"/>
      </w:r>
      <w:r w:rsidR="00170CA5">
        <w:rPr>
          <w:rFonts w:cs="Times New Roman"/>
        </w:rPr>
      </w:r>
      <w:r w:rsidR="00170CA5">
        <w:rPr>
          <w:rFonts w:cs="Times New Roman"/>
        </w:rPr>
        <w:fldChar w:fldCharType="separate"/>
      </w:r>
      <w:r w:rsidR="00214875">
        <w:rPr>
          <w:rFonts w:cs="Times New Roman"/>
          <w:noProof/>
        </w:rPr>
        <w:t>(Funahashi et al., 1989; Constantinidis et al., 2018)</w:t>
      </w:r>
      <w:r w:rsidR="00170CA5">
        <w:rPr>
          <w:rFonts w:cs="Times New Roman"/>
        </w:rPr>
        <w:fldChar w:fldCharType="end"/>
      </w:r>
      <w:r w:rsidR="00214875">
        <w:rPr>
          <w:rFonts w:cs="Times New Roman"/>
        </w:rPr>
        <w:t xml:space="preserve">. </w:t>
      </w:r>
    </w:p>
    <w:p w14:paraId="4383CFE6" w14:textId="33A730E6" w:rsidR="009A4988" w:rsidRDefault="00214875" w:rsidP="00A970AB">
      <w:pPr>
        <w:spacing w:line="480" w:lineRule="auto"/>
        <w:rPr>
          <w:rFonts w:cs="Times New Roman"/>
        </w:rPr>
      </w:pPr>
      <w:r>
        <w:rPr>
          <w:rFonts w:cs="Times New Roman"/>
        </w:rPr>
        <w:tab/>
        <w:t xml:space="preserve">Decoding analysis was performed as follows: </w:t>
      </w:r>
      <w:r w:rsidRPr="00214875">
        <w:rPr>
          <w:rFonts w:cs="Times New Roman"/>
        </w:rPr>
        <w:t xml:space="preserve">Spiking responses from 1 s before cue onset to 5 s after cue onset were binned using a 400-ms-wide window and 100 </w:t>
      </w:r>
      <w:proofErr w:type="spellStart"/>
      <w:r w:rsidRPr="00214875">
        <w:rPr>
          <w:rFonts w:cs="Times New Roman"/>
        </w:rPr>
        <w:t>ms</w:t>
      </w:r>
      <w:proofErr w:type="spellEnd"/>
      <w:r w:rsidRPr="00214875">
        <w:rPr>
          <w:rFonts w:cs="Times New Roman"/>
        </w:rPr>
        <w:t xml:space="preserve"> steps to create a spike count vector with 57 elements. </w:t>
      </w:r>
      <w:r w:rsidR="00A970AB">
        <w:rPr>
          <w:rFonts w:cs="Times New Roman"/>
        </w:rPr>
        <w:t>We additionally examined d</w:t>
      </w:r>
      <w:r w:rsidR="00A970AB" w:rsidRPr="00214875">
        <w:rPr>
          <w:rFonts w:cs="Times New Roman"/>
        </w:rPr>
        <w:t xml:space="preserve">ecoder performance for </w:t>
      </w:r>
      <w:r w:rsidR="00A970AB">
        <w:rPr>
          <w:rFonts w:cs="Times New Roman"/>
        </w:rPr>
        <w:t>a</w:t>
      </w:r>
      <w:r w:rsidR="00A970AB" w:rsidRPr="00214875">
        <w:rPr>
          <w:rFonts w:cs="Times New Roman"/>
        </w:rPr>
        <w:t xml:space="preserve"> </w:t>
      </w:r>
      <w:r w:rsidR="00A970AB">
        <w:rPr>
          <w:rFonts w:cs="Times New Roman"/>
        </w:rPr>
        <w:t xml:space="preserve">1 s interval in the </w:t>
      </w:r>
      <w:r w:rsidR="00A970AB" w:rsidRPr="00214875">
        <w:rPr>
          <w:rFonts w:cs="Times New Roman"/>
        </w:rPr>
        <w:t xml:space="preserve">center of the delay </w:t>
      </w:r>
      <w:r w:rsidR="00A970AB">
        <w:rPr>
          <w:rFonts w:cs="Times New Roman"/>
        </w:rPr>
        <w:t xml:space="preserve">period (250 </w:t>
      </w:r>
      <w:proofErr w:type="spellStart"/>
      <w:r w:rsidR="00A970AB">
        <w:rPr>
          <w:rFonts w:cs="Times New Roman"/>
        </w:rPr>
        <w:t>ms</w:t>
      </w:r>
      <w:proofErr w:type="spellEnd"/>
      <w:r w:rsidR="00A970AB">
        <w:rPr>
          <w:rFonts w:cs="Times New Roman"/>
        </w:rPr>
        <w:t xml:space="preserve"> after the cue offset)</w:t>
      </w:r>
      <w:r w:rsidR="00A970AB" w:rsidRPr="00214875">
        <w:rPr>
          <w:rFonts w:cs="Times New Roman"/>
        </w:rPr>
        <w:t>.</w:t>
      </w:r>
      <w:r w:rsidR="00A970AB">
        <w:rPr>
          <w:rFonts w:cs="Times New Roman"/>
        </w:rPr>
        <w:t xml:space="preserve"> </w:t>
      </w:r>
      <w:r>
        <w:rPr>
          <w:rFonts w:cs="Times New Roman"/>
        </w:rPr>
        <w:t>S</w:t>
      </w:r>
      <w:r w:rsidRPr="00214875">
        <w:rPr>
          <w:rFonts w:cs="Times New Roman"/>
        </w:rPr>
        <w:t xml:space="preserve">pike count vectors </w:t>
      </w:r>
      <w:r>
        <w:rPr>
          <w:rFonts w:cs="Times New Roman"/>
        </w:rPr>
        <w:t xml:space="preserve">from multiple neurons </w:t>
      </w:r>
      <w:r w:rsidRPr="00214875">
        <w:rPr>
          <w:rFonts w:cs="Times New Roman"/>
        </w:rPr>
        <w:t xml:space="preserve">were used to create pseudo-populations of 50, 100, and 200 randomly selected neurons </w:t>
      </w:r>
      <w:r>
        <w:rPr>
          <w:rFonts w:cs="Times New Roman"/>
        </w:rPr>
        <w:t>with persistent activity or not</w:t>
      </w:r>
      <w:r w:rsidRPr="00214875">
        <w:rPr>
          <w:rFonts w:cs="Times New Roman"/>
        </w:rPr>
        <w:t>.</w:t>
      </w:r>
      <w:r>
        <w:rPr>
          <w:rFonts w:cs="Times New Roman"/>
        </w:rPr>
        <w:t xml:space="preserve"> </w:t>
      </w:r>
      <w:r w:rsidRPr="00214875">
        <w:rPr>
          <w:rFonts w:cs="Times New Roman"/>
        </w:rPr>
        <w:t xml:space="preserve">Five decoding algorithms were implemented using the MATLAB </w:t>
      </w:r>
      <w:proofErr w:type="spellStart"/>
      <w:r w:rsidRPr="00214875">
        <w:rPr>
          <w:rFonts w:cs="Times New Roman"/>
        </w:rPr>
        <w:t>fitc</w:t>
      </w:r>
      <w:proofErr w:type="spellEnd"/>
      <w:r w:rsidRPr="00214875">
        <w:rPr>
          <w:rFonts w:cs="Times New Roman"/>
        </w:rPr>
        <w:t xml:space="preserve"> function</w:t>
      </w:r>
      <w:r w:rsidR="00D05F46">
        <w:rPr>
          <w:rFonts w:cs="Times New Roman"/>
        </w:rPr>
        <w:t>s</w:t>
      </w:r>
      <w:r w:rsidRPr="00214875">
        <w:rPr>
          <w:rFonts w:cs="Times New Roman"/>
        </w:rPr>
        <w:t xml:space="preserve"> to decode stimuli location: support vector machine (SVM)</w:t>
      </w:r>
      <w:r w:rsidR="00183A2A">
        <w:rPr>
          <w:rFonts w:cs="Times New Roman"/>
        </w:rPr>
        <w:t xml:space="preserve"> with a gaussian kernel</w:t>
      </w:r>
      <w:r w:rsidRPr="00214875">
        <w:rPr>
          <w:rFonts w:cs="Times New Roman"/>
        </w:rPr>
        <w:t xml:space="preserve">, </w:t>
      </w:r>
      <w:r w:rsidR="00183A2A">
        <w:rPr>
          <w:rFonts w:cs="Times New Roman"/>
        </w:rPr>
        <w:t xml:space="preserve">SVM with a linear kernel, </w:t>
      </w:r>
      <w:r w:rsidRPr="00214875">
        <w:rPr>
          <w:rFonts w:cs="Times New Roman"/>
        </w:rPr>
        <w:t xml:space="preserve">discriminant analysis, classification trees, and naive bayes. Decoder performance was </w:t>
      </w:r>
      <w:r w:rsidRPr="00B3395D">
        <w:rPr>
          <w:rFonts w:cs="Times New Roman"/>
        </w:rPr>
        <w:t xml:space="preserve">estimated via 10-fold and 5-fold cross-validation methods. The decoding baseline was 12.5% for both tasks as </w:t>
      </w:r>
      <w:r w:rsidR="00B3395D" w:rsidRPr="00B3395D">
        <w:rPr>
          <w:rFonts w:cs="Times New Roman"/>
        </w:rPr>
        <w:t>we used</w:t>
      </w:r>
      <w:r w:rsidRPr="00B3395D">
        <w:rPr>
          <w:rFonts w:cs="Times New Roman"/>
        </w:rPr>
        <w:t xml:space="preserve"> 8 possible locations for the spatial task and 8 possible shapes for the feature task.</w:t>
      </w:r>
      <w:r w:rsidRPr="00214875">
        <w:rPr>
          <w:rFonts w:cs="Times New Roman"/>
        </w:rPr>
        <w:t xml:space="preserve"> </w:t>
      </w:r>
    </w:p>
    <w:p w14:paraId="4BD51CF9" w14:textId="77777777" w:rsidR="009A4988" w:rsidRDefault="009A4988" w:rsidP="00C91D8E">
      <w:pPr>
        <w:spacing w:line="480" w:lineRule="auto"/>
        <w:rPr>
          <w:rFonts w:cs="Times New Roman"/>
        </w:rPr>
      </w:pPr>
    </w:p>
    <w:p w14:paraId="2E9A1367" w14:textId="2DEC3531" w:rsidR="005C7C35" w:rsidRPr="008624DE" w:rsidRDefault="005C7C35" w:rsidP="00C91D8E">
      <w:pPr>
        <w:spacing w:line="480" w:lineRule="auto"/>
        <w:rPr>
          <w:rFonts w:cs="Times New Roman"/>
          <w:b/>
          <w:bCs/>
        </w:rPr>
      </w:pPr>
      <w:r w:rsidRPr="008624DE">
        <w:rPr>
          <w:rFonts w:cs="Times New Roman"/>
          <w:b/>
          <w:bCs/>
        </w:rPr>
        <w:br w:type="page"/>
      </w:r>
    </w:p>
    <w:p w14:paraId="788F489A" w14:textId="1C922B76" w:rsidR="00DD1D8F" w:rsidRPr="008624DE" w:rsidRDefault="00DD1D8F" w:rsidP="00942750">
      <w:pPr>
        <w:spacing w:line="480" w:lineRule="auto"/>
        <w:rPr>
          <w:rFonts w:cs="Times New Roman"/>
          <w:b/>
          <w:bCs/>
        </w:rPr>
      </w:pPr>
      <w:r w:rsidRPr="008624DE">
        <w:rPr>
          <w:rFonts w:cs="Times New Roman"/>
          <w:b/>
          <w:bCs/>
        </w:rPr>
        <w:t>RESULTS</w:t>
      </w:r>
    </w:p>
    <w:p w14:paraId="7C2950D2" w14:textId="33455D89" w:rsidR="007B1AD7" w:rsidRDefault="00DD1D8F" w:rsidP="00B3395D">
      <w:pPr>
        <w:spacing w:line="480" w:lineRule="auto"/>
        <w:rPr>
          <w:rFonts w:cs="Times New Roman"/>
        </w:rPr>
      </w:pPr>
      <w:r w:rsidRPr="000148F0">
        <w:rPr>
          <w:rFonts w:cs="Times New Roman"/>
        </w:rPr>
        <w:t xml:space="preserve">Extracellular neurophysiological recordings were collected from the lateral </w:t>
      </w:r>
      <w:r w:rsidR="001934BE" w:rsidRPr="000148F0">
        <w:rPr>
          <w:rFonts w:cs="Times New Roman"/>
        </w:rPr>
        <w:t xml:space="preserve">PFC </w:t>
      </w:r>
      <w:r w:rsidRPr="000148F0">
        <w:rPr>
          <w:rFonts w:cs="Times New Roman"/>
        </w:rPr>
        <w:t xml:space="preserve">of </w:t>
      </w:r>
      <w:r w:rsidR="00B3395D" w:rsidRPr="000148F0">
        <w:rPr>
          <w:rFonts w:cs="Times New Roman"/>
        </w:rPr>
        <w:t>three</w:t>
      </w:r>
      <w:r w:rsidRPr="008624DE">
        <w:rPr>
          <w:rFonts w:cs="Times New Roman"/>
        </w:rPr>
        <w:t xml:space="preserve"> monkeys</w:t>
      </w:r>
      <w:r w:rsidR="00FB615E" w:rsidRPr="008624DE">
        <w:rPr>
          <w:rFonts w:cs="Times New Roman"/>
        </w:rPr>
        <w:t xml:space="preserve"> trained to perform </w:t>
      </w:r>
      <w:r w:rsidR="00386540">
        <w:rPr>
          <w:rFonts w:cs="Times New Roman"/>
        </w:rPr>
        <w:t>the</w:t>
      </w:r>
      <w:r w:rsidR="00FB615E" w:rsidRPr="008624DE">
        <w:rPr>
          <w:rFonts w:cs="Times New Roman"/>
        </w:rPr>
        <w:t xml:space="preserve"> match/nonmatch </w:t>
      </w:r>
      <w:r w:rsidR="00386540">
        <w:rPr>
          <w:rFonts w:cs="Times New Roman"/>
        </w:rPr>
        <w:t xml:space="preserve">WM </w:t>
      </w:r>
      <w:r w:rsidR="00FB615E" w:rsidRPr="008624DE">
        <w:rPr>
          <w:rFonts w:cs="Times New Roman"/>
        </w:rPr>
        <w:t>task</w:t>
      </w:r>
      <w:r w:rsidR="00386540">
        <w:rPr>
          <w:rFonts w:cs="Times New Roman"/>
        </w:rPr>
        <w:t>s</w:t>
      </w:r>
      <w:r w:rsidR="00FB615E" w:rsidRPr="008624DE">
        <w:rPr>
          <w:rFonts w:cs="Times New Roman"/>
        </w:rPr>
        <w:t xml:space="preserve"> </w:t>
      </w:r>
      <w:r w:rsidR="00FB615E" w:rsidRPr="008624DE">
        <w:rPr>
          <w:rFonts w:cs="Times New Roman"/>
        </w:rPr>
        <w:fldChar w:fldCharType="begin">
          <w:fldData xml:space="preserve">PEVuZE5vdGU+PENpdGU+PEF1dGhvcj5NZXllcjwvQXV0aG9yPjxZZWFyPjIwMTE8L1llYXI+PFJl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=
</w:fldData>
        </w:fldChar>
      </w:r>
      <w:r w:rsidR="00BE74FE">
        <w:rPr>
          <w:rFonts w:cs="Times New Roman"/>
        </w:rPr>
        <w:instrText xml:space="preserve"> ADDIN EN.CITE </w:instrText>
      </w:r>
      <w:r w:rsidR="00BE74FE">
        <w:rPr>
          <w:rFonts w:cs="Times New Roman"/>
        </w:rPr>
        <w:fldChar w:fldCharType="begin">
          <w:fldData xml:space="preserve">PEVuZE5vdGU+PENpdGU+PEF1dGhvcj5NZXllcjwvQXV0aG9yPjxZZWFyPjIwMTE8L1llYXI+PFJl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=
</w:fldData>
        </w:fldChar>
      </w:r>
      <w:r w:rsidR="00BE74FE">
        <w:rPr>
          <w:rFonts w:cs="Times New Roman"/>
        </w:rPr>
        <w:instrText xml:space="preserve"> ADDIN EN.CITE.DATA </w:instrText>
      </w:r>
      <w:r w:rsidR="00BE74FE">
        <w:rPr>
          <w:rFonts w:cs="Times New Roman"/>
        </w:rPr>
      </w:r>
      <w:r w:rsidR="00BE74FE">
        <w:rPr>
          <w:rFonts w:cs="Times New Roman"/>
        </w:rPr>
        <w:fldChar w:fldCharType="end"/>
      </w:r>
      <w:r w:rsidR="00FB615E" w:rsidRPr="008624DE">
        <w:rPr>
          <w:rFonts w:cs="Times New Roman"/>
        </w:rPr>
      </w:r>
      <w:r w:rsidR="00FB615E" w:rsidRPr="008624DE">
        <w:rPr>
          <w:rFonts w:cs="Times New Roman"/>
        </w:rPr>
        <w:fldChar w:fldCharType="separate"/>
      </w:r>
      <w:r w:rsidR="008624DE">
        <w:rPr>
          <w:rFonts w:cs="Times New Roman"/>
          <w:noProof/>
        </w:rPr>
        <w:t>(Meyer et al., 2011; Riley et al., 2018)</w:t>
      </w:r>
      <w:r w:rsidR="00FB615E" w:rsidRPr="008624DE">
        <w:rPr>
          <w:rFonts w:cs="Times New Roman"/>
        </w:rPr>
        <w:fldChar w:fldCharType="end"/>
      </w:r>
      <w:r w:rsidR="00FB615E" w:rsidRPr="008624DE">
        <w:rPr>
          <w:rFonts w:cs="Times New Roman"/>
        </w:rPr>
        <w:t xml:space="preserve">. </w:t>
      </w:r>
      <w:r w:rsidR="00220B82">
        <w:rPr>
          <w:rFonts w:cs="Times New Roman"/>
        </w:rPr>
        <w:t>The</w:t>
      </w:r>
      <w:r w:rsidR="00FB615E" w:rsidRPr="008624DE">
        <w:rPr>
          <w:rFonts w:cs="Times New Roman"/>
        </w:rPr>
        <w:t xml:space="preserve"> task required them to view two stimuli appearing in sequence</w:t>
      </w:r>
      <w:r w:rsidR="00652C70">
        <w:rPr>
          <w:rFonts w:cs="Times New Roman"/>
        </w:rPr>
        <w:t xml:space="preserve"> </w:t>
      </w:r>
      <w:r w:rsidR="008117A6">
        <w:rPr>
          <w:rFonts w:cs="Times New Roman"/>
        </w:rPr>
        <w:t xml:space="preserve">with </w:t>
      </w:r>
      <w:r w:rsidR="00652C70">
        <w:rPr>
          <w:rFonts w:cs="Times New Roman"/>
        </w:rPr>
        <w:t>an intervening delay period</w:t>
      </w:r>
      <w:r w:rsidR="008117A6">
        <w:rPr>
          <w:rFonts w:cs="Times New Roman"/>
        </w:rPr>
        <w:t xml:space="preserve"> between them</w:t>
      </w:r>
      <w:r w:rsidR="00FB615E" w:rsidRPr="008624DE">
        <w:rPr>
          <w:rFonts w:cs="Times New Roman"/>
        </w:rPr>
        <w:t xml:space="preserve"> and</w:t>
      </w:r>
      <w:r w:rsidR="00BE00C9">
        <w:rPr>
          <w:rFonts w:cs="Times New Roman"/>
        </w:rPr>
        <w:t>,</w:t>
      </w:r>
      <w:r w:rsidR="00FB615E" w:rsidRPr="008624DE">
        <w:rPr>
          <w:rFonts w:cs="Times New Roman"/>
        </w:rPr>
        <w:t xml:space="preserve"> </w:t>
      </w:r>
      <w:r w:rsidR="00873B3D">
        <w:rPr>
          <w:rFonts w:cs="Times New Roman"/>
        </w:rPr>
        <w:t>after a second delay period</w:t>
      </w:r>
      <w:r w:rsidR="00BE00C9">
        <w:rPr>
          <w:rFonts w:cs="Times New Roman"/>
        </w:rPr>
        <w:t>,</w:t>
      </w:r>
      <w:r w:rsidR="00873B3D">
        <w:rPr>
          <w:rFonts w:cs="Times New Roman"/>
        </w:rPr>
        <w:t xml:space="preserve"> </w:t>
      </w:r>
      <w:r w:rsidR="00FB615E" w:rsidRPr="008624DE">
        <w:rPr>
          <w:rFonts w:cs="Times New Roman"/>
        </w:rPr>
        <w:t xml:space="preserve">to </w:t>
      </w:r>
      <w:r w:rsidR="00332DA6">
        <w:rPr>
          <w:rFonts w:cs="Times New Roman"/>
        </w:rPr>
        <w:t xml:space="preserve">report </w:t>
      </w:r>
      <w:proofErr w:type="gramStart"/>
      <w:r w:rsidR="00FB615E" w:rsidRPr="008624DE">
        <w:rPr>
          <w:rFonts w:cs="Times New Roman"/>
        </w:rPr>
        <w:t>whether</w:t>
      </w:r>
      <w:r w:rsidR="00D34E0D">
        <w:rPr>
          <w:rFonts w:cs="Times New Roman"/>
        </w:rPr>
        <w:t xml:space="preserve"> or not</w:t>
      </w:r>
      <w:proofErr w:type="gramEnd"/>
      <w:r w:rsidR="00FB615E" w:rsidRPr="008624DE">
        <w:rPr>
          <w:rFonts w:cs="Times New Roman"/>
        </w:rPr>
        <w:t xml:space="preserve"> the second stimulus was identical to the first. The two stimuli could differ in terms of their location (spatial task</w:t>
      </w:r>
      <w:r w:rsidR="006B5553">
        <w:rPr>
          <w:rFonts w:cs="Times New Roman"/>
        </w:rPr>
        <w:t>, Fig. 1A</w:t>
      </w:r>
      <w:r w:rsidR="00FB615E" w:rsidRPr="008624DE">
        <w:rPr>
          <w:rFonts w:cs="Times New Roman"/>
        </w:rPr>
        <w:t>), shape (feature task</w:t>
      </w:r>
      <w:r w:rsidR="00A36BF7">
        <w:rPr>
          <w:rFonts w:cs="Times New Roman"/>
        </w:rPr>
        <w:t>,</w:t>
      </w:r>
      <w:r w:rsidR="006B5553">
        <w:rPr>
          <w:rFonts w:cs="Times New Roman"/>
        </w:rPr>
        <w:t xml:space="preserve"> Fig. 1B</w:t>
      </w:r>
      <w:r w:rsidR="00FB615E" w:rsidRPr="008624DE">
        <w:rPr>
          <w:rFonts w:cs="Times New Roman"/>
        </w:rPr>
        <w:t>), or both (conjunction task</w:t>
      </w:r>
      <w:r w:rsidR="006B5553">
        <w:rPr>
          <w:rFonts w:cs="Times New Roman"/>
        </w:rPr>
        <w:t>, Fig. 1C</w:t>
      </w:r>
      <w:r w:rsidR="00FB615E" w:rsidRPr="008624DE">
        <w:rPr>
          <w:rFonts w:cs="Times New Roman"/>
        </w:rPr>
        <w:t>)</w:t>
      </w:r>
      <w:r w:rsidRPr="008624DE">
        <w:rPr>
          <w:rFonts w:cs="Times New Roman"/>
        </w:rPr>
        <w:t>.</w:t>
      </w:r>
      <w:r w:rsidR="00FB615E" w:rsidRPr="008624DE">
        <w:rPr>
          <w:rFonts w:cs="Times New Roman"/>
        </w:rPr>
        <w:t xml:space="preserve"> If the second stimulus matched </w:t>
      </w:r>
      <w:r w:rsidR="006027C6">
        <w:rPr>
          <w:rFonts w:cs="Times New Roman"/>
        </w:rPr>
        <w:t>with the</w:t>
      </w:r>
      <w:r w:rsidR="00FB615E" w:rsidRPr="008624DE">
        <w:rPr>
          <w:rFonts w:cs="Times New Roman"/>
        </w:rPr>
        <w:t xml:space="preserve"> first, monkey</w:t>
      </w:r>
      <w:r w:rsidR="00382F55">
        <w:rPr>
          <w:rFonts w:cs="Times New Roman"/>
        </w:rPr>
        <w:t>s</w:t>
      </w:r>
      <w:r w:rsidR="00FB615E" w:rsidRPr="008624DE">
        <w:rPr>
          <w:rFonts w:cs="Times New Roman"/>
        </w:rPr>
        <w:t xml:space="preserve"> </w:t>
      </w:r>
      <w:r w:rsidR="00382F55">
        <w:rPr>
          <w:rFonts w:cs="Times New Roman"/>
        </w:rPr>
        <w:t xml:space="preserve">would saccade towards </w:t>
      </w:r>
      <w:r w:rsidR="00FB615E" w:rsidRPr="008624DE">
        <w:rPr>
          <w:rFonts w:cs="Times New Roman"/>
        </w:rPr>
        <w:t>a green</w:t>
      </w:r>
      <w:r w:rsidR="00A36BF7">
        <w:rPr>
          <w:rFonts w:cs="Times New Roman"/>
        </w:rPr>
        <w:t xml:space="preserve"> </w:t>
      </w:r>
      <w:r w:rsidR="00FB615E" w:rsidRPr="008624DE">
        <w:rPr>
          <w:rFonts w:cs="Times New Roman"/>
        </w:rPr>
        <w:t>target</w:t>
      </w:r>
      <w:r w:rsidR="00382F55">
        <w:rPr>
          <w:rFonts w:cs="Times New Roman"/>
        </w:rPr>
        <w:t xml:space="preserve"> during</w:t>
      </w:r>
      <w:r w:rsidR="00FB615E" w:rsidRPr="008624DE">
        <w:rPr>
          <w:rFonts w:cs="Times New Roman"/>
        </w:rPr>
        <w:t xml:space="preserve"> a subsequent interva</w:t>
      </w:r>
      <w:r w:rsidR="00382F55">
        <w:rPr>
          <w:rFonts w:cs="Times New Roman"/>
        </w:rPr>
        <w:t>l</w:t>
      </w:r>
      <w:r w:rsidR="00916648">
        <w:rPr>
          <w:rFonts w:cs="Times New Roman"/>
        </w:rPr>
        <w:t>.</w:t>
      </w:r>
      <w:r w:rsidR="00A36BF7">
        <w:rPr>
          <w:rFonts w:cs="Times New Roman"/>
        </w:rPr>
        <w:t xml:space="preserve"> </w:t>
      </w:r>
      <w:r w:rsidR="00916648">
        <w:rPr>
          <w:rFonts w:cs="Times New Roman"/>
        </w:rPr>
        <w:t>O</w:t>
      </w:r>
      <w:r w:rsidR="00A36BF7">
        <w:rPr>
          <w:rFonts w:cs="Times New Roman"/>
        </w:rPr>
        <w:t>therwise</w:t>
      </w:r>
      <w:r w:rsidR="00916648">
        <w:rPr>
          <w:rFonts w:cs="Times New Roman"/>
        </w:rPr>
        <w:t>, they would saccade</w:t>
      </w:r>
      <w:r w:rsidR="00A36BF7">
        <w:rPr>
          <w:rFonts w:cs="Times New Roman"/>
        </w:rPr>
        <w:t xml:space="preserve"> to a blue target at </w:t>
      </w:r>
      <w:r w:rsidR="00284430">
        <w:rPr>
          <w:rFonts w:cs="Times New Roman"/>
        </w:rPr>
        <w:t>the</w:t>
      </w:r>
      <w:r w:rsidR="00B11953">
        <w:rPr>
          <w:rFonts w:cs="Times New Roman"/>
        </w:rPr>
        <w:t xml:space="preserve"> </w:t>
      </w:r>
      <w:r w:rsidR="00A36BF7">
        <w:rPr>
          <w:rFonts w:cs="Times New Roman"/>
        </w:rPr>
        <w:t>dia</w:t>
      </w:r>
      <w:r w:rsidR="005A55FA">
        <w:rPr>
          <w:rFonts w:cs="Times New Roman"/>
        </w:rPr>
        <w:t>metrical</w:t>
      </w:r>
      <w:r w:rsidR="00284430">
        <w:rPr>
          <w:rFonts w:cs="Times New Roman"/>
        </w:rPr>
        <w:t>ly opposite</w:t>
      </w:r>
      <w:r w:rsidR="00A36BF7">
        <w:rPr>
          <w:rFonts w:cs="Times New Roman"/>
        </w:rPr>
        <w:t xml:space="preserve"> location. </w:t>
      </w:r>
    </w:p>
    <w:p w14:paraId="1F869207" w14:textId="248EC93B" w:rsidR="00214875" w:rsidRDefault="005B7C12" w:rsidP="007030C8">
      <w:pPr>
        <w:spacing w:line="480" w:lineRule="auto"/>
        <w:ind w:firstLine="720"/>
        <w:rPr>
          <w:rFonts w:cs="Times New Roman"/>
        </w:rPr>
      </w:pPr>
      <w:r>
        <w:rPr>
          <w:rFonts w:cs="Times New Roman"/>
        </w:rPr>
        <w:t>A total of</w:t>
      </w:r>
      <w:r w:rsidR="00DD1D8F" w:rsidRPr="008624DE">
        <w:rPr>
          <w:rFonts w:cs="Times New Roman"/>
        </w:rPr>
        <w:t xml:space="preserve"> 1104 cells from three </w:t>
      </w:r>
      <w:r w:rsidR="00CE34D6">
        <w:rPr>
          <w:rFonts w:cs="Times New Roman"/>
        </w:rPr>
        <w:t xml:space="preserve">monkeys </w:t>
      </w:r>
      <w:r w:rsidR="00DD1D8F" w:rsidRPr="008624DE">
        <w:rPr>
          <w:rFonts w:cs="Times New Roman"/>
        </w:rPr>
        <w:t xml:space="preserve">and </w:t>
      </w:r>
      <w:r w:rsidR="00C27071">
        <w:rPr>
          <w:rFonts w:cs="Times New Roman"/>
        </w:rPr>
        <w:t>1091</w:t>
      </w:r>
      <w:r w:rsidR="00C27071" w:rsidRPr="008624DE">
        <w:rPr>
          <w:rFonts w:cs="Times New Roman"/>
        </w:rPr>
        <w:t xml:space="preserve"> </w:t>
      </w:r>
      <w:r w:rsidR="00DD1D8F" w:rsidRPr="008624DE">
        <w:rPr>
          <w:rFonts w:cs="Times New Roman"/>
        </w:rPr>
        <w:t xml:space="preserve">cells from two </w:t>
      </w:r>
      <w:r w:rsidR="00CE34D6">
        <w:rPr>
          <w:rFonts w:cs="Times New Roman"/>
        </w:rPr>
        <w:t xml:space="preserve">monkeys </w:t>
      </w:r>
      <w:r w:rsidR="00DD1D8F" w:rsidRPr="008624DE">
        <w:rPr>
          <w:rFonts w:cs="Times New Roman"/>
        </w:rPr>
        <w:t xml:space="preserve">were collected </w:t>
      </w:r>
      <w:r w:rsidR="00B571E2" w:rsidRPr="008624DE">
        <w:rPr>
          <w:rFonts w:cs="Times New Roman"/>
        </w:rPr>
        <w:t xml:space="preserve">while the animals were performing </w:t>
      </w:r>
      <w:r w:rsidR="007911CD">
        <w:rPr>
          <w:rFonts w:cs="Times New Roman"/>
        </w:rPr>
        <w:t xml:space="preserve">the </w:t>
      </w:r>
      <w:r w:rsidR="00B571E2">
        <w:rPr>
          <w:rFonts w:cs="Times New Roman"/>
        </w:rPr>
        <w:t>spatial</w:t>
      </w:r>
      <w:r w:rsidR="0082235B">
        <w:rPr>
          <w:rFonts w:cs="Times New Roman"/>
        </w:rPr>
        <w:t xml:space="preserve"> and feature</w:t>
      </w:r>
      <w:r w:rsidR="00B571E2">
        <w:rPr>
          <w:rFonts w:cs="Times New Roman"/>
        </w:rPr>
        <w:t xml:space="preserve"> tasks, </w:t>
      </w:r>
      <w:r w:rsidR="00B11953">
        <w:rPr>
          <w:rFonts w:cs="Times New Roman"/>
        </w:rPr>
        <w:t>respectively</w:t>
      </w:r>
      <w:r w:rsidR="00DD1D8F" w:rsidRPr="008624DE">
        <w:rPr>
          <w:rFonts w:cs="Times New Roman"/>
        </w:rPr>
        <w:t>.</w:t>
      </w:r>
      <w:r w:rsidR="00AA5BA3">
        <w:rPr>
          <w:rFonts w:cs="Times New Roman"/>
        </w:rPr>
        <w:t xml:space="preserve"> </w:t>
      </w:r>
      <w:r w:rsidR="00214875" w:rsidRPr="00214875">
        <w:rPr>
          <w:rFonts w:cs="Times New Roman"/>
        </w:rPr>
        <w:t xml:space="preserve">Neurons with at least 12 trials for each </w:t>
      </w:r>
      <w:r w:rsidR="00AA5BA3">
        <w:rPr>
          <w:rFonts w:cs="Times New Roman"/>
        </w:rPr>
        <w:t>stimulus</w:t>
      </w:r>
      <w:r w:rsidR="00214875" w:rsidRPr="00214875">
        <w:rPr>
          <w:rFonts w:cs="Times New Roman"/>
        </w:rPr>
        <w:t xml:space="preserve"> were </w:t>
      </w:r>
      <w:r w:rsidR="00210FCB">
        <w:rPr>
          <w:rFonts w:cs="Times New Roman"/>
        </w:rPr>
        <w:t>examined in our analyses</w:t>
      </w:r>
      <w:r w:rsidR="002D435B">
        <w:rPr>
          <w:rFonts w:cs="Times New Roman"/>
        </w:rPr>
        <w:t>,</w:t>
      </w:r>
      <w:r w:rsidR="00214875" w:rsidRPr="00214875">
        <w:rPr>
          <w:rFonts w:cs="Times New Roman"/>
        </w:rPr>
        <w:t xml:space="preserve"> resulting in 414</w:t>
      </w:r>
      <w:r w:rsidR="002D435B">
        <w:rPr>
          <w:rFonts w:cs="Times New Roman"/>
        </w:rPr>
        <w:t xml:space="preserve"> neurons with persistent activity in the delay period </w:t>
      </w:r>
      <w:r w:rsidR="002D435B">
        <w:rPr>
          <w:rFonts w:cs="Times New Roman"/>
          <w:bCs/>
        </w:rPr>
        <w:t xml:space="preserve">(“persistent neurons” for simplicity, thereafter) </w:t>
      </w:r>
      <w:r w:rsidR="008D57DF" w:rsidRPr="002D435B">
        <w:rPr>
          <w:rFonts w:cs="Times New Roman"/>
        </w:rPr>
        <w:t xml:space="preserve">and </w:t>
      </w:r>
      <w:r w:rsidR="001C4985">
        <w:rPr>
          <w:rFonts w:cs="Times New Roman"/>
        </w:rPr>
        <w:t>578</w:t>
      </w:r>
      <w:r w:rsidR="008D57DF" w:rsidRPr="002D435B">
        <w:rPr>
          <w:rFonts w:cs="Times New Roman"/>
        </w:rPr>
        <w:t xml:space="preserve"> non-persistent neurons</w:t>
      </w:r>
      <w:r w:rsidR="009718D1">
        <w:rPr>
          <w:rFonts w:cs="Times New Roman"/>
        </w:rPr>
        <w:t>,</w:t>
      </w:r>
      <w:r w:rsidR="008D57DF" w:rsidRPr="002D435B">
        <w:rPr>
          <w:rFonts w:cs="Times New Roman"/>
        </w:rPr>
        <w:t xml:space="preserve"> for the spatial task. From the latter group</w:t>
      </w:r>
      <w:r w:rsidR="00E673C4" w:rsidRPr="002D435B">
        <w:rPr>
          <w:rFonts w:cs="Times New Roman"/>
        </w:rPr>
        <w:t>,</w:t>
      </w:r>
      <w:r w:rsidR="008D57DF" w:rsidRPr="002D435B">
        <w:rPr>
          <w:rFonts w:cs="Times New Roman"/>
        </w:rPr>
        <w:t xml:space="preserve"> we </w:t>
      </w:r>
      <w:r w:rsidR="00E673C4" w:rsidRPr="002D435B">
        <w:rPr>
          <w:rFonts w:cs="Times New Roman"/>
        </w:rPr>
        <w:t xml:space="preserve">additionally </w:t>
      </w:r>
      <w:r w:rsidR="008D57DF" w:rsidRPr="002D435B">
        <w:rPr>
          <w:rFonts w:cs="Times New Roman"/>
        </w:rPr>
        <w:t xml:space="preserve">identified </w:t>
      </w:r>
      <w:r w:rsidR="00AA5BA3" w:rsidRPr="002D435B">
        <w:rPr>
          <w:rFonts w:cs="Times New Roman"/>
        </w:rPr>
        <w:t xml:space="preserve">207 task-responsive, but </w:t>
      </w:r>
      <w:bookmarkStart w:id="0" w:name="_Hlk135469692"/>
      <w:r w:rsidR="00AA5BA3" w:rsidRPr="002D435B">
        <w:rPr>
          <w:rFonts w:cs="Times New Roman"/>
        </w:rPr>
        <w:t>non-persistent neurons</w:t>
      </w:r>
      <w:bookmarkEnd w:id="0"/>
      <w:r w:rsidR="009718D1">
        <w:rPr>
          <w:rFonts w:cs="Times New Roman"/>
        </w:rPr>
        <w:t xml:space="preserve"> (i.e. neurons that had significantly activity in a task period other than the delay period)</w:t>
      </w:r>
      <w:r w:rsidR="00E673C4" w:rsidRPr="002D435B">
        <w:rPr>
          <w:rFonts w:cs="Times New Roman"/>
        </w:rPr>
        <w:t>. Similarly</w:t>
      </w:r>
      <w:r w:rsidR="00CD64FA">
        <w:rPr>
          <w:rFonts w:cs="Times New Roman"/>
        </w:rPr>
        <w:t>,</w:t>
      </w:r>
      <w:r w:rsidR="00E673C4" w:rsidRPr="002D435B">
        <w:rPr>
          <w:rFonts w:cs="Times New Roman"/>
        </w:rPr>
        <w:t xml:space="preserve"> we identified</w:t>
      </w:r>
      <w:r w:rsidR="00AA5BA3" w:rsidRPr="002D435B">
        <w:rPr>
          <w:rFonts w:cs="Times New Roman"/>
        </w:rPr>
        <w:t xml:space="preserve"> </w:t>
      </w:r>
      <w:r w:rsidR="00214875" w:rsidRPr="002D435B">
        <w:rPr>
          <w:rFonts w:cs="Times New Roman"/>
        </w:rPr>
        <w:t xml:space="preserve">315 persistent neurons </w:t>
      </w:r>
      <w:r w:rsidR="00AA5BA3" w:rsidRPr="002D435B">
        <w:rPr>
          <w:rFonts w:cs="Times New Roman"/>
        </w:rPr>
        <w:t>and</w:t>
      </w:r>
      <w:r w:rsidR="00E673C4" w:rsidRPr="002D435B">
        <w:rPr>
          <w:rFonts w:cs="Times New Roman"/>
        </w:rPr>
        <w:t xml:space="preserve"> </w:t>
      </w:r>
      <w:r w:rsidR="001C4985">
        <w:rPr>
          <w:rFonts w:cs="Times New Roman"/>
        </w:rPr>
        <w:t>495</w:t>
      </w:r>
      <w:r w:rsidR="00E673C4" w:rsidRPr="002D435B">
        <w:rPr>
          <w:rFonts w:cs="Times New Roman"/>
        </w:rPr>
        <w:t xml:space="preserve"> non-</w:t>
      </w:r>
      <w:r w:rsidR="00E673C4">
        <w:rPr>
          <w:rFonts w:cs="Times New Roman"/>
        </w:rPr>
        <w:t xml:space="preserve">persistent neurons, which included </w:t>
      </w:r>
      <w:r w:rsidR="00AA5BA3" w:rsidRPr="00214875">
        <w:rPr>
          <w:rFonts w:cs="Times New Roman"/>
        </w:rPr>
        <w:t xml:space="preserve">83 </w:t>
      </w:r>
      <w:r w:rsidR="00AA5BA3">
        <w:rPr>
          <w:rFonts w:cs="Times New Roman"/>
        </w:rPr>
        <w:t xml:space="preserve">task-responsive but </w:t>
      </w:r>
      <w:r w:rsidR="00AA5BA3" w:rsidRPr="00214875">
        <w:rPr>
          <w:rFonts w:cs="Times New Roman"/>
        </w:rPr>
        <w:t>non-persistent neurons</w:t>
      </w:r>
      <w:r w:rsidR="00C3454B">
        <w:rPr>
          <w:rFonts w:cs="Times New Roman"/>
        </w:rPr>
        <w:t>,</w:t>
      </w:r>
      <w:r w:rsidR="00AA5BA3" w:rsidRPr="00214875">
        <w:rPr>
          <w:rFonts w:cs="Times New Roman"/>
        </w:rPr>
        <w:t xml:space="preserve"> </w:t>
      </w:r>
      <w:r w:rsidR="00214875" w:rsidRPr="00214875">
        <w:rPr>
          <w:rFonts w:cs="Times New Roman"/>
        </w:rPr>
        <w:t xml:space="preserve">for the </w:t>
      </w:r>
      <w:r w:rsidR="008D57DF">
        <w:rPr>
          <w:rFonts w:cs="Times New Roman"/>
        </w:rPr>
        <w:t>shape</w:t>
      </w:r>
      <w:r w:rsidR="00214875" w:rsidRPr="00214875">
        <w:rPr>
          <w:rFonts w:cs="Times New Roman"/>
        </w:rPr>
        <w:t xml:space="preserve"> task.</w:t>
      </w:r>
    </w:p>
    <w:p w14:paraId="6C29E11D" w14:textId="743C084D" w:rsidR="00A577FF" w:rsidRDefault="00A577FF" w:rsidP="00806760">
      <w:pPr>
        <w:spacing w:line="480" w:lineRule="auto"/>
        <w:rPr>
          <w:rFonts w:cs="Times New Roman"/>
          <w:b/>
        </w:rPr>
      </w:pPr>
    </w:p>
    <w:p w14:paraId="3E177061" w14:textId="14D4C725" w:rsidR="0016512D" w:rsidRDefault="0016512D" w:rsidP="00806760">
      <w:pPr>
        <w:spacing w:line="480" w:lineRule="auto"/>
        <w:rPr>
          <w:rFonts w:cs="Times New Roman"/>
          <w:b/>
        </w:rPr>
      </w:pPr>
      <w:r>
        <w:rPr>
          <w:rFonts w:cs="Times New Roman"/>
          <w:b/>
        </w:rPr>
        <w:t>Comparison of persistent and non-persistent neurons</w:t>
      </w:r>
    </w:p>
    <w:p w14:paraId="064F097B" w14:textId="593C229E" w:rsidR="00667B3D" w:rsidRDefault="0016512D" w:rsidP="0010288A">
      <w:pPr>
        <w:spacing w:line="480" w:lineRule="auto"/>
        <w:rPr>
          <w:rFonts w:cs="Times New Roman"/>
          <w:bCs/>
        </w:rPr>
      </w:pPr>
      <w:r w:rsidRPr="0016512D">
        <w:rPr>
          <w:rFonts w:cs="Times New Roman"/>
          <w:bCs/>
        </w:rPr>
        <w:t>We</w:t>
      </w:r>
      <w:r>
        <w:rPr>
          <w:rFonts w:cs="Times New Roman"/>
          <w:bCs/>
        </w:rPr>
        <w:t xml:space="preserve"> compared the classification accuracy of </w:t>
      </w:r>
      <w:r w:rsidR="00D77E58">
        <w:rPr>
          <w:rFonts w:cs="Times New Roman"/>
          <w:bCs/>
        </w:rPr>
        <w:t>Support Vector Machine (SVM)</w:t>
      </w:r>
      <w:r w:rsidRPr="0016512D">
        <w:rPr>
          <w:rFonts w:cs="Times New Roman"/>
          <w:bCs/>
        </w:rPr>
        <w:t xml:space="preserve"> decoding </w:t>
      </w:r>
      <w:r w:rsidR="00D77E58">
        <w:rPr>
          <w:rFonts w:cs="Times New Roman"/>
          <w:bCs/>
        </w:rPr>
        <w:t xml:space="preserve">for neurons with </w:t>
      </w:r>
      <w:r w:rsidR="00F62C09">
        <w:rPr>
          <w:rFonts w:cs="Times New Roman"/>
          <w:bCs/>
        </w:rPr>
        <w:t xml:space="preserve">and without </w:t>
      </w:r>
      <w:r w:rsidR="00D77E58">
        <w:rPr>
          <w:rFonts w:cs="Times New Roman"/>
          <w:bCs/>
        </w:rPr>
        <w:t xml:space="preserve">persistent delay period activity across the time course of the </w:t>
      </w:r>
      <w:r w:rsidR="003D726B">
        <w:rPr>
          <w:rFonts w:cs="Times New Roman"/>
          <w:bCs/>
        </w:rPr>
        <w:t xml:space="preserve">spatial match-non match </w:t>
      </w:r>
      <w:r w:rsidR="00D77E58">
        <w:rPr>
          <w:rFonts w:cs="Times New Roman"/>
          <w:bCs/>
        </w:rPr>
        <w:t>task (Fig. 2</w:t>
      </w:r>
      <w:r w:rsidR="009718D1">
        <w:rPr>
          <w:rFonts w:cs="Times New Roman"/>
          <w:bCs/>
        </w:rPr>
        <w:t>A</w:t>
      </w:r>
      <w:r w:rsidR="00D77E58">
        <w:rPr>
          <w:rFonts w:cs="Times New Roman"/>
          <w:bCs/>
        </w:rPr>
        <w:t>).</w:t>
      </w:r>
      <w:r w:rsidR="00D56867">
        <w:rPr>
          <w:rFonts w:cs="Times New Roman"/>
          <w:bCs/>
        </w:rPr>
        <w:t xml:space="preserve"> </w:t>
      </w:r>
      <w:r w:rsidR="0010288A">
        <w:rPr>
          <w:rFonts w:cs="Times New Roman"/>
          <w:bCs/>
        </w:rPr>
        <w:t>Mean classifier performance for decoding the location of the first (cue) stimulus with 10-fold cross-validation is shown</w:t>
      </w:r>
      <w:r w:rsidR="007C10EE">
        <w:rPr>
          <w:rFonts w:cs="Times New Roman"/>
          <w:bCs/>
        </w:rPr>
        <w:t xml:space="preserve"> in Fig. 2</w:t>
      </w:r>
      <w:r w:rsidR="0010288A">
        <w:rPr>
          <w:rFonts w:cs="Times New Roman"/>
          <w:bCs/>
        </w:rPr>
        <w:t xml:space="preserve">. </w:t>
      </w:r>
      <w:r w:rsidR="009718D1">
        <w:rPr>
          <w:rFonts w:cs="Times New Roman"/>
          <w:bCs/>
        </w:rPr>
        <w:t xml:space="preserve">Persistent neurons exhibited higher classification performance at all task intervals, </w:t>
      </w:r>
      <w:r w:rsidR="001A7BD1">
        <w:rPr>
          <w:rFonts w:cs="Times New Roman"/>
          <w:bCs/>
        </w:rPr>
        <w:t>including</w:t>
      </w:r>
      <w:r w:rsidR="009718D1">
        <w:rPr>
          <w:rFonts w:cs="Times New Roman"/>
          <w:bCs/>
        </w:rPr>
        <w:t xml:space="preserve"> the delay period</w:t>
      </w:r>
      <w:r w:rsidR="00667B3D">
        <w:rPr>
          <w:rFonts w:cs="Times New Roman"/>
          <w:bCs/>
        </w:rPr>
        <w:t xml:space="preserve">. </w:t>
      </w:r>
      <w:r w:rsidR="00A26FFB">
        <w:rPr>
          <w:rFonts w:cs="Times New Roman"/>
          <w:bCs/>
        </w:rPr>
        <w:t>By contrast, c</w:t>
      </w:r>
      <w:r w:rsidR="00667B3D">
        <w:rPr>
          <w:rFonts w:cs="Times New Roman"/>
          <w:bCs/>
        </w:rPr>
        <w:t xml:space="preserve">lassification accuracy essentially returned to chance levels at about 0.5 s after the beginning of the delay period for non-persistent neurons. </w:t>
      </w:r>
    </w:p>
    <w:p w14:paraId="77077D42" w14:textId="24113FC0" w:rsidR="00FA52AB" w:rsidRDefault="00667B3D" w:rsidP="00F206F1">
      <w:pPr>
        <w:spacing w:line="480" w:lineRule="auto"/>
        <w:ind w:firstLine="720"/>
        <w:rPr>
          <w:rFonts w:cs="Times New Roman"/>
          <w:bCs/>
        </w:rPr>
      </w:pPr>
      <w:r>
        <w:rPr>
          <w:rFonts w:cs="Times New Roman"/>
          <w:bCs/>
        </w:rPr>
        <w:t xml:space="preserve">We </w:t>
      </w:r>
      <w:r w:rsidR="00D5201B">
        <w:rPr>
          <w:rFonts w:cs="Times New Roman"/>
          <w:bCs/>
        </w:rPr>
        <w:t xml:space="preserve">also </w:t>
      </w:r>
      <w:r>
        <w:rPr>
          <w:rFonts w:cs="Times New Roman"/>
          <w:bCs/>
        </w:rPr>
        <w:t xml:space="preserve">compared </w:t>
      </w:r>
      <w:r w:rsidR="00DD1D26">
        <w:rPr>
          <w:rFonts w:cs="Times New Roman"/>
          <w:bCs/>
        </w:rPr>
        <w:t xml:space="preserve">the classification accuracy </w:t>
      </w:r>
      <w:r>
        <w:rPr>
          <w:rFonts w:cs="Times New Roman"/>
          <w:bCs/>
        </w:rPr>
        <w:t xml:space="preserve">of persistent neurons </w:t>
      </w:r>
      <w:r w:rsidR="00B13CFE">
        <w:rPr>
          <w:rFonts w:cs="Times New Roman"/>
          <w:bCs/>
        </w:rPr>
        <w:t xml:space="preserve">against the accuracy of </w:t>
      </w:r>
      <w:r>
        <w:rPr>
          <w:rFonts w:cs="Times New Roman"/>
          <w:bCs/>
        </w:rPr>
        <w:t>task-responsive but non-persistent neurons</w:t>
      </w:r>
      <w:r w:rsidR="00DD1D26">
        <w:rPr>
          <w:rFonts w:cs="Times New Roman"/>
          <w:bCs/>
        </w:rPr>
        <w:t>,</w:t>
      </w:r>
      <w:r>
        <w:rPr>
          <w:rFonts w:cs="Times New Roman"/>
          <w:bCs/>
        </w:rPr>
        <w:t xml:space="preserve"> </w:t>
      </w:r>
      <w:r w:rsidR="00DD1D26">
        <w:rPr>
          <w:rFonts w:cs="Times New Roman"/>
          <w:bCs/>
        </w:rPr>
        <w:t xml:space="preserve">using equal sample sizes </w:t>
      </w:r>
      <w:r>
        <w:rPr>
          <w:rFonts w:cs="Times New Roman"/>
          <w:bCs/>
        </w:rPr>
        <w:t xml:space="preserve">(Fig. 2B). </w:t>
      </w:r>
      <w:r w:rsidR="00D56867">
        <w:rPr>
          <w:rFonts w:cs="Times New Roman"/>
          <w:bCs/>
        </w:rPr>
        <w:t>Both populations reached a similar peak shortly after the presentation of the first (cue) stimulus, indicated by the horizontal line in Fig. 2. However</w:t>
      </w:r>
      <w:r w:rsidR="00560B8E">
        <w:rPr>
          <w:rFonts w:cs="Times New Roman"/>
          <w:bCs/>
        </w:rPr>
        <w:t xml:space="preserve">, </w:t>
      </w:r>
      <w:r w:rsidR="00D56867">
        <w:rPr>
          <w:rFonts w:cs="Times New Roman"/>
          <w:bCs/>
        </w:rPr>
        <w:t>decoding accuracy diverged during the delay period</w:t>
      </w:r>
      <w:r w:rsidR="00560B8E">
        <w:rPr>
          <w:rFonts w:cs="Times New Roman"/>
          <w:bCs/>
        </w:rPr>
        <w:t>, with the largest difference</w:t>
      </w:r>
      <w:r w:rsidR="0016512D" w:rsidRPr="0016512D">
        <w:rPr>
          <w:rFonts w:cs="Times New Roman"/>
          <w:bCs/>
        </w:rPr>
        <w:t xml:space="preserve"> between populations </w:t>
      </w:r>
      <w:r w:rsidR="00560B8E">
        <w:rPr>
          <w:rFonts w:cs="Times New Roman"/>
          <w:bCs/>
        </w:rPr>
        <w:t>being</w:t>
      </w:r>
      <w:r w:rsidR="00560B8E" w:rsidRPr="0016512D">
        <w:rPr>
          <w:rFonts w:cs="Times New Roman"/>
          <w:bCs/>
        </w:rPr>
        <w:t xml:space="preserve"> </w:t>
      </w:r>
      <w:r w:rsidR="0016512D" w:rsidRPr="0016512D">
        <w:rPr>
          <w:rFonts w:cs="Times New Roman"/>
          <w:bCs/>
        </w:rPr>
        <w:t>seen during the first delay period (</w:t>
      </w:r>
      <w:r w:rsidR="008D6007">
        <w:rPr>
          <w:rFonts w:cs="Times New Roman"/>
          <w:bCs/>
        </w:rPr>
        <w:t>0</w:t>
      </w:r>
      <w:r w:rsidR="0016512D" w:rsidRPr="0016512D">
        <w:rPr>
          <w:rFonts w:cs="Times New Roman"/>
          <w:bCs/>
        </w:rPr>
        <w:t>.5-</w:t>
      </w:r>
      <w:r w:rsidR="008D6007">
        <w:rPr>
          <w:rFonts w:cs="Times New Roman"/>
          <w:bCs/>
        </w:rPr>
        <w:t>2</w:t>
      </w:r>
      <w:r w:rsidR="0016512D" w:rsidRPr="0016512D">
        <w:rPr>
          <w:rFonts w:cs="Times New Roman"/>
          <w:bCs/>
        </w:rPr>
        <w:t>.0s)</w:t>
      </w:r>
      <w:r w:rsidR="00F206F1">
        <w:rPr>
          <w:rFonts w:cs="Times New Roman"/>
          <w:bCs/>
        </w:rPr>
        <w:t xml:space="preserve">. </w:t>
      </w:r>
      <w:r w:rsidR="0010288A">
        <w:rPr>
          <w:rFonts w:cs="Times New Roman"/>
          <w:bCs/>
        </w:rPr>
        <w:t xml:space="preserve">A similar difference in decoding performance was also present </w:t>
      </w:r>
      <w:r w:rsidR="00A1568E">
        <w:rPr>
          <w:rFonts w:cs="Times New Roman"/>
          <w:bCs/>
        </w:rPr>
        <w:t xml:space="preserve">during </w:t>
      </w:r>
      <w:r w:rsidR="0010288A">
        <w:rPr>
          <w:rFonts w:cs="Times New Roman"/>
          <w:bCs/>
        </w:rPr>
        <w:t xml:space="preserve">the second </w:t>
      </w:r>
      <w:r w:rsidR="003D726B">
        <w:rPr>
          <w:rFonts w:cs="Times New Roman"/>
          <w:bCs/>
        </w:rPr>
        <w:t>delay period</w:t>
      </w:r>
      <w:r w:rsidR="00F206F1">
        <w:rPr>
          <w:rFonts w:cs="Times New Roman"/>
          <w:bCs/>
        </w:rPr>
        <w:t xml:space="preserve">, although it should be noted that </w:t>
      </w:r>
      <w:r w:rsidR="00C52AC4">
        <w:rPr>
          <w:rFonts w:cs="Times New Roman"/>
          <w:bCs/>
        </w:rPr>
        <w:t xml:space="preserve">at this point in </w:t>
      </w:r>
      <w:r w:rsidR="00F206F1">
        <w:rPr>
          <w:rFonts w:cs="Times New Roman"/>
          <w:bCs/>
        </w:rPr>
        <w:t>the task</w:t>
      </w:r>
      <w:r w:rsidR="00C52AC4">
        <w:rPr>
          <w:rFonts w:cs="Times New Roman"/>
          <w:bCs/>
        </w:rPr>
        <w:t xml:space="preserve">, </w:t>
      </w:r>
      <w:r w:rsidR="00F206F1">
        <w:rPr>
          <w:rFonts w:cs="Times New Roman"/>
          <w:bCs/>
        </w:rPr>
        <w:t>maintenance of the first stimulus appearance</w:t>
      </w:r>
      <w:r w:rsidR="00C52AC4">
        <w:rPr>
          <w:rFonts w:cs="Times New Roman"/>
          <w:bCs/>
        </w:rPr>
        <w:t xml:space="preserve"> is no longer required</w:t>
      </w:r>
      <w:r w:rsidR="00F206F1">
        <w:rPr>
          <w:rFonts w:cs="Times New Roman"/>
          <w:bCs/>
        </w:rPr>
        <w:t xml:space="preserve">; the monkeys could </w:t>
      </w:r>
      <w:r w:rsidR="00FA52AB">
        <w:rPr>
          <w:rFonts w:cs="Times New Roman"/>
          <w:bCs/>
        </w:rPr>
        <w:t xml:space="preserve">make a judgement about </w:t>
      </w:r>
      <w:proofErr w:type="gramStart"/>
      <w:r w:rsidR="00FA52AB">
        <w:rPr>
          <w:rFonts w:cs="Times New Roman"/>
          <w:bCs/>
        </w:rPr>
        <w:t xml:space="preserve">whether </w:t>
      </w:r>
      <w:r w:rsidR="005F562D">
        <w:rPr>
          <w:rFonts w:cs="Times New Roman"/>
          <w:bCs/>
        </w:rPr>
        <w:t>or not</w:t>
      </w:r>
      <w:proofErr w:type="gramEnd"/>
      <w:r w:rsidR="005F562D">
        <w:rPr>
          <w:rFonts w:cs="Times New Roman"/>
          <w:bCs/>
        </w:rPr>
        <w:t xml:space="preserve"> </w:t>
      </w:r>
      <w:r w:rsidR="00FA52AB">
        <w:rPr>
          <w:rFonts w:cs="Times New Roman"/>
          <w:bCs/>
        </w:rPr>
        <w:t xml:space="preserve">the two stimuli were matching after the appearance of the second stimulus, without needing to </w:t>
      </w:r>
      <w:r w:rsidR="008944F4">
        <w:rPr>
          <w:rFonts w:cs="Times New Roman"/>
          <w:bCs/>
        </w:rPr>
        <w:t xml:space="preserve">continue </w:t>
      </w:r>
      <w:r w:rsidR="00FA52AB">
        <w:rPr>
          <w:rFonts w:cs="Times New Roman"/>
          <w:bCs/>
        </w:rPr>
        <w:t>maintain</w:t>
      </w:r>
      <w:r w:rsidR="008944F4">
        <w:rPr>
          <w:rFonts w:cs="Times New Roman"/>
          <w:bCs/>
        </w:rPr>
        <w:t>ing</w:t>
      </w:r>
      <w:r w:rsidR="00BE389A">
        <w:rPr>
          <w:rFonts w:cs="Times New Roman"/>
          <w:bCs/>
        </w:rPr>
        <w:t xml:space="preserve"> </w:t>
      </w:r>
      <w:r w:rsidR="00FA52AB">
        <w:rPr>
          <w:rFonts w:cs="Times New Roman"/>
          <w:bCs/>
        </w:rPr>
        <w:t xml:space="preserve">the location of </w:t>
      </w:r>
      <w:r w:rsidR="005F562D">
        <w:rPr>
          <w:rFonts w:cs="Times New Roman"/>
          <w:bCs/>
        </w:rPr>
        <w:t xml:space="preserve">either </w:t>
      </w:r>
      <w:r w:rsidR="00FA52AB">
        <w:rPr>
          <w:rFonts w:cs="Times New Roman"/>
          <w:bCs/>
        </w:rPr>
        <w:t>the first or second stimulus</w:t>
      </w:r>
      <w:r w:rsidR="00BE389A">
        <w:rPr>
          <w:rFonts w:cs="Times New Roman"/>
          <w:bCs/>
        </w:rPr>
        <w:t xml:space="preserve"> in memory</w:t>
      </w:r>
      <w:r w:rsidR="00FA52AB">
        <w:rPr>
          <w:rFonts w:cs="Times New Roman"/>
          <w:bCs/>
        </w:rPr>
        <w:t>.</w:t>
      </w:r>
      <w:r w:rsidR="00CE42E7">
        <w:rPr>
          <w:rFonts w:cs="Times New Roman"/>
          <w:bCs/>
        </w:rPr>
        <w:t xml:space="preserve"> </w:t>
      </w:r>
      <w:r w:rsidR="009E18A3">
        <w:rPr>
          <w:rFonts w:cs="Times New Roman"/>
          <w:bCs/>
        </w:rPr>
        <w:t>C</w:t>
      </w:r>
      <w:r w:rsidR="00CE42E7">
        <w:rPr>
          <w:rFonts w:cs="Times New Roman"/>
          <w:bCs/>
        </w:rPr>
        <w:t xml:space="preserve">omparisons that follow involve persistent </w:t>
      </w:r>
      <w:r w:rsidR="00572415">
        <w:rPr>
          <w:rFonts w:cs="Times New Roman"/>
          <w:bCs/>
        </w:rPr>
        <w:t xml:space="preserve">neurons </w:t>
      </w:r>
      <w:r w:rsidR="00CE42E7">
        <w:rPr>
          <w:rFonts w:cs="Times New Roman"/>
          <w:bCs/>
        </w:rPr>
        <w:t>with task-responsive</w:t>
      </w:r>
      <w:r w:rsidR="00572415">
        <w:rPr>
          <w:rFonts w:cs="Times New Roman"/>
          <w:bCs/>
        </w:rPr>
        <w:t>,</w:t>
      </w:r>
      <w:r w:rsidR="00CE42E7">
        <w:rPr>
          <w:rFonts w:cs="Times New Roman"/>
          <w:bCs/>
        </w:rPr>
        <w:t xml:space="preserve"> non-persistent neurons, to better understand the difference in properties in the delay period for neurons that carry comparable information during the stimulus presentation period. </w:t>
      </w:r>
    </w:p>
    <w:p w14:paraId="48800665" w14:textId="55383F8D" w:rsidR="00DA0CB5" w:rsidRDefault="002A7A3A" w:rsidP="0016512D">
      <w:pPr>
        <w:spacing w:line="480" w:lineRule="auto"/>
        <w:rPr>
          <w:rFonts w:cs="Times New Roman"/>
          <w:bCs/>
        </w:rPr>
      </w:pPr>
      <w:r>
        <w:rPr>
          <w:rFonts w:cs="Times New Roman"/>
          <w:bCs/>
        </w:rPr>
        <w:tab/>
      </w:r>
      <w:r w:rsidR="00F33780">
        <w:rPr>
          <w:rFonts w:cs="Times New Roman"/>
          <w:bCs/>
        </w:rPr>
        <w:t>T</w:t>
      </w:r>
      <w:r>
        <w:rPr>
          <w:rFonts w:cs="Times New Roman"/>
          <w:bCs/>
        </w:rPr>
        <w:t xml:space="preserve">o determine whether </w:t>
      </w:r>
      <w:r w:rsidR="00DA0CB5">
        <w:rPr>
          <w:rFonts w:cs="Times New Roman"/>
          <w:bCs/>
        </w:rPr>
        <w:t xml:space="preserve">persistent and </w:t>
      </w:r>
      <w:r w:rsidR="009E18A3">
        <w:rPr>
          <w:rFonts w:cs="Times New Roman"/>
          <w:bCs/>
        </w:rPr>
        <w:t xml:space="preserve">task-responsive, </w:t>
      </w:r>
      <w:r w:rsidR="00DA0CB5">
        <w:rPr>
          <w:rFonts w:cs="Times New Roman"/>
          <w:bCs/>
        </w:rPr>
        <w:t>non-persistent neurons could maintain</w:t>
      </w:r>
      <w:r w:rsidR="009D686E">
        <w:rPr>
          <w:rFonts w:cs="Times New Roman"/>
          <w:bCs/>
        </w:rPr>
        <w:t xml:space="preserve"> </w:t>
      </w:r>
      <w:r w:rsidR="00DA0CB5">
        <w:rPr>
          <w:rFonts w:cs="Times New Roman"/>
          <w:bCs/>
        </w:rPr>
        <w:t xml:space="preserve">spatial location </w:t>
      </w:r>
      <w:r w:rsidR="009D686E">
        <w:rPr>
          <w:rFonts w:cs="Times New Roman"/>
          <w:bCs/>
        </w:rPr>
        <w:t xml:space="preserve">information </w:t>
      </w:r>
      <w:r w:rsidR="00E57594">
        <w:rPr>
          <w:rFonts w:cs="Times New Roman"/>
          <w:bCs/>
        </w:rPr>
        <w:t>with equal accuracy</w:t>
      </w:r>
      <w:r w:rsidR="00DA0CB5">
        <w:rPr>
          <w:rFonts w:cs="Times New Roman"/>
          <w:bCs/>
        </w:rPr>
        <w:t xml:space="preserve"> during the delay period</w:t>
      </w:r>
      <w:r w:rsidR="004B472B">
        <w:rPr>
          <w:rFonts w:cs="Times New Roman"/>
          <w:bCs/>
        </w:rPr>
        <w:t>,</w:t>
      </w:r>
      <w:r w:rsidR="00F33780">
        <w:rPr>
          <w:rFonts w:cs="Times New Roman"/>
          <w:bCs/>
        </w:rPr>
        <w:t xml:space="preserve"> and to</w:t>
      </w:r>
      <w:r w:rsidR="00DA0CB5">
        <w:rPr>
          <w:rFonts w:cs="Times New Roman"/>
          <w:bCs/>
        </w:rPr>
        <w:t xml:space="preserve"> avoid neurons with potentially long response latencies </w:t>
      </w:r>
      <w:r w:rsidR="008E1AEF">
        <w:rPr>
          <w:rFonts w:cs="Times New Roman"/>
          <w:bCs/>
        </w:rPr>
        <w:t xml:space="preserve">that </w:t>
      </w:r>
      <w:r w:rsidR="009D686E">
        <w:rPr>
          <w:rFonts w:cs="Times New Roman"/>
          <w:bCs/>
        </w:rPr>
        <w:t xml:space="preserve">might carry </w:t>
      </w:r>
      <w:r w:rsidR="008E1AEF">
        <w:rPr>
          <w:rFonts w:cs="Times New Roman"/>
          <w:bCs/>
        </w:rPr>
        <w:t xml:space="preserve">over at the first part of the delay interval, we calculated </w:t>
      </w:r>
      <w:r w:rsidR="00DA0CB5" w:rsidRPr="00DA0CB5">
        <w:rPr>
          <w:rFonts w:cs="Times New Roman"/>
          <w:bCs/>
        </w:rPr>
        <w:t xml:space="preserve">SVM decoding accuracy for the </w:t>
      </w:r>
      <w:r w:rsidR="009E18A3">
        <w:rPr>
          <w:rFonts w:cs="Times New Roman"/>
          <w:bCs/>
        </w:rPr>
        <w:t xml:space="preserve">middle </w:t>
      </w:r>
      <w:r w:rsidR="00DA0CB5" w:rsidRPr="00DA0CB5">
        <w:rPr>
          <w:rFonts w:cs="Times New Roman"/>
          <w:bCs/>
        </w:rPr>
        <w:t>of the first delay period (</w:t>
      </w:r>
      <w:r w:rsidR="004A3796">
        <w:rPr>
          <w:rFonts w:cs="Times New Roman"/>
          <w:bCs/>
        </w:rPr>
        <w:t>0.7</w:t>
      </w:r>
      <w:r w:rsidR="00DA0CB5" w:rsidRPr="00DA0CB5">
        <w:rPr>
          <w:rFonts w:cs="Times New Roman"/>
          <w:bCs/>
        </w:rPr>
        <w:t>5-</w:t>
      </w:r>
      <w:r w:rsidR="004A3796">
        <w:rPr>
          <w:rFonts w:cs="Times New Roman"/>
          <w:bCs/>
        </w:rPr>
        <w:t>1</w:t>
      </w:r>
      <w:r w:rsidR="00DA0CB5" w:rsidRPr="00DA0CB5">
        <w:rPr>
          <w:rFonts w:cs="Times New Roman"/>
          <w:bCs/>
        </w:rPr>
        <w:t>.</w:t>
      </w:r>
      <w:r w:rsidR="004A3796">
        <w:rPr>
          <w:rFonts w:cs="Times New Roman"/>
          <w:bCs/>
        </w:rPr>
        <w:t>7</w:t>
      </w:r>
      <w:r w:rsidR="00DA0CB5" w:rsidRPr="00DA0CB5">
        <w:rPr>
          <w:rFonts w:cs="Times New Roman"/>
          <w:bCs/>
        </w:rPr>
        <w:t>5s)</w:t>
      </w:r>
      <w:r w:rsidR="008E1AEF">
        <w:rPr>
          <w:rFonts w:cs="Times New Roman"/>
          <w:bCs/>
        </w:rPr>
        <w:t>. Mean decoding accuracy</w:t>
      </w:r>
      <w:r w:rsidR="00DA0CB5" w:rsidRPr="00DA0CB5">
        <w:rPr>
          <w:rFonts w:cs="Times New Roman"/>
          <w:bCs/>
        </w:rPr>
        <w:t xml:space="preserve"> was higher for persistent populations (0.47) than non-persistent populations (0.1</w:t>
      </w:r>
      <w:r w:rsidR="008E1AEF">
        <w:rPr>
          <w:rFonts w:cs="Times New Roman"/>
          <w:bCs/>
        </w:rPr>
        <w:t>7</w:t>
      </w:r>
      <w:r w:rsidR="00DA0CB5" w:rsidRPr="00DA0CB5">
        <w:rPr>
          <w:rFonts w:cs="Times New Roman"/>
          <w:bCs/>
        </w:rPr>
        <w:t xml:space="preserve">) for 100 trials (Fig. </w:t>
      </w:r>
      <w:r w:rsidR="008E1AEF">
        <w:rPr>
          <w:rFonts w:cs="Times New Roman"/>
          <w:bCs/>
        </w:rPr>
        <w:t>3</w:t>
      </w:r>
      <w:r w:rsidR="00DA0CB5" w:rsidRPr="00DA0CB5">
        <w:rPr>
          <w:rFonts w:cs="Times New Roman"/>
          <w:bCs/>
        </w:rPr>
        <w:t>)</w:t>
      </w:r>
      <w:r w:rsidR="008E1AEF">
        <w:rPr>
          <w:rFonts w:cs="Times New Roman"/>
          <w:bCs/>
        </w:rPr>
        <w:t xml:space="preserve">, with essentially no overlap between the two distributions. </w:t>
      </w:r>
      <w:r w:rsidR="00C126ED">
        <w:rPr>
          <w:rFonts w:cs="Times New Roman"/>
          <w:bCs/>
        </w:rPr>
        <w:t xml:space="preserve">A statistical comparison based on 100 simulations for each condition revealed a significant difference (t-test, </w:t>
      </w:r>
      <w:r w:rsidR="00C126ED" w:rsidRPr="00C126ED">
        <w:rPr>
          <w:rFonts w:cs="Times New Roman"/>
          <w:bCs/>
          <w:i/>
          <w:iCs/>
        </w:rPr>
        <w:t>t</w:t>
      </w:r>
      <w:r w:rsidR="00C126ED" w:rsidRPr="00C126ED">
        <w:rPr>
          <w:rFonts w:cs="Times New Roman"/>
          <w:bCs/>
          <w:i/>
          <w:iCs/>
          <w:vertAlign w:val="subscript"/>
        </w:rPr>
        <w:t>198</w:t>
      </w:r>
      <w:r w:rsidR="00C126ED">
        <w:rPr>
          <w:rFonts w:cs="Times New Roman"/>
          <w:bCs/>
        </w:rPr>
        <w:t xml:space="preserve">=72.6, p&lt;0.001). </w:t>
      </w:r>
      <w:r w:rsidR="009D686E">
        <w:rPr>
          <w:rFonts w:cs="Times New Roman"/>
          <w:bCs/>
        </w:rPr>
        <w:t>This</w:t>
      </w:r>
      <w:r w:rsidR="008E1AEF">
        <w:rPr>
          <w:rFonts w:cs="Times New Roman"/>
          <w:bCs/>
        </w:rPr>
        <w:t xml:space="preserve"> suggests that persistent neurons encode information substantially more accurately during the delay period. </w:t>
      </w:r>
    </w:p>
    <w:p w14:paraId="2BC5F30B" w14:textId="4205F1DD" w:rsidR="00056DD4" w:rsidRDefault="00056DD4" w:rsidP="00056DD4">
      <w:pPr>
        <w:spacing w:line="480" w:lineRule="auto"/>
        <w:rPr>
          <w:rFonts w:cs="Times New Roman"/>
          <w:b/>
        </w:rPr>
      </w:pPr>
      <w:r w:rsidRPr="0016512D">
        <w:rPr>
          <w:rFonts w:cs="Times New Roman"/>
          <w:b/>
          <w:highlight w:val="yellow"/>
        </w:rPr>
        <w:t xml:space="preserve">*** </w:t>
      </w:r>
      <w:r>
        <w:rPr>
          <w:rFonts w:cs="Times New Roman"/>
          <w:b/>
          <w:highlight w:val="yellow"/>
        </w:rPr>
        <w:t xml:space="preserve">PSTH averaging ALL spatial locations? </w:t>
      </w:r>
      <w:r w:rsidRPr="0016512D">
        <w:rPr>
          <w:rFonts w:cs="Times New Roman"/>
          <w:b/>
          <w:highlight w:val="yellow"/>
        </w:rPr>
        <w:t>***</w:t>
      </w:r>
    </w:p>
    <w:p w14:paraId="125C5985" w14:textId="77777777" w:rsidR="00056DD4" w:rsidRDefault="00056DD4" w:rsidP="008E1AEF">
      <w:pPr>
        <w:spacing w:line="480" w:lineRule="auto"/>
        <w:rPr>
          <w:rFonts w:cs="Times New Roman"/>
          <w:bCs/>
        </w:rPr>
      </w:pPr>
    </w:p>
    <w:p w14:paraId="17CF9DFF" w14:textId="77777777" w:rsidR="008E1AEF" w:rsidRDefault="008E1AEF" w:rsidP="008E1AEF">
      <w:pPr>
        <w:spacing w:line="480" w:lineRule="auto"/>
        <w:rPr>
          <w:rFonts w:cs="Times New Roman"/>
          <w:bCs/>
        </w:rPr>
      </w:pPr>
    </w:p>
    <w:p w14:paraId="17F13C50" w14:textId="77777777" w:rsidR="00BD635D" w:rsidRPr="00BD635D" w:rsidRDefault="00FA52AB" w:rsidP="0016512D">
      <w:pPr>
        <w:spacing w:line="480" w:lineRule="auto"/>
        <w:rPr>
          <w:rFonts w:cs="Times New Roman"/>
          <w:b/>
        </w:rPr>
      </w:pPr>
      <w:r w:rsidRPr="00BD635D">
        <w:rPr>
          <w:rFonts w:cs="Times New Roman"/>
          <w:b/>
        </w:rPr>
        <w:t>Effect of</w:t>
      </w:r>
      <w:r w:rsidR="00BD635D" w:rsidRPr="00BD635D">
        <w:rPr>
          <w:rFonts w:cs="Times New Roman"/>
          <w:b/>
        </w:rPr>
        <w:t xml:space="preserve"> sample size and classifier parameters</w:t>
      </w:r>
    </w:p>
    <w:p w14:paraId="13171D77" w14:textId="2290FC5F" w:rsidR="00BD635D" w:rsidRDefault="002A7A3A" w:rsidP="0016512D">
      <w:pPr>
        <w:spacing w:line="480" w:lineRule="auto"/>
        <w:rPr>
          <w:rFonts w:cs="Times New Roman"/>
          <w:bCs/>
        </w:rPr>
      </w:pPr>
      <w:r>
        <w:rPr>
          <w:rFonts w:cs="Times New Roman"/>
          <w:bCs/>
        </w:rPr>
        <w:t xml:space="preserve">The absolute performance </w:t>
      </w:r>
      <w:r w:rsidR="0020442C">
        <w:rPr>
          <w:rFonts w:cs="Times New Roman"/>
          <w:bCs/>
        </w:rPr>
        <w:t xml:space="preserve">achieved by </w:t>
      </w:r>
      <w:r>
        <w:rPr>
          <w:rFonts w:cs="Times New Roman"/>
          <w:bCs/>
        </w:rPr>
        <w:t>classifiers depend</w:t>
      </w:r>
      <w:r w:rsidR="0020442C">
        <w:rPr>
          <w:rFonts w:cs="Times New Roman"/>
          <w:bCs/>
        </w:rPr>
        <w:t>s</w:t>
      </w:r>
      <w:r>
        <w:rPr>
          <w:rFonts w:cs="Times New Roman"/>
          <w:bCs/>
        </w:rPr>
        <w:t xml:space="preserve"> on the amount of neural data used</w:t>
      </w:r>
      <w:r w:rsidR="00E32A28">
        <w:rPr>
          <w:rFonts w:cs="Times New Roman"/>
          <w:bCs/>
        </w:rPr>
        <w:t>,</w:t>
      </w:r>
      <w:r>
        <w:rPr>
          <w:rFonts w:cs="Times New Roman"/>
          <w:bCs/>
        </w:rPr>
        <w:t xml:space="preserve"> as well as the choice of parameters. It was therefore important to examine whether the difference between </w:t>
      </w:r>
      <w:r w:rsidR="00DA0CB5">
        <w:rPr>
          <w:rFonts w:cs="Times New Roman"/>
          <w:bCs/>
        </w:rPr>
        <w:t xml:space="preserve">persistent and </w:t>
      </w:r>
      <w:r w:rsidR="0020442C">
        <w:rPr>
          <w:rFonts w:cs="Times New Roman"/>
          <w:bCs/>
        </w:rPr>
        <w:t xml:space="preserve">non-persistent neurons was sensitive to </w:t>
      </w:r>
      <w:r w:rsidR="002F0EA3">
        <w:rPr>
          <w:rFonts w:cs="Times New Roman"/>
          <w:bCs/>
        </w:rPr>
        <w:t>these factors</w:t>
      </w:r>
      <w:r w:rsidR="0020442C">
        <w:rPr>
          <w:rFonts w:cs="Times New Roman"/>
          <w:bCs/>
        </w:rPr>
        <w:t xml:space="preserve">. We first varied the population size. </w:t>
      </w:r>
      <w:r w:rsidR="0020442C" w:rsidRPr="0020442C">
        <w:rPr>
          <w:rFonts w:cs="Times New Roman"/>
          <w:bCs/>
        </w:rPr>
        <w:t>Populations of 50,</w:t>
      </w:r>
      <w:r w:rsidR="00046A29">
        <w:rPr>
          <w:rFonts w:cs="Times New Roman"/>
          <w:bCs/>
        </w:rPr>
        <w:t xml:space="preserve"> </w:t>
      </w:r>
      <w:r w:rsidR="0020442C" w:rsidRPr="0020442C">
        <w:rPr>
          <w:rFonts w:cs="Times New Roman"/>
          <w:bCs/>
        </w:rPr>
        <w:t xml:space="preserve">100, and 200 neurons showed time courses consistent with the spatial task with the SVM decoding algorithm. Higher decoding accuracy for persistent populations during the first delay period was consistent across population sizes (Fig. </w:t>
      </w:r>
      <w:r w:rsidR="0020442C">
        <w:rPr>
          <w:rFonts w:cs="Times New Roman"/>
          <w:bCs/>
        </w:rPr>
        <w:t>4</w:t>
      </w:r>
      <w:r w:rsidR="0020442C" w:rsidRPr="0020442C">
        <w:rPr>
          <w:rFonts w:cs="Times New Roman"/>
          <w:bCs/>
        </w:rPr>
        <w:t xml:space="preserve">A). We saw increased accuracy at the first timepoint in the delay period as </w:t>
      </w:r>
      <w:r w:rsidR="00B4635F">
        <w:rPr>
          <w:rFonts w:cs="Times New Roman"/>
          <w:bCs/>
        </w:rPr>
        <w:t>a function of</w:t>
      </w:r>
      <w:r w:rsidR="008710F8">
        <w:rPr>
          <w:rFonts w:cs="Times New Roman"/>
          <w:bCs/>
        </w:rPr>
        <w:t xml:space="preserve"> the</w:t>
      </w:r>
      <w:r w:rsidR="00B4635F">
        <w:rPr>
          <w:rFonts w:cs="Times New Roman"/>
          <w:bCs/>
        </w:rPr>
        <w:t xml:space="preserve"> </w:t>
      </w:r>
      <w:r w:rsidR="0020442C" w:rsidRPr="0020442C">
        <w:rPr>
          <w:rFonts w:cs="Times New Roman"/>
          <w:bCs/>
        </w:rPr>
        <w:t>number of neurons</w:t>
      </w:r>
      <w:r w:rsidR="00B4635F">
        <w:rPr>
          <w:rFonts w:cs="Times New Roman"/>
          <w:bCs/>
        </w:rPr>
        <w:t xml:space="preserve">, </w:t>
      </w:r>
      <w:r w:rsidR="0020442C" w:rsidRPr="0020442C">
        <w:rPr>
          <w:rFonts w:cs="Times New Roman"/>
          <w:bCs/>
        </w:rPr>
        <w:t xml:space="preserve">for both persistent and non-persistent populations (Fig. </w:t>
      </w:r>
      <w:r w:rsidR="0020442C">
        <w:rPr>
          <w:rFonts w:cs="Times New Roman"/>
          <w:bCs/>
        </w:rPr>
        <w:t>4</w:t>
      </w:r>
      <w:r w:rsidR="0020442C" w:rsidRPr="0020442C">
        <w:rPr>
          <w:rFonts w:cs="Times New Roman"/>
          <w:bCs/>
        </w:rPr>
        <w:t>B).</w:t>
      </w:r>
      <w:r w:rsidR="00B4635F">
        <w:rPr>
          <w:rFonts w:cs="Times New Roman"/>
          <w:bCs/>
        </w:rPr>
        <w:t xml:space="preserve"> However, persistent neurons achieved consistently higher performance. </w:t>
      </w:r>
    </w:p>
    <w:p w14:paraId="7D1C10E6" w14:textId="245C9868" w:rsidR="00B4635F" w:rsidRDefault="00B4635F" w:rsidP="0016512D">
      <w:pPr>
        <w:spacing w:line="480" w:lineRule="auto"/>
        <w:rPr>
          <w:rFonts w:cs="Times New Roman"/>
          <w:bCs/>
        </w:rPr>
      </w:pPr>
      <w:r>
        <w:rPr>
          <w:rFonts w:cs="Times New Roman"/>
          <w:bCs/>
        </w:rPr>
        <w:tab/>
      </w:r>
      <w:r w:rsidRPr="00B4635F">
        <w:rPr>
          <w:rFonts w:cs="Times New Roman"/>
          <w:bCs/>
        </w:rPr>
        <w:t xml:space="preserve">Decoding performance over time for the spatial task with the SVM decoder was </w:t>
      </w:r>
      <w:r w:rsidR="00D82BEF">
        <w:rPr>
          <w:rFonts w:cs="Times New Roman"/>
          <w:bCs/>
        </w:rPr>
        <w:t xml:space="preserve">also </w:t>
      </w:r>
      <w:r w:rsidRPr="00B4635F">
        <w:rPr>
          <w:rFonts w:cs="Times New Roman"/>
          <w:bCs/>
        </w:rPr>
        <w:t xml:space="preserve">consistent between 10-fold and 5-fold cross-validation (Fig. </w:t>
      </w:r>
      <w:r>
        <w:rPr>
          <w:rFonts w:cs="Times New Roman"/>
          <w:bCs/>
        </w:rPr>
        <w:t>5</w:t>
      </w:r>
      <w:r w:rsidRPr="00B4635F">
        <w:rPr>
          <w:rFonts w:cs="Times New Roman"/>
          <w:bCs/>
        </w:rPr>
        <w:t>)</w:t>
      </w:r>
      <w:r w:rsidR="00D82BEF">
        <w:rPr>
          <w:rFonts w:cs="Times New Roman"/>
          <w:bCs/>
        </w:rPr>
        <w:t>.</w:t>
      </w:r>
      <w:r w:rsidRPr="00B4635F">
        <w:rPr>
          <w:rFonts w:cs="Times New Roman"/>
          <w:bCs/>
        </w:rPr>
        <w:t xml:space="preserve"> For both non-persistent and persistent populations</w:t>
      </w:r>
      <w:r w:rsidR="00070285">
        <w:rPr>
          <w:rFonts w:cs="Times New Roman"/>
          <w:bCs/>
        </w:rPr>
        <w:t xml:space="preserve">, </w:t>
      </w:r>
      <w:r w:rsidRPr="00B4635F">
        <w:rPr>
          <w:rFonts w:cs="Times New Roman"/>
          <w:bCs/>
        </w:rPr>
        <w:t xml:space="preserve">we </w:t>
      </w:r>
      <w:r w:rsidR="00070285">
        <w:rPr>
          <w:rFonts w:cs="Times New Roman"/>
          <w:bCs/>
        </w:rPr>
        <w:t xml:space="preserve">once </w:t>
      </w:r>
      <w:r w:rsidRPr="00B4635F">
        <w:rPr>
          <w:rFonts w:cs="Times New Roman"/>
          <w:bCs/>
        </w:rPr>
        <w:t xml:space="preserve">again saw </w:t>
      </w:r>
      <w:r w:rsidR="00070285">
        <w:rPr>
          <w:rFonts w:cs="Times New Roman"/>
          <w:bCs/>
        </w:rPr>
        <w:t xml:space="preserve">the </w:t>
      </w:r>
      <w:r w:rsidRPr="00B4635F">
        <w:rPr>
          <w:rFonts w:cs="Times New Roman"/>
          <w:bCs/>
        </w:rPr>
        <w:t xml:space="preserve">maxima when the stimuli were </w:t>
      </w:r>
      <w:proofErr w:type="gramStart"/>
      <w:r w:rsidRPr="00B4635F">
        <w:rPr>
          <w:rFonts w:cs="Times New Roman"/>
          <w:bCs/>
        </w:rPr>
        <w:t>present</w:t>
      </w:r>
      <w:r w:rsidR="00070285">
        <w:rPr>
          <w:rFonts w:cs="Times New Roman"/>
          <w:bCs/>
        </w:rPr>
        <w:t xml:space="preserve">, </w:t>
      </w:r>
      <w:r w:rsidRPr="00B4635F">
        <w:rPr>
          <w:rFonts w:cs="Times New Roman"/>
          <w:bCs/>
        </w:rPr>
        <w:t>and</w:t>
      </w:r>
      <w:proofErr w:type="gramEnd"/>
      <w:r w:rsidRPr="00B4635F">
        <w:rPr>
          <w:rFonts w:cs="Times New Roman"/>
          <w:bCs/>
        </w:rPr>
        <w:t xml:space="preserve"> </w:t>
      </w:r>
      <w:r w:rsidR="00070285">
        <w:rPr>
          <w:rFonts w:cs="Times New Roman"/>
          <w:bCs/>
        </w:rPr>
        <w:t xml:space="preserve">saw the </w:t>
      </w:r>
      <w:r w:rsidRPr="00B4635F">
        <w:rPr>
          <w:rFonts w:cs="Times New Roman"/>
          <w:bCs/>
        </w:rPr>
        <w:t>minima during the delay periods when the stimuli were not present. Higher accuracy during delay periods for persistent neurons was seen for 10-fold and 5-fold cross-validation.</w:t>
      </w:r>
    </w:p>
    <w:p w14:paraId="4AA0AD81" w14:textId="4AE41282" w:rsidR="00C50DA4" w:rsidRDefault="00C50DA4" w:rsidP="0016512D">
      <w:pPr>
        <w:spacing w:line="480" w:lineRule="auto"/>
        <w:rPr>
          <w:rFonts w:cs="Times New Roman"/>
          <w:bCs/>
        </w:rPr>
      </w:pPr>
      <w:r>
        <w:rPr>
          <w:rFonts w:cs="Times New Roman"/>
          <w:bCs/>
        </w:rPr>
        <w:tab/>
        <w:t xml:space="preserve">Finally, we </w:t>
      </w:r>
      <w:r w:rsidR="004A3796">
        <w:rPr>
          <w:rFonts w:cs="Times New Roman"/>
          <w:bCs/>
        </w:rPr>
        <w:t xml:space="preserve">compared the performance of different classifiers, including SVM, </w:t>
      </w:r>
      <w:r w:rsidR="004A3796" w:rsidRPr="004A3796">
        <w:rPr>
          <w:rFonts w:cs="Times New Roman"/>
          <w:bCs/>
        </w:rPr>
        <w:t xml:space="preserve">Discriminant Analysis, Naïve Bayes, </w:t>
      </w:r>
      <w:r w:rsidR="004A3796">
        <w:rPr>
          <w:rFonts w:cs="Times New Roman"/>
          <w:bCs/>
        </w:rPr>
        <w:t xml:space="preserve">and </w:t>
      </w:r>
      <w:r w:rsidR="004A3796" w:rsidRPr="004A3796">
        <w:rPr>
          <w:rFonts w:cs="Times New Roman"/>
          <w:bCs/>
        </w:rPr>
        <w:t>Classification trees</w:t>
      </w:r>
      <w:r w:rsidR="004A3796">
        <w:rPr>
          <w:rFonts w:cs="Times New Roman"/>
          <w:bCs/>
        </w:rPr>
        <w:t xml:space="preserve"> (Fig. 6). SVM generally performed the best in our dataset</w:t>
      </w:r>
      <w:r w:rsidR="009D0DD2">
        <w:rPr>
          <w:rFonts w:cs="Times New Roman"/>
          <w:bCs/>
        </w:rPr>
        <w:t xml:space="preserve">. </w:t>
      </w:r>
      <w:r w:rsidR="00A71714">
        <w:rPr>
          <w:rFonts w:cs="Times New Roman"/>
          <w:bCs/>
        </w:rPr>
        <w:t>However</w:t>
      </w:r>
      <w:r w:rsidR="009D0DD2">
        <w:rPr>
          <w:rFonts w:cs="Times New Roman"/>
          <w:bCs/>
        </w:rPr>
        <w:t xml:space="preserve">, </w:t>
      </w:r>
      <w:r w:rsidR="004A3796">
        <w:rPr>
          <w:rFonts w:cs="Times New Roman"/>
          <w:bCs/>
        </w:rPr>
        <w:t xml:space="preserve">for every classifier, persistent neurons </w:t>
      </w:r>
      <w:r w:rsidR="00A71714">
        <w:rPr>
          <w:rFonts w:cs="Times New Roman"/>
          <w:bCs/>
        </w:rPr>
        <w:t xml:space="preserve">consistently </w:t>
      </w:r>
      <w:r w:rsidR="004A3796">
        <w:rPr>
          <w:rFonts w:cs="Times New Roman"/>
          <w:bCs/>
        </w:rPr>
        <w:t xml:space="preserve">outperformed non-persistent neurons in the delay period of the task. </w:t>
      </w:r>
    </w:p>
    <w:p w14:paraId="5BD24FC9" w14:textId="3A938154" w:rsidR="00DA0CB5" w:rsidRDefault="00DA0CB5" w:rsidP="0016512D">
      <w:pPr>
        <w:spacing w:line="480" w:lineRule="auto"/>
        <w:rPr>
          <w:rFonts w:cs="Times New Roman"/>
          <w:bCs/>
        </w:rPr>
      </w:pPr>
    </w:p>
    <w:p w14:paraId="54B54C77" w14:textId="1915A769" w:rsidR="002F1D27" w:rsidRPr="00BD635D" w:rsidRDefault="002F1D27" w:rsidP="002F1D27">
      <w:pPr>
        <w:spacing w:line="480" w:lineRule="auto"/>
        <w:rPr>
          <w:rFonts w:cs="Times New Roman"/>
          <w:b/>
        </w:rPr>
      </w:pPr>
      <w:r>
        <w:rPr>
          <w:rFonts w:cs="Times New Roman"/>
          <w:b/>
        </w:rPr>
        <w:t xml:space="preserve">Decoding </w:t>
      </w:r>
      <w:r w:rsidR="00BF52A9">
        <w:rPr>
          <w:rFonts w:cs="Times New Roman"/>
          <w:b/>
        </w:rPr>
        <w:t>object</w:t>
      </w:r>
      <w:r>
        <w:rPr>
          <w:rFonts w:cs="Times New Roman"/>
          <w:b/>
        </w:rPr>
        <w:t xml:space="preserve"> working memory </w:t>
      </w:r>
    </w:p>
    <w:p w14:paraId="73F70BDE" w14:textId="32146640" w:rsidR="009B10E0" w:rsidRDefault="002F1D27" w:rsidP="0016512D">
      <w:pPr>
        <w:spacing w:line="480" w:lineRule="auto"/>
        <w:rPr>
          <w:rFonts w:cs="Times New Roman"/>
          <w:bCs/>
        </w:rPr>
      </w:pPr>
      <w:r>
        <w:rPr>
          <w:rFonts w:cs="Times New Roman"/>
          <w:bCs/>
        </w:rPr>
        <w:t xml:space="preserve">The results </w:t>
      </w:r>
      <w:r w:rsidR="003D1F73">
        <w:rPr>
          <w:rFonts w:cs="Times New Roman"/>
          <w:bCs/>
        </w:rPr>
        <w:t>of the prior section</w:t>
      </w:r>
      <w:r w:rsidR="009E18A3">
        <w:rPr>
          <w:rFonts w:cs="Times New Roman"/>
          <w:bCs/>
        </w:rPr>
        <w:t>s</w:t>
      </w:r>
      <w:r w:rsidR="003D1F73">
        <w:rPr>
          <w:rFonts w:cs="Times New Roman"/>
          <w:bCs/>
        </w:rPr>
        <w:t xml:space="preserve"> </w:t>
      </w:r>
      <w:r>
        <w:rPr>
          <w:rFonts w:cs="Times New Roman"/>
          <w:bCs/>
        </w:rPr>
        <w:t xml:space="preserve">suggest that neurons that generate persistent activity </w:t>
      </w:r>
      <w:r w:rsidR="00F12B54">
        <w:rPr>
          <w:rFonts w:cs="Times New Roman"/>
          <w:bCs/>
        </w:rPr>
        <w:t xml:space="preserve">can maintain spatial working memory better than those without persistent activity. However, </w:t>
      </w:r>
      <w:r w:rsidR="009B10E0">
        <w:rPr>
          <w:rFonts w:cs="Times New Roman"/>
          <w:bCs/>
        </w:rPr>
        <w:t>alternative theories of working memory</w:t>
      </w:r>
      <w:r w:rsidR="00F12B54">
        <w:rPr>
          <w:rFonts w:cs="Times New Roman"/>
          <w:bCs/>
        </w:rPr>
        <w:t xml:space="preserve"> ha</w:t>
      </w:r>
      <w:r w:rsidR="009B10E0">
        <w:rPr>
          <w:rFonts w:cs="Times New Roman"/>
          <w:bCs/>
        </w:rPr>
        <w:t>ve</w:t>
      </w:r>
      <w:r w:rsidR="00F12B54">
        <w:rPr>
          <w:rFonts w:cs="Times New Roman"/>
          <w:bCs/>
        </w:rPr>
        <w:t xml:space="preserve"> argued that the role of the prefrontal cortex </w:t>
      </w:r>
      <w:r w:rsidR="009B10E0">
        <w:rPr>
          <w:rFonts w:cs="Times New Roman"/>
          <w:bCs/>
        </w:rPr>
        <w:t>is to</w:t>
      </w:r>
      <w:r w:rsidR="00F30CB0">
        <w:rPr>
          <w:rFonts w:cs="Times New Roman"/>
          <w:bCs/>
        </w:rPr>
        <w:t xml:space="preserve"> </w:t>
      </w:r>
      <w:r w:rsidR="009B10E0" w:rsidRPr="009B10E0">
        <w:rPr>
          <w:rFonts w:cs="Times New Roman"/>
          <w:bCs/>
        </w:rPr>
        <w:t>“highlight” the spatial location of remembered stimuli</w:t>
      </w:r>
      <w:r w:rsidR="00FA68F6">
        <w:rPr>
          <w:rFonts w:cs="Times New Roman"/>
          <w:bCs/>
        </w:rPr>
        <w:t>,</w:t>
      </w:r>
      <w:r w:rsidR="009B10E0" w:rsidRPr="009B10E0">
        <w:rPr>
          <w:rFonts w:cs="Times New Roman"/>
          <w:bCs/>
        </w:rPr>
        <w:t xml:space="preserve"> </w:t>
      </w:r>
      <w:r w:rsidR="00FA68F6" w:rsidRPr="009B10E0">
        <w:rPr>
          <w:rFonts w:cs="Times New Roman"/>
          <w:bCs/>
        </w:rPr>
        <w:t>play</w:t>
      </w:r>
      <w:r w:rsidR="00FA68F6">
        <w:rPr>
          <w:rFonts w:cs="Times New Roman"/>
          <w:bCs/>
        </w:rPr>
        <w:t>ing</w:t>
      </w:r>
      <w:r w:rsidR="00FA68F6" w:rsidRPr="009B10E0">
        <w:rPr>
          <w:rFonts w:cs="Times New Roman"/>
          <w:bCs/>
        </w:rPr>
        <w:t xml:space="preserve"> a supervisory role</w:t>
      </w:r>
      <w:r w:rsidR="003D1F73">
        <w:rPr>
          <w:rFonts w:cs="Times New Roman"/>
          <w:bCs/>
        </w:rPr>
        <w:t>, while</w:t>
      </w:r>
      <w:r w:rsidR="009B10E0" w:rsidRPr="009B10E0">
        <w:rPr>
          <w:rFonts w:cs="Times New Roman"/>
          <w:bCs/>
        </w:rPr>
        <w:t xml:space="preserve"> sensory areas maintain the actual features of stimuli in memory </w:t>
      </w:r>
      <w:r w:rsidR="009B10E0" w:rsidRPr="009B10E0">
        <w:rPr>
          <w:rFonts w:cs="Times New Roman"/>
          <w:bCs/>
        </w:rPr>
        <w:fldChar w:fldCharType="begin">
          <w:fldData xml:space="preserve">PEVuZE5vdGU+PENpdGU+PEF1dGhvcj5MYXJhPC9BdXRob3I+PFllYXI+MjAxNTwvWWVhcj48UmVj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</w:fldData>
        </w:fldChar>
      </w:r>
      <w:r w:rsidR="00BF52A9">
        <w:rPr>
          <w:rFonts w:cs="Times New Roman"/>
          <w:bCs/>
        </w:rPr>
        <w:instrText xml:space="preserve"> ADDIN EN.CITE </w:instrText>
      </w:r>
      <w:r w:rsidR="00BF52A9">
        <w:rPr>
          <w:rFonts w:cs="Times New Roman"/>
          <w:bCs/>
        </w:rPr>
        <w:fldChar w:fldCharType="begin">
          <w:fldData xml:space="preserve">PEVuZE5vdGU+PENpdGU+PEF1dGhvcj5MYXJhPC9BdXRob3I+PFllYXI+MjAxNTwvWWVhcj48UmVj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</w:fldData>
        </w:fldChar>
      </w:r>
      <w:r w:rsidR="00BF52A9">
        <w:rPr>
          <w:rFonts w:cs="Times New Roman"/>
          <w:bCs/>
        </w:rPr>
        <w:instrText xml:space="preserve"> ADDIN EN.CITE.DATA </w:instrText>
      </w:r>
      <w:r w:rsidR="00BF52A9">
        <w:rPr>
          <w:rFonts w:cs="Times New Roman"/>
          <w:bCs/>
        </w:rPr>
      </w:r>
      <w:r w:rsidR="00BF52A9">
        <w:rPr>
          <w:rFonts w:cs="Times New Roman"/>
          <w:bCs/>
        </w:rPr>
        <w:fldChar w:fldCharType="end"/>
      </w:r>
      <w:r w:rsidR="009B10E0" w:rsidRPr="009B10E0">
        <w:rPr>
          <w:rFonts w:cs="Times New Roman"/>
          <w:bCs/>
        </w:rPr>
      </w:r>
      <w:r w:rsidR="009B10E0" w:rsidRPr="009B10E0">
        <w:rPr>
          <w:rFonts w:cs="Times New Roman"/>
          <w:bCs/>
        </w:rPr>
        <w:fldChar w:fldCharType="separate"/>
      </w:r>
      <w:r w:rsidR="00BF52A9">
        <w:rPr>
          <w:rFonts w:cs="Times New Roman"/>
          <w:bCs/>
          <w:noProof/>
        </w:rPr>
        <w:t>(Curtis and D'Esposito, 2003; Tong and Pratte, 2012; D'Esposito and Postle, 2015; Lara and Wallis, 2015)</w:t>
      </w:r>
      <w:r w:rsidR="009B10E0" w:rsidRPr="009B10E0">
        <w:rPr>
          <w:rFonts w:cs="Times New Roman"/>
          <w:bCs/>
        </w:rPr>
        <w:fldChar w:fldCharType="end"/>
      </w:r>
      <w:r w:rsidR="009B10E0" w:rsidRPr="009B10E0">
        <w:rPr>
          <w:rFonts w:cs="Times New Roman"/>
          <w:bCs/>
        </w:rPr>
        <w:t>.</w:t>
      </w:r>
      <w:r w:rsidR="00FA68F6">
        <w:rPr>
          <w:rFonts w:cs="Times New Roman"/>
          <w:bCs/>
        </w:rPr>
        <w:t xml:space="preserve"> Indeed, the findings that put forth activity-silent theories relied on the general lack of increased persistent activity during the </w:t>
      </w:r>
      <w:r w:rsidR="00706E65">
        <w:rPr>
          <w:rFonts w:cs="Times New Roman"/>
          <w:bCs/>
        </w:rPr>
        <w:t xml:space="preserve">delay </w:t>
      </w:r>
      <w:r w:rsidR="00FA68F6">
        <w:rPr>
          <w:rFonts w:cs="Times New Roman"/>
          <w:bCs/>
        </w:rPr>
        <w:t xml:space="preserve">periods of </w:t>
      </w:r>
      <w:r w:rsidR="00BF52A9">
        <w:rPr>
          <w:rFonts w:cs="Times New Roman"/>
          <w:bCs/>
        </w:rPr>
        <w:t xml:space="preserve">object </w:t>
      </w:r>
      <w:r w:rsidR="00FA68F6">
        <w:rPr>
          <w:rFonts w:cs="Times New Roman"/>
          <w:bCs/>
        </w:rPr>
        <w:t>working memory tasks</w:t>
      </w:r>
      <w:r w:rsidR="00BF52A9">
        <w:rPr>
          <w:rFonts w:cs="Times New Roman"/>
          <w:bCs/>
        </w:rPr>
        <w:t xml:space="preserve"> </w:t>
      </w:r>
      <w:r w:rsidR="00BF52A9">
        <w:rPr>
          <w:rFonts w:cs="Times New Roman"/>
          <w:bCs/>
        </w:rPr>
        <w:fldChar w:fldCharType="begin">
          <w:fldData xml:space="preserve">PEVuZE5vdGU+PENpdGU+PEF1dGhvcj5TdG9rZXM8L0F1dGhvcj48WWVhcj4yMDE1PC9ZZWFyPjxS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</w:fldData>
        </w:fldChar>
      </w:r>
      <w:r w:rsidR="00BF52A9">
        <w:rPr>
          <w:rFonts w:cs="Times New Roman"/>
          <w:bCs/>
        </w:rPr>
        <w:instrText xml:space="preserve"> ADDIN EN.CITE </w:instrText>
      </w:r>
      <w:r w:rsidR="00BF52A9">
        <w:rPr>
          <w:rFonts w:cs="Times New Roman"/>
          <w:bCs/>
        </w:rPr>
        <w:fldChar w:fldCharType="begin">
          <w:fldData xml:space="preserve">PEVuZE5vdGU+PENpdGU+PEF1dGhvcj5TdG9rZXM8L0F1dGhvcj48WWVhcj4yMDE1PC9ZZWFyPjxS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</w:fldData>
        </w:fldChar>
      </w:r>
      <w:r w:rsidR="00BF52A9">
        <w:rPr>
          <w:rFonts w:cs="Times New Roman"/>
          <w:bCs/>
        </w:rPr>
        <w:instrText xml:space="preserve"> ADDIN EN.CITE.DATA </w:instrText>
      </w:r>
      <w:r w:rsidR="00BF52A9">
        <w:rPr>
          <w:rFonts w:cs="Times New Roman"/>
          <w:bCs/>
        </w:rPr>
      </w:r>
      <w:r w:rsidR="00BF52A9">
        <w:rPr>
          <w:rFonts w:cs="Times New Roman"/>
          <w:bCs/>
        </w:rPr>
        <w:fldChar w:fldCharType="end"/>
      </w:r>
      <w:r w:rsidR="00BF52A9">
        <w:rPr>
          <w:rFonts w:cs="Times New Roman"/>
          <w:bCs/>
        </w:rPr>
      </w:r>
      <w:r w:rsidR="00BF52A9">
        <w:rPr>
          <w:rFonts w:cs="Times New Roman"/>
          <w:bCs/>
        </w:rPr>
        <w:fldChar w:fldCharType="separate"/>
      </w:r>
      <w:r w:rsidR="00BF52A9">
        <w:rPr>
          <w:rFonts w:cs="Times New Roman"/>
          <w:bCs/>
          <w:noProof/>
        </w:rPr>
        <w:t>(Stokes et al., 2013; Stokes, 2015)</w:t>
      </w:r>
      <w:r w:rsidR="00BF52A9">
        <w:rPr>
          <w:rFonts w:cs="Times New Roman"/>
          <w:bCs/>
        </w:rPr>
        <w:fldChar w:fldCharType="end"/>
      </w:r>
      <w:r w:rsidR="00BF52A9">
        <w:rPr>
          <w:rFonts w:cs="Times New Roman"/>
          <w:bCs/>
        </w:rPr>
        <w:t xml:space="preserve">. It was </w:t>
      </w:r>
      <w:r w:rsidR="00566173">
        <w:rPr>
          <w:rFonts w:cs="Times New Roman"/>
          <w:bCs/>
        </w:rPr>
        <w:t xml:space="preserve">therefore </w:t>
      </w:r>
      <w:r w:rsidR="00BF52A9">
        <w:rPr>
          <w:rFonts w:cs="Times New Roman"/>
          <w:bCs/>
        </w:rPr>
        <w:t>critical to compare results from the shape working memory task</w:t>
      </w:r>
      <w:r w:rsidR="006841BB">
        <w:rPr>
          <w:rFonts w:cs="Times New Roman"/>
          <w:bCs/>
        </w:rPr>
        <w:t>, which required monkeys to remember the shape</w:t>
      </w:r>
      <w:r w:rsidR="00813CBF">
        <w:rPr>
          <w:rFonts w:cs="Times New Roman"/>
          <w:bCs/>
        </w:rPr>
        <w:t>s</w:t>
      </w:r>
      <w:r w:rsidR="006841BB">
        <w:rPr>
          <w:rFonts w:cs="Times New Roman"/>
          <w:bCs/>
        </w:rPr>
        <w:t xml:space="preserve"> of stimul</w:t>
      </w:r>
      <w:r w:rsidR="00813CBF">
        <w:rPr>
          <w:rFonts w:cs="Times New Roman"/>
          <w:bCs/>
        </w:rPr>
        <w:t xml:space="preserve">i, </w:t>
      </w:r>
      <w:r w:rsidR="009F15BF">
        <w:rPr>
          <w:rFonts w:cs="Times New Roman"/>
          <w:bCs/>
        </w:rPr>
        <w:t>that</w:t>
      </w:r>
      <w:r w:rsidR="00813CBF">
        <w:rPr>
          <w:rFonts w:cs="Times New Roman"/>
          <w:bCs/>
        </w:rPr>
        <w:t xml:space="preserve"> were always presented </w:t>
      </w:r>
      <w:r w:rsidR="006841BB">
        <w:rPr>
          <w:rFonts w:cs="Times New Roman"/>
          <w:bCs/>
        </w:rPr>
        <w:t>at the same location</w:t>
      </w:r>
      <w:r w:rsidR="00BF52A9">
        <w:rPr>
          <w:rFonts w:cs="Times New Roman"/>
          <w:bCs/>
        </w:rPr>
        <w:t xml:space="preserve"> (Fig. 1B). A total of </w:t>
      </w:r>
      <w:r w:rsidR="00BF52A9" w:rsidRPr="00BF52A9">
        <w:rPr>
          <w:rFonts w:cs="Times New Roman"/>
          <w:bCs/>
          <w:highlight w:val="yellow"/>
        </w:rPr>
        <w:t>XXX</w:t>
      </w:r>
      <w:r w:rsidR="00BF52A9">
        <w:rPr>
          <w:rFonts w:cs="Times New Roman"/>
          <w:bCs/>
        </w:rPr>
        <w:t xml:space="preserve"> neurons</w:t>
      </w:r>
      <w:r w:rsidR="009F15BF">
        <w:rPr>
          <w:rFonts w:cs="Times New Roman"/>
          <w:bCs/>
        </w:rPr>
        <w:t xml:space="preserve">, which </w:t>
      </w:r>
      <w:r w:rsidR="00BF52A9">
        <w:rPr>
          <w:rFonts w:cs="Times New Roman"/>
          <w:bCs/>
        </w:rPr>
        <w:t>generated persistent activity</w:t>
      </w:r>
      <w:r w:rsidR="009F15BF">
        <w:rPr>
          <w:rFonts w:cs="Times New Roman"/>
          <w:bCs/>
        </w:rPr>
        <w:t>,</w:t>
      </w:r>
      <w:r w:rsidR="00BF52A9">
        <w:rPr>
          <w:rFonts w:cs="Times New Roman"/>
          <w:bCs/>
        </w:rPr>
        <w:t xml:space="preserve"> and </w:t>
      </w:r>
      <w:r w:rsidR="0084328E">
        <w:rPr>
          <w:rFonts w:cs="Times New Roman"/>
          <w:bCs/>
        </w:rPr>
        <w:t xml:space="preserve">a total of </w:t>
      </w:r>
      <w:r w:rsidR="00BF52A9" w:rsidRPr="006841BB">
        <w:rPr>
          <w:rFonts w:cs="Times New Roman"/>
          <w:bCs/>
          <w:highlight w:val="yellow"/>
        </w:rPr>
        <w:t>XXX</w:t>
      </w:r>
      <w:r w:rsidR="00BF52A9">
        <w:rPr>
          <w:rFonts w:cs="Times New Roman"/>
          <w:bCs/>
        </w:rPr>
        <w:t xml:space="preserve"> neurons</w:t>
      </w:r>
      <w:r w:rsidR="009F15BF">
        <w:rPr>
          <w:rFonts w:cs="Times New Roman"/>
          <w:bCs/>
        </w:rPr>
        <w:t xml:space="preserve">, which </w:t>
      </w:r>
      <w:r w:rsidR="006841BB">
        <w:rPr>
          <w:rFonts w:cs="Times New Roman"/>
          <w:bCs/>
        </w:rPr>
        <w:t>did not</w:t>
      </w:r>
      <w:r w:rsidR="0036239C">
        <w:rPr>
          <w:rFonts w:cs="Times New Roman"/>
          <w:bCs/>
        </w:rPr>
        <w:t>,</w:t>
      </w:r>
      <w:r w:rsidR="006841BB">
        <w:rPr>
          <w:rFonts w:cs="Times New Roman"/>
          <w:bCs/>
        </w:rPr>
        <w:t xml:space="preserve"> </w:t>
      </w:r>
      <w:r w:rsidR="005B5CD2">
        <w:rPr>
          <w:rFonts w:cs="Times New Roman"/>
          <w:bCs/>
        </w:rPr>
        <w:t xml:space="preserve">were </w:t>
      </w:r>
      <w:r w:rsidR="006841BB">
        <w:rPr>
          <w:rFonts w:cs="Times New Roman"/>
          <w:bCs/>
        </w:rPr>
        <w:t xml:space="preserve">sufficient data </w:t>
      </w:r>
      <w:r w:rsidR="0036239C">
        <w:rPr>
          <w:rFonts w:cs="Times New Roman"/>
          <w:bCs/>
        </w:rPr>
        <w:t xml:space="preserve">for </w:t>
      </w:r>
      <w:r w:rsidR="006841BB">
        <w:rPr>
          <w:rFonts w:cs="Times New Roman"/>
          <w:bCs/>
        </w:rPr>
        <w:t xml:space="preserve">this analysis. </w:t>
      </w:r>
      <w:r w:rsidR="0036239C">
        <w:rPr>
          <w:rFonts w:cs="Times New Roman"/>
          <w:bCs/>
        </w:rPr>
        <w:t xml:space="preserve">Results are shown in </w:t>
      </w:r>
      <w:r w:rsidR="0036239C" w:rsidRPr="0036239C">
        <w:rPr>
          <w:rFonts w:cs="Times New Roman"/>
          <w:bCs/>
          <w:highlight w:val="yellow"/>
        </w:rPr>
        <w:t>Fig. 7</w:t>
      </w:r>
      <w:r w:rsidR="0036239C">
        <w:rPr>
          <w:rFonts w:cs="Times New Roman"/>
          <w:bCs/>
        </w:rPr>
        <w:t xml:space="preserve">. The absolute value of classification was lower in the </w:t>
      </w:r>
      <w:r w:rsidR="004059D8">
        <w:rPr>
          <w:rFonts w:cs="Times New Roman"/>
          <w:bCs/>
        </w:rPr>
        <w:t xml:space="preserve">object </w:t>
      </w:r>
      <w:r w:rsidR="005B5CD2">
        <w:rPr>
          <w:rFonts w:cs="Times New Roman"/>
          <w:bCs/>
        </w:rPr>
        <w:t xml:space="preserve">task, compared to </w:t>
      </w:r>
      <w:r w:rsidR="004059D8">
        <w:rPr>
          <w:rFonts w:cs="Times New Roman"/>
          <w:bCs/>
        </w:rPr>
        <w:t xml:space="preserve">the spatial task, </w:t>
      </w:r>
      <w:proofErr w:type="gramStart"/>
      <w:r w:rsidR="004059D8">
        <w:rPr>
          <w:rFonts w:cs="Times New Roman"/>
          <w:bCs/>
        </w:rPr>
        <w:t>as a result of</w:t>
      </w:r>
      <w:proofErr w:type="gramEnd"/>
      <w:r w:rsidR="004059D8">
        <w:rPr>
          <w:rFonts w:cs="Times New Roman"/>
          <w:bCs/>
        </w:rPr>
        <w:t xml:space="preserve"> fewer neurons being engaged by any given stimulus. </w:t>
      </w:r>
      <w:r w:rsidR="00715E05">
        <w:rPr>
          <w:rFonts w:cs="Times New Roman"/>
          <w:bCs/>
        </w:rPr>
        <w:t>Persistent and non-persistent neurons reached similar classification accuracy during the stimulus presentation period. Importantly, persistent neurons consistently outperformed non-persistent neurons during the delay period</w:t>
      </w:r>
      <w:r w:rsidR="00016A17">
        <w:rPr>
          <w:rFonts w:cs="Times New Roman"/>
          <w:bCs/>
        </w:rPr>
        <w:t>s</w:t>
      </w:r>
      <w:r w:rsidR="00715E05">
        <w:rPr>
          <w:rFonts w:cs="Times New Roman"/>
          <w:bCs/>
        </w:rPr>
        <w:t xml:space="preserve"> of the task. </w:t>
      </w:r>
      <w:r w:rsidR="00016A17">
        <w:rPr>
          <w:rFonts w:cs="Times New Roman"/>
          <w:bCs/>
        </w:rPr>
        <w:t xml:space="preserve">In this respect, the results </w:t>
      </w:r>
      <w:r w:rsidR="009F502F">
        <w:rPr>
          <w:rFonts w:cs="Times New Roman"/>
          <w:bCs/>
        </w:rPr>
        <w:t xml:space="preserve">of the spatial and object working memory tasks </w:t>
      </w:r>
      <w:r w:rsidR="00016A17">
        <w:rPr>
          <w:rFonts w:cs="Times New Roman"/>
          <w:bCs/>
        </w:rPr>
        <w:t xml:space="preserve">were qualitatively similar. </w:t>
      </w:r>
    </w:p>
    <w:p w14:paraId="19846B59" w14:textId="77777777" w:rsidR="0036239C" w:rsidRPr="00FA52AB" w:rsidRDefault="0036239C" w:rsidP="0036239C">
      <w:pPr>
        <w:spacing w:line="480" w:lineRule="auto"/>
        <w:rPr>
          <w:rFonts w:cs="Times New Roman"/>
          <w:bCs/>
          <w:highlight w:val="yellow"/>
        </w:rPr>
      </w:pPr>
      <w:r w:rsidRPr="00FA52AB">
        <w:rPr>
          <w:rFonts w:cs="Times New Roman"/>
          <w:bCs/>
          <w:highlight w:val="yellow"/>
        </w:rPr>
        <w:t xml:space="preserve">Hypothesis testing – comparison of D1=1 / D1=0 </w:t>
      </w:r>
    </w:p>
    <w:p w14:paraId="0816F3E7" w14:textId="77777777" w:rsidR="0036239C" w:rsidRDefault="0036239C" w:rsidP="0036239C">
      <w:pPr>
        <w:spacing w:line="480" w:lineRule="auto"/>
        <w:rPr>
          <w:rFonts w:cs="Times New Roman"/>
          <w:bCs/>
        </w:rPr>
      </w:pPr>
      <w:r w:rsidRPr="00FA52AB">
        <w:rPr>
          <w:rFonts w:cs="Times New Roman"/>
          <w:bCs/>
          <w:highlight w:val="yellow"/>
        </w:rPr>
        <w:t>Difference of D1=0 from chance</w:t>
      </w:r>
      <w:r>
        <w:rPr>
          <w:rFonts w:cs="Times New Roman"/>
          <w:bCs/>
        </w:rPr>
        <w:t xml:space="preserve"> </w:t>
      </w:r>
    </w:p>
    <w:p w14:paraId="7DC5EBED" w14:textId="77777777" w:rsidR="00475CC2" w:rsidRDefault="00475CC2" w:rsidP="0016512D">
      <w:pPr>
        <w:spacing w:line="480" w:lineRule="auto"/>
        <w:rPr>
          <w:rFonts w:cs="Times New Roman"/>
          <w:bCs/>
        </w:rPr>
      </w:pPr>
    </w:p>
    <w:p w14:paraId="558E4B85" w14:textId="06E490AB" w:rsidR="00056DD4" w:rsidRDefault="00056DD4" w:rsidP="00056DD4">
      <w:pPr>
        <w:spacing w:line="480" w:lineRule="auto"/>
        <w:rPr>
          <w:rFonts w:cs="Times New Roman"/>
          <w:b/>
        </w:rPr>
      </w:pPr>
      <w:r w:rsidRPr="0016512D">
        <w:rPr>
          <w:rFonts w:cs="Times New Roman"/>
          <w:b/>
          <w:highlight w:val="yellow"/>
        </w:rPr>
        <w:t xml:space="preserve">*** </w:t>
      </w:r>
      <w:r>
        <w:rPr>
          <w:rFonts w:cs="Times New Roman"/>
          <w:b/>
          <w:highlight w:val="yellow"/>
        </w:rPr>
        <w:t xml:space="preserve">PSTH averaging ALL shapes? </w:t>
      </w:r>
      <w:r w:rsidRPr="0016512D">
        <w:rPr>
          <w:rFonts w:cs="Times New Roman"/>
          <w:b/>
          <w:highlight w:val="yellow"/>
        </w:rPr>
        <w:t>***</w:t>
      </w:r>
    </w:p>
    <w:p w14:paraId="49BE990A" w14:textId="236F1701" w:rsidR="00475CC2" w:rsidRDefault="00475CC2" w:rsidP="00475CC2">
      <w:pPr>
        <w:spacing w:line="480" w:lineRule="auto"/>
        <w:rPr>
          <w:rFonts w:cs="Times New Roman"/>
          <w:b/>
        </w:rPr>
      </w:pPr>
      <w:r w:rsidRPr="0016512D">
        <w:rPr>
          <w:rFonts w:cs="Times New Roman"/>
          <w:b/>
          <w:highlight w:val="yellow"/>
        </w:rPr>
        <w:t xml:space="preserve">*** </w:t>
      </w:r>
      <w:r>
        <w:rPr>
          <w:rFonts w:cs="Times New Roman"/>
          <w:b/>
          <w:highlight w:val="yellow"/>
        </w:rPr>
        <w:t xml:space="preserve">Conjunction results? </w:t>
      </w:r>
      <w:r w:rsidRPr="0016512D">
        <w:rPr>
          <w:rFonts w:cs="Times New Roman"/>
          <w:b/>
          <w:highlight w:val="yellow"/>
        </w:rPr>
        <w:t>***</w:t>
      </w:r>
    </w:p>
    <w:p w14:paraId="38F38FAF" w14:textId="6C291304" w:rsidR="007517F4" w:rsidRPr="0016512D" w:rsidRDefault="007517F4" w:rsidP="0016512D">
      <w:pPr>
        <w:spacing w:line="480" w:lineRule="auto"/>
        <w:rPr>
          <w:rFonts w:cs="Times New Roman"/>
          <w:bCs/>
        </w:rPr>
      </w:pPr>
      <w:r w:rsidRPr="0016512D">
        <w:rPr>
          <w:rFonts w:cs="Times New Roman"/>
          <w:bCs/>
        </w:rPr>
        <w:br w:type="page"/>
      </w:r>
    </w:p>
    <w:p w14:paraId="34467E45" w14:textId="739F14F2" w:rsidR="000026E0" w:rsidRPr="008624DE" w:rsidRDefault="000026E0" w:rsidP="000026E0">
      <w:pPr>
        <w:spacing w:line="480" w:lineRule="auto"/>
        <w:rPr>
          <w:rFonts w:cs="Times New Roman"/>
          <w:b/>
        </w:rPr>
      </w:pPr>
      <w:r w:rsidRPr="008624DE">
        <w:rPr>
          <w:rFonts w:cs="Times New Roman"/>
          <w:b/>
        </w:rPr>
        <w:t>DISCUSSION</w:t>
      </w:r>
    </w:p>
    <w:p w14:paraId="0E1E5FB6" w14:textId="602A8930" w:rsidR="00B50B89" w:rsidRDefault="00BE070E" w:rsidP="001838B9">
      <w:pPr>
        <w:spacing w:line="480" w:lineRule="auto"/>
        <w:rPr>
          <w:rFonts w:cs="Times New Roman"/>
        </w:rPr>
      </w:pPr>
      <w:r>
        <w:rPr>
          <w:rFonts w:cs="Times New Roman"/>
        </w:rPr>
        <w:t xml:space="preserve">The role of persistent activity has been reevaluated recently </w:t>
      </w:r>
      <w:r w:rsidR="007C2EC8">
        <w:rPr>
          <w:rFonts w:cs="Times New Roman"/>
        </w:rPr>
        <w:fldChar w:fldCharType="begin">
          <w:fldData xml:space="preserve">PEVuZE5vdGU+PENpdGU+PEF1dGhvcj5TdG9rZXM8L0F1dGhvcj48WWVhcj4yMDE1PC9ZZWFyPjxS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</w:fldData>
        </w:fldChar>
      </w:r>
      <w:r w:rsidR="007C2EC8">
        <w:rPr>
          <w:rFonts w:cs="Times New Roman"/>
        </w:rPr>
        <w:instrText xml:space="preserve"> ADDIN EN.CITE </w:instrText>
      </w:r>
      <w:r w:rsidR="007C2EC8">
        <w:rPr>
          <w:rFonts w:cs="Times New Roman"/>
        </w:rPr>
        <w:fldChar w:fldCharType="begin">
          <w:fldData xml:space="preserve">PEVuZE5vdGU+PENpdGU+PEF1dGhvcj5TdG9rZXM8L0F1dGhvcj48WWVhcj4yMDE1PC9ZZWFyPjxS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</w:fldData>
        </w:fldChar>
      </w:r>
      <w:r w:rsidR="007C2EC8">
        <w:rPr>
          <w:rFonts w:cs="Times New Roman"/>
        </w:rPr>
        <w:instrText xml:space="preserve"> ADDIN EN.CITE.DATA </w:instrText>
      </w:r>
      <w:r w:rsidR="007C2EC8">
        <w:rPr>
          <w:rFonts w:cs="Times New Roman"/>
        </w:rPr>
      </w:r>
      <w:r w:rsidR="007C2EC8">
        <w:rPr>
          <w:rFonts w:cs="Times New Roman"/>
        </w:rPr>
        <w:fldChar w:fldCharType="end"/>
      </w:r>
      <w:r w:rsidR="007C2EC8">
        <w:rPr>
          <w:rFonts w:cs="Times New Roman"/>
        </w:rPr>
      </w:r>
      <w:r w:rsidR="007C2EC8">
        <w:rPr>
          <w:rFonts w:cs="Times New Roman"/>
        </w:rPr>
        <w:fldChar w:fldCharType="separate"/>
      </w:r>
      <w:r w:rsidR="007C2EC8">
        <w:rPr>
          <w:rFonts w:cs="Times New Roman"/>
          <w:noProof/>
        </w:rPr>
        <w:t>(Stokes, 2015; Riley and Constantinidis, 2016; Buschman and Miller, 2022)</w:t>
      </w:r>
      <w:r w:rsidR="007C2EC8">
        <w:rPr>
          <w:rFonts w:cs="Times New Roman"/>
        </w:rPr>
        <w:fldChar w:fldCharType="end"/>
      </w:r>
      <w:r w:rsidR="007C2EC8">
        <w:rPr>
          <w:rFonts w:cs="Times New Roman"/>
        </w:rPr>
        <w:t xml:space="preserve">. </w:t>
      </w:r>
      <w:r w:rsidR="00F35E9E">
        <w:rPr>
          <w:rFonts w:cs="Times New Roman"/>
        </w:rPr>
        <w:t xml:space="preserve">Although strong evidence links persistent activity of prefrontal </w:t>
      </w:r>
      <w:r w:rsidR="000973A2">
        <w:rPr>
          <w:rFonts w:cs="Times New Roman"/>
        </w:rPr>
        <w:t xml:space="preserve">neurons </w:t>
      </w:r>
      <w:r w:rsidR="00F35E9E">
        <w:rPr>
          <w:rFonts w:cs="Times New Roman"/>
        </w:rPr>
        <w:t xml:space="preserve">with </w:t>
      </w:r>
      <w:r w:rsidR="00EE10BD">
        <w:rPr>
          <w:rFonts w:cs="Times New Roman"/>
        </w:rPr>
        <w:t xml:space="preserve">behavior in </w:t>
      </w:r>
      <w:r w:rsidR="00051188">
        <w:rPr>
          <w:rFonts w:cs="Times New Roman"/>
        </w:rPr>
        <w:t xml:space="preserve">some </w:t>
      </w:r>
      <w:r w:rsidR="00EE10BD">
        <w:rPr>
          <w:rFonts w:cs="Times New Roman"/>
        </w:rPr>
        <w:t xml:space="preserve">working memory tasks </w:t>
      </w:r>
      <w:r w:rsidR="00F35E9E">
        <w:rPr>
          <w:rFonts w:cs="Times New Roman"/>
        </w:rPr>
        <w:fldChar w:fldCharType="begin">
          <w:fldData xml:space="preserve">PEVuZE5vdGU+PENpdGU+PEF1dGhvcj5Db25zdGFudGluaWRpczwvQXV0aG9yPjxZZWFyPjIwMTg8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</w:fldData>
        </w:fldChar>
      </w:r>
      <w:r w:rsidR="00F35E9E">
        <w:rPr>
          <w:rFonts w:cs="Times New Roman"/>
        </w:rPr>
        <w:instrText xml:space="preserve"> ADDIN EN.CITE </w:instrText>
      </w:r>
      <w:r w:rsidR="00F35E9E">
        <w:rPr>
          <w:rFonts w:cs="Times New Roman"/>
        </w:rPr>
        <w:fldChar w:fldCharType="begin">
          <w:fldData xml:space="preserve">PEVuZE5vdGU+PENpdGU+PEF1dGhvcj5Db25zdGFudGluaWRpczwvQXV0aG9yPjxZZWFyPjIwMTg8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</w:fldData>
        </w:fldChar>
      </w:r>
      <w:r w:rsidR="00F35E9E">
        <w:rPr>
          <w:rFonts w:cs="Times New Roman"/>
        </w:rPr>
        <w:instrText xml:space="preserve"> ADDIN EN.CITE.DATA </w:instrText>
      </w:r>
      <w:r w:rsidR="00F35E9E">
        <w:rPr>
          <w:rFonts w:cs="Times New Roman"/>
        </w:rPr>
      </w:r>
      <w:r w:rsidR="00F35E9E">
        <w:rPr>
          <w:rFonts w:cs="Times New Roman"/>
        </w:rPr>
        <w:fldChar w:fldCharType="end"/>
      </w:r>
      <w:r w:rsidR="00F35E9E">
        <w:rPr>
          <w:rFonts w:cs="Times New Roman"/>
        </w:rPr>
      </w:r>
      <w:r w:rsidR="00F35E9E">
        <w:rPr>
          <w:rFonts w:cs="Times New Roman"/>
        </w:rPr>
        <w:fldChar w:fldCharType="separate"/>
      </w:r>
      <w:r w:rsidR="00F35E9E">
        <w:rPr>
          <w:rFonts w:cs="Times New Roman"/>
          <w:noProof/>
        </w:rPr>
        <w:t>(Constantinidis et al., 2018)</w:t>
      </w:r>
      <w:r w:rsidR="00F35E9E">
        <w:rPr>
          <w:rFonts w:cs="Times New Roman"/>
        </w:rPr>
        <w:fldChar w:fldCharType="end"/>
      </w:r>
      <w:r w:rsidR="00F35E9E">
        <w:rPr>
          <w:rFonts w:cs="Times New Roman"/>
        </w:rPr>
        <w:t xml:space="preserve">, objections have been raised </w:t>
      </w:r>
      <w:r w:rsidR="00051188">
        <w:rPr>
          <w:rFonts w:cs="Times New Roman"/>
        </w:rPr>
        <w:t>about a general role of persistent activity across all working memory functions</w:t>
      </w:r>
      <w:r w:rsidR="00397984">
        <w:rPr>
          <w:rFonts w:cs="Times New Roman"/>
        </w:rPr>
        <w:t xml:space="preserve">. It has thus been suggested that persistent activity in spatial tasks may represent motor preparation rather than the remembered spatial location of the stimuli per se </w:t>
      </w:r>
      <w:r w:rsidR="00397984">
        <w:rPr>
          <w:rFonts w:cs="Times New Roman"/>
        </w:rPr>
        <w:fldChar w:fldCharType="begin"/>
      </w:r>
      <w:r w:rsidR="00397984">
        <w:rPr>
          <w:rFonts w:cs="Times New Roman"/>
        </w:rPr>
        <w:instrText xml:space="preserve"> ADDIN EN.CITE &lt;EndNote&gt;&lt;Cite&gt;&lt;Author&gt;Lundqvist&lt;/Author&gt;&lt;Year&gt;2018&lt;/Year&gt;&lt;RecNum&gt;6866&lt;/RecNum&gt;&lt;DisplayText&gt;(Lundqvist et al., 2018)&lt;/DisplayText&gt;&lt;record&gt;&lt;rec-number&gt;6866&lt;/rec-number&gt;&lt;foreign-keys&gt;&lt;key app="EN" db-id="z92e9ptf79v9viewt98vfsd20z2zwsexfdfp" timestamp="1533902400"&gt;6866&lt;/key&gt;&lt;/foreign-keys&gt;&lt;ref-type name="Journal Article"&gt;17&lt;/ref-type&gt;&lt;contributors&gt;&lt;authors&gt;&lt;author&gt;Lundqvist, M.&lt;/author&gt;&lt;author&gt;Herman, P.&lt;/author&gt;&lt;author&gt;Miller, E. K.&lt;/author&gt;&lt;/authors&gt;&lt;/contributors&gt;&lt;auth-address&gt;Picower Institute for Learning &amp;amp; Memory and Department of Brain &amp;amp; Cognitive Sciences, Massachusetts Institute of Technology, Cambridge, Massachusetts 02139 and.&amp;#xD;Computational Brain Science Laboratory, Department Computational Science &amp;amp; Technology, KTH Royal Institute of Technology, Stockholm, Sweden 11428.&amp;#xD;Picower Institute for Learning &amp;amp; Memory and Department of Brain &amp;amp; Cognitive Sciences, Massachusetts Institute of Technology, Cambridge, Massachusetts 02139 and ekmiller@mit.edu.&lt;/auth-address&gt;&lt;titles&gt;&lt;title&gt;Working Memory: Delay Activity, Yes! Persistent Activity? Maybe Not&lt;/title&gt;&lt;secondary-title&gt;J Neurosci&lt;/secondary-title&gt;&lt;alt-title&gt;The Journal of neuroscience : the official journal of the Society for Neuroscience&lt;/alt-title&gt;&lt;/titles&gt;&lt;periodical&gt;&lt;full-title&gt;Journal of Neuroscience&lt;/full-title&gt;&lt;abbr-1&gt;J. Neurosci.&lt;/abbr-1&gt;&lt;abbr-2&gt;J Neurosci&lt;/abbr-2&gt;&lt;/periodical&gt;&lt;pages&gt;7013-7019&lt;/pages&gt;&lt;volume&gt;38&lt;/volume&gt;&lt;number&gt;32&lt;/number&gt;&lt;dates&gt;&lt;year&gt;2018&lt;/year&gt;&lt;pub-dates&gt;&lt;date&gt;Aug 8&lt;/date&gt;&lt;/pub-dates&gt;&lt;/dates&gt;&lt;isbn&gt;1529-2401 (Electronic)&amp;#xD;0270-6474 (Linking)&lt;/isbn&gt;&lt;accession-num&gt;30089640&lt;/accession-num&gt;&lt;urls&gt;&lt;related-urls&gt;&lt;url&gt;http://www.ncbi.nlm.nih.gov/pubmed/30089640&lt;/url&gt;&lt;/related-urls&gt;&lt;/urls&gt;&lt;electronic-resource-num&gt;10.1523/JNEUROSCI.2485-17.2018&lt;/electronic-resource-num&gt;&lt;/record&gt;&lt;/Cite&gt;&lt;/EndNote&gt;</w:instrText>
      </w:r>
      <w:r w:rsidR="00397984">
        <w:rPr>
          <w:rFonts w:cs="Times New Roman"/>
        </w:rPr>
        <w:fldChar w:fldCharType="separate"/>
      </w:r>
      <w:r w:rsidR="00397984">
        <w:rPr>
          <w:rFonts w:cs="Times New Roman"/>
          <w:noProof/>
        </w:rPr>
        <w:t>(Lundqvist et al., 2018)</w:t>
      </w:r>
      <w:r w:rsidR="00397984">
        <w:rPr>
          <w:rFonts w:cs="Times New Roman"/>
        </w:rPr>
        <w:fldChar w:fldCharType="end"/>
      </w:r>
      <w:r w:rsidR="00E6745E">
        <w:rPr>
          <w:rFonts w:cs="Times New Roman"/>
        </w:rPr>
        <w:t xml:space="preserve">. </w:t>
      </w:r>
      <w:r w:rsidR="00D52215">
        <w:rPr>
          <w:rFonts w:cs="Times New Roman"/>
        </w:rPr>
        <w:t xml:space="preserve">Alternatively, </w:t>
      </w:r>
      <w:r w:rsidR="00397984">
        <w:rPr>
          <w:rFonts w:cs="Times New Roman"/>
        </w:rPr>
        <w:t xml:space="preserve">the prefrontal cortex </w:t>
      </w:r>
      <w:r w:rsidR="00E6745E">
        <w:rPr>
          <w:rFonts w:cs="Times New Roman"/>
        </w:rPr>
        <w:t xml:space="preserve">may play </w:t>
      </w:r>
      <w:r w:rsidR="00397984" w:rsidRPr="0041076A">
        <w:rPr>
          <w:rFonts w:cs="Times New Roman"/>
        </w:rPr>
        <w:t>a supervisory role</w:t>
      </w:r>
      <w:r w:rsidR="00397984">
        <w:rPr>
          <w:rFonts w:cs="Times New Roman"/>
        </w:rPr>
        <w:t xml:space="preserve">, “highlighting” the locations of stimuli, but not </w:t>
      </w:r>
      <w:r w:rsidR="001838B9">
        <w:rPr>
          <w:rFonts w:cs="Times New Roman"/>
        </w:rPr>
        <w:t xml:space="preserve">maintaining information about object identity </w:t>
      </w:r>
      <w:r w:rsidR="00397984" w:rsidRPr="0041076A">
        <w:rPr>
          <w:rFonts w:cs="Times New Roman"/>
        </w:rPr>
        <w:fldChar w:fldCharType="begin">
          <w:fldData xml:space="preserve">PEVuZE5vdGU+PENpdGU+PEF1dGhvcj5EJmFwb3M7RXNwb3NpdG88L0F1dGhvcj48WWVhcj4yMDE1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</w:fldData>
        </w:fldChar>
      </w:r>
      <w:r w:rsidR="001838B9">
        <w:rPr>
          <w:rFonts w:cs="Times New Roman"/>
        </w:rPr>
        <w:instrText xml:space="preserve"> ADDIN EN.CITE </w:instrText>
      </w:r>
      <w:r w:rsidR="001838B9">
        <w:rPr>
          <w:rFonts w:cs="Times New Roman"/>
        </w:rPr>
        <w:fldChar w:fldCharType="begin">
          <w:fldData xml:space="preserve">PEVuZE5vdGU+PENpdGU+PEF1dGhvcj5EJmFwb3M7RXNwb3NpdG88L0F1dGhvcj48WWVhcj4yMDE1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</w:fldData>
        </w:fldChar>
      </w:r>
      <w:r w:rsidR="001838B9">
        <w:rPr>
          <w:rFonts w:cs="Times New Roman"/>
        </w:rPr>
        <w:instrText xml:space="preserve"> ADDIN EN.CITE.DATA </w:instrText>
      </w:r>
      <w:r w:rsidR="001838B9">
        <w:rPr>
          <w:rFonts w:cs="Times New Roman"/>
        </w:rPr>
      </w:r>
      <w:r w:rsidR="001838B9">
        <w:rPr>
          <w:rFonts w:cs="Times New Roman"/>
        </w:rPr>
        <w:fldChar w:fldCharType="end"/>
      </w:r>
      <w:r w:rsidR="00397984" w:rsidRPr="0041076A">
        <w:rPr>
          <w:rFonts w:cs="Times New Roman"/>
        </w:rPr>
      </w:r>
      <w:r w:rsidR="00397984" w:rsidRPr="0041076A">
        <w:rPr>
          <w:rFonts w:cs="Times New Roman"/>
        </w:rPr>
        <w:fldChar w:fldCharType="separate"/>
      </w:r>
      <w:r w:rsidR="001838B9">
        <w:rPr>
          <w:rFonts w:cs="Times New Roman"/>
          <w:noProof/>
        </w:rPr>
        <w:t>(Ester et al., 2013; Sreenivasan et al., 2014; D'Esposito and Postle, 2015)</w:t>
      </w:r>
      <w:r w:rsidR="00397984" w:rsidRPr="0041076A">
        <w:rPr>
          <w:rFonts w:cs="Times New Roman"/>
        </w:rPr>
        <w:fldChar w:fldCharType="end"/>
      </w:r>
      <w:r w:rsidR="00397984" w:rsidRPr="0041076A">
        <w:rPr>
          <w:rFonts w:cs="Times New Roman"/>
        </w:rPr>
        <w:t xml:space="preserve">. </w:t>
      </w:r>
    </w:p>
    <w:p w14:paraId="2C67D2A2" w14:textId="725C29C8" w:rsidR="00BE070E" w:rsidRDefault="007C2EC8" w:rsidP="00051188">
      <w:pPr>
        <w:spacing w:line="480" w:lineRule="auto"/>
        <w:ind w:firstLine="720"/>
        <w:rPr>
          <w:rFonts w:cs="Times New Roman"/>
        </w:rPr>
      </w:pPr>
      <w:r>
        <w:rPr>
          <w:rFonts w:cs="Times New Roman"/>
        </w:rPr>
        <w:t>Our study identified neurons that generate readily persistent activity in a spatial working memory task</w:t>
      </w:r>
      <w:r w:rsidR="001838B9">
        <w:rPr>
          <w:rFonts w:cs="Times New Roman"/>
        </w:rPr>
        <w:t xml:space="preserve"> that </w:t>
      </w:r>
      <w:r>
        <w:rPr>
          <w:rFonts w:cs="Times New Roman"/>
        </w:rPr>
        <w:t>separate</w:t>
      </w:r>
      <w:r w:rsidR="00397984">
        <w:rPr>
          <w:rFonts w:cs="Times New Roman"/>
        </w:rPr>
        <w:t>d</w:t>
      </w:r>
      <w:r>
        <w:rPr>
          <w:rFonts w:cs="Times New Roman"/>
        </w:rPr>
        <w:t xml:space="preserve"> the stimulus location from the eventual motor response. </w:t>
      </w:r>
      <w:r w:rsidR="00F35E9E">
        <w:rPr>
          <w:rFonts w:cs="Times New Roman"/>
        </w:rPr>
        <w:t xml:space="preserve">Indeed, most </w:t>
      </w:r>
      <w:r w:rsidR="00397984">
        <w:rPr>
          <w:rFonts w:cs="Times New Roman"/>
        </w:rPr>
        <w:t>information about the remembered stimulus location</w:t>
      </w:r>
      <w:r w:rsidR="00055EFC">
        <w:rPr>
          <w:rFonts w:cs="Times New Roman"/>
        </w:rPr>
        <w:t>—</w:t>
      </w:r>
      <w:r w:rsidR="00397984">
        <w:rPr>
          <w:rFonts w:cs="Times New Roman"/>
        </w:rPr>
        <w:t>which was necessary to perform the match-nonmatch task</w:t>
      </w:r>
      <w:r w:rsidR="00055EFC">
        <w:rPr>
          <w:rFonts w:cs="Times New Roman"/>
        </w:rPr>
        <w:t>—</w:t>
      </w:r>
      <w:r w:rsidR="00397984">
        <w:rPr>
          <w:rFonts w:cs="Times New Roman"/>
        </w:rPr>
        <w:t xml:space="preserve">was maintained by neurons that generated persistent activity. </w:t>
      </w:r>
      <w:r w:rsidR="005F62F0">
        <w:rPr>
          <w:rFonts w:cs="Times New Roman"/>
        </w:rPr>
        <w:t xml:space="preserve">This persistent activity was also shown to be </w:t>
      </w:r>
      <w:r w:rsidR="001838B9">
        <w:rPr>
          <w:rFonts w:cs="Times New Roman"/>
        </w:rPr>
        <w:t xml:space="preserve">informative about the identity of stimuli held in memory, not </w:t>
      </w:r>
      <w:r w:rsidR="005F62F0">
        <w:rPr>
          <w:rFonts w:cs="Times New Roman"/>
        </w:rPr>
        <w:t>just</w:t>
      </w:r>
      <w:r w:rsidR="001838B9">
        <w:rPr>
          <w:rFonts w:cs="Times New Roman"/>
        </w:rPr>
        <w:t xml:space="preserve"> their spatial location. </w:t>
      </w:r>
      <w:r w:rsidR="009831AB">
        <w:rPr>
          <w:rFonts w:cs="Times New Roman"/>
        </w:rPr>
        <w:t xml:space="preserve">Our results </w:t>
      </w:r>
      <w:r w:rsidR="005F62F0">
        <w:rPr>
          <w:rFonts w:cs="Times New Roman"/>
        </w:rPr>
        <w:t xml:space="preserve">therefore </w:t>
      </w:r>
      <w:r w:rsidR="009831AB">
        <w:rPr>
          <w:rFonts w:cs="Times New Roman"/>
        </w:rPr>
        <w:t xml:space="preserve">demonstrate that persistent activity is the primary mechanism of information maintenance across </w:t>
      </w:r>
      <w:r w:rsidR="007D0633">
        <w:rPr>
          <w:rFonts w:cs="Times New Roman"/>
        </w:rPr>
        <w:t xml:space="preserve">working memory </w:t>
      </w:r>
      <w:r w:rsidR="009831AB">
        <w:rPr>
          <w:rFonts w:cs="Times New Roman"/>
        </w:rPr>
        <w:t xml:space="preserve">stimulus domains. </w:t>
      </w:r>
    </w:p>
    <w:p w14:paraId="6EBD13F5" w14:textId="4323B8B0" w:rsidR="007C2EC8" w:rsidRDefault="007C2EC8" w:rsidP="00BA4FA1">
      <w:pPr>
        <w:spacing w:line="480" w:lineRule="auto"/>
        <w:rPr>
          <w:rFonts w:cs="Times New Roman"/>
        </w:rPr>
      </w:pPr>
    </w:p>
    <w:p w14:paraId="4C711034" w14:textId="6D8C4823" w:rsidR="00483E4E" w:rsidRPr="00483E4E" w:rsidRDefault="00483E4E" w:rsidP="00BA4FA1">
      <w:pPr>
        <w:spacing w:line="480" w:lineRule="auto"/>
        <w:rPr>
          <w:rFonts w:cs="Times New Roman"/>
          <w:b/>
          <w:bCs/>
        </w:rPr>
      </w:pPr>
      <w:r w:rsidRPr="00483E4E">
        <w:rPr>
          <w:rFonts w:cs="Times New Roman"/>
          <w:b/>
          <w:bCs/>
        </w:rPr>
        <w:t>Information decoding from persistent and non-persistent neurons</w:t>
      </w:r>
    </w:p>
    <w:p w14:paraId="0851E35B" w14:textId="12B72C4B" w:rsidR="00BA4FA1" w:rsidRDefault="00483E4E" w:rsidP="00BA4FA1">
      <w:pPr>
        <w:spacing w:line="480" w:lineRule="auto"/>
        <w:rPr>
          <w:rFonts w:cs="Times New Roman"/>
        </w:rPr>
      </w:pPr>
      <w:r>
        <w:rPr>
          <w:rFonts w:cs="Times New Roman"/>
        </w:rPr>
        <w:t xml:space="preserve">Our analysis identified neurons with persistent activity, </w:t>
      </w:r>
      <w:r w:rsidR="00B6388E">
        <w:rPr>
          <w:rFonts w:cs="Times New Roman"/>
        </w:rPr>
        <w:t>classically defined as activity that is elevated</w:t>
      </w:r>
      <w:r>
        <w:rPr>
          <w:rFonts w:cs="Times New Roman"/>
        </w:rPr>
        <w:t xml:space="preserve"> by a statistical criterion in the delay period compared to the fixation period of the task</w:t>
      </w:r>
      <w:r w:rsidR="007A0EBA">
        <w:rPr>
          <w:rFonts w:cs="Times New Roman"/>
        </w:rPr>
        <w:t xml:space="preserve"> </w:t>
      </w:r>
      <w:r w:rsidR="007A0EBA">
        <w:rPr>
          <w:rFonts w:cs="Times New Roman"/>
        </w:rPr>
        <w:fldChar w:fldCharType="begin"/>
      </w:r>
      <w:r w:rsidR="007A0EBA">
        <w:rPr>
          <w:rFonts w:cs="Times New Roman"/>
        </w:rPr>
        <w:instrText xml:space="preserve"> ADDIN EN.CITE &lt;EndNote&gt;&lt;Cite&gt;&lt;Author&gt;Funahashi&lt;/Author&gt;&lt;Year&gt;1989&lt;/Year&gt;&lt;RecNum&gt;4005&lt;/RecNum&gt;&lt;DisplayText&gt;(Funahashi et al., 1989)&lt;/DisplayText&gt;&lt;record&gt;&lt;rec-number&gt;4005&lt;/rec-number&gt;&lt;foreign-keys&gt;&lt;key app="EN" db-id="z92e9ptf79v9viewt98vfsd20z2zwsexfdfp" timestamp="0"&gt;4005&lt;/key&gt;&lt;/foreign-keys&gt;&lt;ref-type name="Journal Article"&gt;17&lt;/ref-type&gt;&lt;contributors&gt;&lt;authors&gt;&lt;author&gt;Funahashi, S.&lt;/author&gt;&lt;author&gt;Bruce, C. J.&lt;/author&gt;&lt;author&gt;Goldman-Rakic, P. S.&lt;/author&gt;&lt;/authors&gt;&lt;/contributors&gt;&lt;titles&gt;&lt;title&gt;Mnemonic coding of visual space in the monkey&amp;apos;s dorsolateral prefrontal cortex&lt;/title&gt;&lt;secondary-title&gt;Journal of Neurophysiology&lt;/secondary-title&gt;&lt;alt-title&gt;J Neurophysiol&lt;/alt-title&gt;&lt;/titles&gt;&lt;periodical&gt;&lt;full-title&gt;Journal of Neurophysiology&lt;/full-title&gt;&lt;abbr-1&gt;J. Neurophysiol.&lt;/abbr-1&gt;&lt;abbr-2&gt;J Neurophysiol&lt;/abbr-2&gt;&lt;/periodical&gt;&lt;alt-periodical&gt;&lt;full-title&gt;Journal of Neurophysiology&lt;/full-title&gt;&lt;abbr-1&gt;J. Neurophysiol.&lt;/abbr-1&gt;&lt;abbr-2&gt;J Neurophysiol&lt;/abbr-2&gt;&lt;/alt-periodical&gt;&lt;pages&gt;331-349&lt;/pages&gt;&lt;volume&gt;61&lt;/volume&gt;&lt;number&gt;2&lt;/number&gt;&lt;keywords&gt;&lt;keyword&gt;Animal&lt;/keyword&gt;&lt;keyword&gt;Eye/ph [Physiology]&lt;/keyword&gt;&lt;keyword&gt;Frontal Lobe/cy [Cytology]&lt;/keyword&gt;&lt;keyword&gt;*Frontal Lobe/ph [Physiology]&lt;/keyword&gt;&lt;keyword&gt;Macaca mulatta&lt;/keyword&gt;&lt;keyword&gt;*Memory/ph [Physiology]&lt;/keyword&gt;&lt;keyword&gt;Neural Inhibition&lt;/keyword&gt;&lt;keyword&gt;Neurons/ph [Physiology]&lt;/keyword&gt;&lt;keyword&gt;Reaction Time&lt;/keyword&gt;&lt;keyword&gt;Support, U.S. Gov&amp;apos;t, P.H.S.&lt;/keyword&gt;&lt;keyword&gt;*Visual Perception/ph [Physiology]&lt;/keyword&gt;&lt;/keywords&gt;&lt;dates&gt;&lt;year&gt;1989&lt;/year&gt;&lt;/dates&gt;&lt;urls&gt;&lt;/urls&gt;&lt;/record&gt;&lt;/Cite&gt;&lt;/EndNote&gt;</w:instrText>
      </w:r>
      <w:r w:rsidR="007A0EBA">
        <w:rPr>
          <w:rFonts w:cs="Times New Roman"/>
        </w:rPr>
        <w:fldChar w:fldCharType="separate"/>
      </w:r>
      <w:r w:rsidR="007A0EBA">
        <w:rPr>
          <w:rFonts w:cs="Times New Roman"/>
          <w:noProof/>
        </w:rPr>
        <w:t>(Funahashi et al., 1989)</w:t>
      </w:r>
      <w:r w:rsidR="007A0EBA">
        <w:rPr>
          <w:rFonts w:cs="Times New Roman"/>
        </w:rPr>
        <w:fldChar w:fldCharType="end"/>
      </w:r>
      <w:r>
        <w:rPr>
          <w:rFonts w:cs="Times New Roman"/>
        </w:rPr>
        <w:t xml:space="preserve">. </w:t>
      </w:r>
      <w:r w:rsidR="00051188">
        <w:rPr>
          <w:rFonts w:cs="Times New Roman"/>
        </w:rPr>
        <w:t>T</w:t>
      </w:r>
      <w:r>
        <w:rPr>
          <w:rFonts w:cs="Times New Roman"/>
        </w:rPr>
        <w:t>he visual display</w:t>
      </w:r>
      <w:r w:rsidR="00051188">
        <w:rPr>
          <w:rFonts w:cs="Times New Roman"/>
        </w:rPr>
        <w:t>s</w:t>
      </w:r>
      <w:r>
        <w:rPr>
          <w:rFonts w:cs="Times New Roman"/>
        </w:rPr>
        <w:t xml:space="preserve"> </w:t>
      </w:r>
      <w:r w:rsidR="00F22924">
        <w:rPr>
          <w:rFonts w:cs="Times New Roman"/>
        </w:rPr>
        <w:t>that</w:t>
      </w:r>
      <w:r w:rsidR="00B11C01">
        <w:rPr>
          <w:rFonts w:cs="Times New Roman"/>
        </w:rPr>
        <w:t xml:space="preserve"> our </w:t>
      </w:r>
      <w:r>
        <w:rPr>
          <w:rFonts w:cs="Times New Roman"/>
        </w:rPr>
        <w:t xml:space="preserve">subjects </w:t>
      </w:r>
      <w:r w:rsidR="00B11C01">
        <w:rPr>
          <w:rFonts w:cs="Times New Roman"/>
        </w:rPr>
        <w:t xml:space="preserve">observed during </w:t>
      </w:r>
      <w:r>
        <w:rPr>
          <w:rFonts w:cs="Times New Roman"/>
        </w:rPr>
        <w:t xml:space="preserve">these two </w:t>
      </w:r>
      <w:r w:rsidR="00B11C01">
        <w:rPr>
          <w:rFonts w:cs="Times New Roman"/>
        </w:rPr>
        <w:t>task epochs were</w:t>
      </w:r>
      <w:r>
        <w:rPr>
          <w:rFonts w:cs="Times New Roman"/>
        </w:rPr>
        <w:t xml:space="preserve"> identical</w:t>
      </w:r>
      <w:r w:rsidR="00B11C01">
        <w:rPr>
          <w:rFonts w:cs="Times New Roman"/>
        </w:rPr>
        <w:t>,</w:t>
      </w:r>
      <w:r w:rsidR="00053380">
        <w:rPr>
          <w:rFonts w:cs="Times New Roman"/>
        </w:rPr>
        <w:t xml:space="preserve"> </w:t>
      </w:r>
      <w:r w:rsidR="00B11C01">
        <w:rPr>
          <w:rFonts w:cs="Times New Roman"/>
        </w:rPr>
        <w:t>with only</w:t>
      </w:r>
      <w:r w:rsidR="00053380">
        <w:rPr>
          <w:rFonts w:cs="Times New Roman"/>
        </w:rPr>
        <w:t xml:space="preserve"> the fixation point </w:t>
      </w:r>
      <w:r w:rsidR="00B11C01">
        <w:rPr>
          <w:rFonts w:cs="Times New Roman"/>
        </w:rPr>
        <w:t xml:space="preserve">appearing </w:t>
      </w:r>
      <w:r w:rsidR="00053380">
        <w:rPr>
          <w:rFonts w:cs="Times New Roman"/>
        </w:rPr>
        <w:t>on</w:t>
      </w:r>
      <w:r w:rsidR="00BE7E6B">
        <w:rPr>
          <w:rFonts w:cs="Times New Roman"/>
        </w:rPr>
        <w:t>-</w:t>
      </w:r>
      <w:r w:rsidR="00053380">
        <w:rPr>
          <w:rFonts w:cs="Times New Roman"/>
        </w:rPr>
        <w:t>screen</w:t>
      </w:r>
      <w:r>
        <w:rPr>
          <w:rFonts w:cs="Times New Roman"/>
        </w:rPr>
        <w:t xml:space="preserve"> (see Fig. 1). </w:t>
      </w:r>
      <w:r w:rsidR="00F712A0">
        <w:rPr>
          <w:rFonts w:cs="Times New Roman"/>
        </w:rPr>
        <w:t xml:space="preserve">The difference </w:t>
      </w:r>
      <w:r w:rsidR="002039EC">
        <w:rPr>
          <w:rFonts w:cs="Times New Roman"/>
        </w:rPr>
        <w:t xml:space="preserve">between these epochs </w:t>
      </w:r>
      <w:r w:rsidR="00F712A0">
        <w:rPr>
          <w:rFonts w:cs="Times New Roman"/>
        </w:rPr>
        <w:t xml:space="preserve">thus </w:t>
      </w:r>
      <w:r w:rsidR="00751643">
        <w:rPr>
          <w:rFonts w:cs="Times New Roman"/>
        </w:rPr>
        <w:t>lay</w:t>
      </w:r>
      <w:r w:rsidR="00F712A0">
        <w:rPr>
          <w:rFonts w:cs="Times New Roman"/>
        </w:rPr>
        <w:t xml:space="preserve"> in </w:t>
      </w:r>
      <w:r>
        <w:rPr>
          <w:rFonts w:cs="Times New Roman"/>
        </w:rPr>
        <w:t xml:space="preserve">the </w:t>
      </w:r>
      <w:r w:rsidR="00F712A0">
        <w:rPr>
          <w:rFonts w:cs="Times New Roman"/>
        </w:rPr>
        <w:t xml:space="preserve">stimulus </w:t>
      </w:r>
      <w:r>
        <w:rPr>
          <w:rFonts w:cs="Times New Roman"/>
        </w:rPr>
        <w:t xml:space="preserve">presentation between them, which </w:t>
      </w:r>
      <w:r w:rsidR="00A06B3C">
        <w:rPr>
          <w:rFonts w:cs="Times New Roman"/>
        </w:rPr>
        <w:t>the subject</w:t>
      </w:r>
      <w:r w:rsidR="006C653A">
        <w:rPr>
          <w:rFonts w:cs="Times New Roman"/>
        </w:rPr>
        <w:t xml:space="preserve">s were </w:t>
      </w:r>
      <w:r w:rsidR="00A06B3C">
        <w:rPr>
          <w:rFonts w:cs="Times New Roman"/>
        </w:rPr>
        <w:t>taught to</w:t>
      </w:r>
      <w:r w:rsidR="008D0A56">
        <w:rPr>
          <w:rFonts w:cs="Times New Roman"/>
        </w:rPr>
        <w:t xml:space="preserve"> </w:t>
      </w:r>
      <w:r>
        <w:rPr>
          <w:rFonts w:cs="Times New Roman"/>
        </w:rPr>
        <w:t xml:space="preserve">maintain in memory. </w:t>
      </w:r>
      <w:r w:rsidR="00053380">
        <w:rPr>
          <w:rFonts w:cs="Times New Roman"/>
        </w:rPr>
        <w:t xml:space="preserve">Neurons that generated persistent activity accounted for most of </w:t>
      </w:r>
      <w:r w:rsidR="00BA5844">
        <w:rPr>
          <w:rFonts w:cs="Times New Roman"/>
        </w:rPr>
        <w:t xml:space="preserve">the </w:t>
      </w:r>
      <w:r w:rsidR="00CF6DC3">
        <w:rPr>
          <w:rFonts w:cs="Times New Roman"/>
        </w:rPr>
        <w:t xml:space="preserve">spatial and object </w:t>
      </w:r>
      <w:r w:rsidR="00053380">
        <w:rPr>
          <w:rFonts w:cs="Times New Roman"/>
        </w:rPr>
        <w:t>information that could be decoded by the prefrontal population</w:t>
      </w:r>
      <w:r w:rsidR="000E4675">
        <w:rPr>
          <w:rFonts w:cs="Times New Roman"/>
        </w:rPr>
        <w:t xml:space="preserve"> during the delay period</w:t>
      </w:r>
      <w:r w:rsidR="00053380">
        <w:rPr>
          <w:rFonts w:cs="Times New Roman"/>
        </w:rPr>
        <w:t xml:space="preserve">. The effect was consistent across </w:t>
      </w:r>
      <w:r w:rsidR="009B04EE">
        <w:rPr>
          <w:rFonts w:cs="Times New Roman"/>
        </w:rPr>
        <w:t>differently</w:t>
      </w:r>
      <w:r w:rsidR="00BA5844">
        <w:rPr>
          <w:rFonts w:cs="Times New Roman"/>
        </w:rPr>
        <w:t xml:space="preserve"> sized sets </w:t>
      </w:r>
      <w:r w:rsidR="00053380">
        <w:rPr>
          <w:rFonts w:cs="Times New Roman"/>
        </w:rPr>
        <w:t xml:space="preserve">of neurons used to implement classification, </w:t>
      </w:r>
      <w:r w:rsidR="000E4675">
        <w:rPr>
          <w:rFonts w:cs="Times New Roman"/>
        </w:rPr>
        <w:t xml:space="preserve">across different classification parameters and across different kinds of classifiers. An important caveat is that neurons without persistent activity still exhibited some information, as </w:t>
      </w:r>
      <w:r w:rsidR="00751643">
        <w:rPr>
          <w:rFonts w:cs="Times New Roman"/>
        </w:rPr>
        <w:t xml:space="preserve">predicted by </w:t>
      </w:r>
      <w:r w:rsidR="000E4675">
        <w:rPr>
          <w:rFonts w:cs="Times New Roman"/>
        </w:rPr>
        <w:t xml:space="preserve">activity silent theories </w:t>
      </w:r>
      <w:r w:rsidR="00A51B16">
        <w:rPr>
          <w:rFonts w:cs="Times New Roman"/>
        </w:rPr>
        <w:fldChar w:fldCharType="begin"/>
      </w:r>
      <w:r w:rsidR="00A51B16">
        <w:rPr>
          <w:rFonts w:cs="Times New Roman"/>
        </w:rPr>
        <w:instrText xml:space="preserve"> ADDIN EN.CITE &lt;EndNote&gt;&lt;Cite&gt;&lt;Author&gt;Stokes&lt;/Author&gt;&lt;Year&gt;2015&lt;/Year&gt;&lt;RecNum&gt;6605&lt;/RecNum&gt;&lt;DisplayText&gt;(Stokes, 2015)&lt;/DisplayText&gt;&lt;record&gt;&lt;rec-number&gt;6605&lt;/rec-number&gt;&lt;foreign-keys&gt;&lt;key app="EN" db-id="z92e9ptf79v9viewt98vfsd20z2zwsexfdfp" timestamp="1464725075"&gt;6605&lt;/key&gt;&lt;/foreign-keys&gt;&lt;ref-type name="Journal Article"&gt;17&lt;/ref-type&gt;&lt;contributors&gt;&lt;authors&gt;&lt;author&gt;Stokes, M. G.&lt;/author&gt;&lt;/authors&gt;&lt;/contributors&gt;&lt;auth-address&gt;Oxford Centre for Human Brain Activity, University of Oxford, Oxford, UK. Electronic address: mark.stokes@ohba.ac.uk.&lt;/auth-address&gt;&lt;titles&gt;&lt;title&gt;&amp;apos;Activity-silent&amp;apos; working memory in prefrontal cortex: a dynamic coding framework&lt;/title&gt;&lt;secondary-title&gt;Trends Cogn Sci&lt;/secondary-title&gt;&lt;alt-title&gt;Trends in cognitive sciences&lt;/alt-title&gt;&lt;/titles&gt;&lt;periodical&gt;&lt;full-title&gt;Trends in Cognitive Sciences&lt;/full-title&gt;&lt;abbr-1&gt;Trends Cogn. Sci.&lt;/abbr-1&gt;&lt;abbr-2&gt;Trends Cogn Sci&lt;/abbr-2&gt;&lt;/periodical&gt;&lt;alt-periodical&gt;&lt;full-title&gt;Trends in Cognitive Sciences&lt;/full-title&gt;&lt;abbr-1&gt;Trends Cogn. Sci.&lt;/abbr-1&gt;&lt;abbr-2&gt;Trends Cogn Sci&lt;/abbr-2&gt;&lt;/alt-periodical&gt;&lt;pages&gt;394-405&lt;/pages&gt;&lt;volume&gt;19&lt;/volume&gt;&lt;number&gt;7&lt;/number&gt;&lt;keywords&gt;&lt;keyword&gt;Animals&lt;/keyword&gt;&lt;keyword&gt;Brain Mapping&lt;/keyword&gt;&lt;keyword&gt;Humans&lt;/keyword&gt;&lt;keyword&gt;Memory, Short-Term/*physiology&lt;/keyword&gt;&lt;keyword&gt;*Nonlinear Dynamics&lt;/keyword&gt;&lt;keyword&gt;Prefrontal Cortex/*physiology&lt;/keyword&gt;&lt;/keywords&gt;&lt;dates&gt;&lt;year&gt;2015&lt;/year&gt;&lt;pub-dates&gt;&lt;date&gt;Jul&lt;/date&gt;&lt;/pub-dates&gt;&lt;/dates&gt;&lt;isbn&gt;1879-307X (Electronic)&amp;#xD;1364-6613 (Linking)&lt;/isbn&gt;&lt;accession-num&gt;26051384&lt;/accession-num&gt;&lt;urls&gt;&lt;related-urls&gt;&lt;url&gt;http://www.ncbi.nlm.nih.gov/pubmed/26051384&lt;/url&gt;&lt;/related-urls&gt;&lt;/urls&gt;&lt;custom2&gt;4509720&lt;/custom2&gt;&lt;electronic-resource-num&gt;10.1016/j.tics.2015.05.004&lt;/electronic-resource-num&gt;&lt;/record&gt;&lt;/Cite&gt;&lt;/EndNote&gt;</w:instrText>
      </w:r>
      <w:r w:rsidR="00A51B16">
        <w:rPr>
          <w:rFonts w:cs="Times New Roman"/>
        </w:rPr>
        <w:fldChar w:fldCharType="separate"/>
      </w:r>
      <w:r w:rsidR="00A51B16">
        <w:rPr>
          <w:rFonts w:cs="Times New Roman"/>
          <w:noProof/>
        </w:rPr>
        <w:t>(Stokes, 2015)</w:t>
      </w:r>
      <w:r w:rsidR="00A51B16">
        <w:rPr>
          <w:rFonts w:cs="Times New Roman"/>
        </w:rPr>
        <w:fldChar w:fldCharType="end"/>
      </w:r>
      <w:r w:rsidR="00A51B16">
        <w:rPr>
          <w:rFonts w:cs="Times New Roman"/>
        </w:rPr>
        <w:t xml:space="preserve">. On the other hand, it is </w:t>
      </w:r>
      <w:r w:rsidR="005D63A4">
        <w:rPr>
          <w:rFonts w:cs="Times New Roman"/>
        </w:rPr>
        <w:t xml:space="preserve">also </w:t>
      </w:r>
      <w:r w:rsidR="00A51B16">
        <w:rPr>
          <w:rFonts w:cs="Times New Roman"/>
        </w:rPr>
        <w:t xml:space="preserve">possible that some </w:t>
      </w:r>
      <w:r w:rsidR="0027427E">
        <w:rPr>
          <w:rFonts w:cs="Times New Roman"/>
        </w:rPr>
        <w:t xml:space="preserve">of the </w:t>
      </w:r>
      <w:r w:rsidR="00A51B16">
        <w:rPr>
          <w:rFonts w:cs="Times New Roman"/>
        </w:rPr>
        <w:t xml:space="preserve">neurons </w:t>
      </w:r>
      <w:r w:rsidR="0027427E">
        <w:rPr>
          <w:rFonts w:cs="Times New Roman"/>
        </w:rPr>
        <w:t xml:space="preserve">which </w:t>
      </w:r>
      <w:r w:rsidR="00A51B16">
        <w:rPr>
          <w:rFonts w:cs="Times New Roman"/>
        </w:rPr>
        <w:t xml:space="preserve">failed to meet our statistical criterion, generated persistent activity, nonetheless. </w:t>
      </w:r>
    </w:p>
    <w:p w14:paraId="598E4417" w14:textId="53E0AEEB" w:rsidR="00A51B16" w:rsidRDefault="00A51B16" w:rsidP="00BA4FA1">
      <w:pPr>
        <w:spacing w:line="480" w:lineRule="auto"/>
        <w:rPr>
          <w:rFonts w:cs="Times New Roman"/>
        </w:rPr>
      </w:pPr>
      <w:r>
        <w:rPr>
          <w:rFonts w:cs="Times New Roman"/>
        </w:rPr>
        <w:tab/>
      </w:r>
      <w:r w:rsidR="00CF6DC3">
        <w:rPr>
          <w:rFonts w:cs="Times New Roman"/>
        </w:rPr>
        <w:t>Neurons with persistent activity</w:t>
      </w:r>
      <w:r w:rsidR="00C511E2">
        <w:rPr>
          <w:rFonts w:cs="Times New Roman"/>
        </w:rPr>
        <w:t xml:space="preserve"> comprised the minority of neurons in the shape working memory task</w:t>
      </w:r>
      <w:r w:rsidR="00E87BAF">
        <w:rPr>
          <w:rFonts w:cs="Times New Roman"/>
        </w:rPr>
        <w:t xml:space="preserve">. In fact, </w:t>
      </w:r>
      <w:r w:rsidR="006D14D6">
        <w:rPr>
          <w:rFonts w:cs="Times New Roman"/>
        </w:rPr>
        <w:t>overall neuronal activity, averaged across all neurons and stimuli</w:t>
      </w:r>
      <w:r w:rsidR="00F955EC">
        <w:rPr>
          <w:rFonts w:cs="Times New Roman"/>
        </w:rPr>
        <w:t>,</w:t>
      </w:r>
      <w:r w:rsidR="006D14D6">
        <w:rPr>
          <w:rFonts w:cs="Times New Roman"/>
        </w:rPr>
        <w:t xml:space="preserve"> barely suggested increased firing rate in the delay period of the task. However, c</w:t>
      </w:r>
      <w:r w:rsidR="00C511E2">
        <w:rPr>
          <w:rFonts w:cs="Times New Roman"/>
        </w:rPr>
        <w:t>lassification based on non-persistent neurons barely exceeded chance performance. Th</w:t>
      </w:r>
      <w:r w:rsidR="00F955EC">
        <w:rPr>
          <w:rFonts w:cs="Times New Roman"/>
        </w:rPr>
        <w:t xml:space="preserve">is </w:t>
      </w:r>
      <w:r w:rsidR="00C511E2">
        <w:rPr>
          <w:rFonts w:cs="Times New Roman"/>
        </w:rPr>
        <w:t xml:space="preserve">result </w:t>
      </w:r>
      <w:r w:rsidR="00F955EC">
        <w:rPr>
          <w:rFonts w:cs="Times New Roman"/>
        </w:rPr>
        <w:t xml:space="preserve">thus </w:t>
      </w:r>
      <w:r w:rsidR="00C511E2">
        <w:rPr>
          <w:rFonts w:cs="Times New Roman"/>
        </w:rPr>
        <w:t xml:space="preserve">provides direct evidence </w:t>
      </w:r>
      <w:r w:rsidR="006D14D6">
        <w:rPr>
          <w:rFonts w:cs="Times New Roman"/>
        </w:rPr>
        <w:t xml:space="preserve">in favor of the idea that prefrontal neurons maintain stimulus related information in working memory by virtue of persistent discharges </w:t>
      </w:r>
      <w:r w:rsidR="00715573">
        <w:rPr>
          <w:rFonts w:cs="Times New Roman"/>
        </w:rPr>
        <w:fldChar w:fldCharType="begin"/>
      </w:r>
      <w:r w:rsidR="00715573">
        <w:rPr>
          <w:rFonts w:cs="Times New Roman"/>
        </w:rPr>
        <w:instrText xml:space="preserve"> ADDIN EN.CITE &lt;EndNote&gt;&lt;Cite&gt;&lt;Author&gt;Jaffe&lt;/Author&gt;&lt;Year&gt;2021&lt;/Year&gt;&lt;RecNum&gt;7377&lt;/RecNum&gt;&lt;DisplayText&gt;(Jaffe and Constantinidis, 2021)&lt;/DisplayText&gt;&lt;record&gt;&lt;rec-number&gt;7377&lt;/rec-number&gt;&lt;foreign-keys&gt;&lt;key app="EN" db-id="z92e9ptf79v9viewt98vfsd20z2zwsexfdfp" timestamp="1632684453"&gt;7377&lt;/key&gt;&lt;/foreign-keys&gt;&lt;ref-type name="Journal Article"&gt;17&lt;/ref-type&gt;&lt;contributors&gt;&lt;authors&gt;&lt;author&gt;Jaffe, R. J.&lt;/author&gt;&lt;author&gt;Constantinidis, C.&lt;/author&gt;&lt;/authors&gt;&lt;/contributors&gt;&lt;auth-address&gt;Department of Neurobiology &amp;amp; Anatomy, Wake Forest School of Medicine, Winston-Salem, North Carolina, USA.&amp;#xD;Department of Biomedical Engineering, Vanderbilt University, Nashville, Tennessee, USA.&amp;#xD;Neuroscience Program, Vanderbilt University, Nashville, Tennessee, USA.&amp;#xD;Department of Ophthalmology and Visual Sciences, Vanderbilt University Medical Center, Nashville, Tennessee, USA.&lt;/auth-address&gt;&lt;titles&gt;&lt;title&gt;Working Memory: From Neural Activity to the Sentient Mind&lt;/title&gt;&lt;secondary-title&gt;Compr Physiol&lt;/secondary-title&gt;&lt;/titles&gt;&lt;periodical&gt;&lt;full-title&gt;Compr Physiol&lt;/full-title&gt;&lt;/periodical&gt;&lt;pages&gt;1-41&lt;/pages&gt;&lt;volume&gt;11&lt;/volume&gt;&lt;number&gt;4&lt;/number&gt;&lt;edition&gt;2021/09/25&lt;/edition&gt;&lt;dates&gt;&lt;year&gt;2021&lt;/year&gt;&lt;pub-dates&gt;&lt;date&gt;Sep 23&lt;/date&gt;&lt;/pub-dates&gt;&lt;/dates&gt;&lt;isbn&gt;2040-4603 (Electronic)&amp;#xD;2040-4603 (Linking)&lt;/isbn&gt;&lt;accession-num&gt;34558671&lt;/accession-num&gt;&lt;urls&gt;&lt;related-urls&gt;&lt;url&gt;https://www.ncbi.nlm.nih.gov/pubmed/34558671&lt;/url&gt;&lt;/related-urls&gt;&lt;/urls&gt;&lt;electronic-resource-num&gt;10.1002/cphy.c210005&lt;/electronic-resource-num&gt;&lt;/record&gt;&lt;/Cite&gt;&lt;/EndNote&gt;</w:instrText>
      </w:r>
      <w:r w:rsidR="00715573">
        <w:rPr>
          <w:rFonts w:cs="Times New Roman"/>
        </w:rPr>
        <w:fldChar w:fldCharType="separate"/>
      </w:r>
      <w:r w:rsidR="00715573">
        <w:rPr>
          <w:rFonts w:cs="Times New Roman"/>
          <w:noProof/>
        </w:rPr>
        <w:t>(Jaffe and Constantinidis, 2021)</w:t>
      </w:r>
      <w:r w:rsidR="00715573">
        <w:rPr>
          <w:rFonts w:cs="Times New Roman"/>
        </w:rPr>
        <w:fldChar w:fldCharType="end"/>
      </w:r>
      <w:r w:rsidR="00715573">
        <w:rPr>
          <w:rFonts w:cs="Times New Roman"/>
        </w:rPr>
        <w:t xml:space="preserve">. </w:t>
      </w:r>
    </w:p>
    <w:p w14:paraId="74006963" w14:textId="4AB13854" w:rsidR="00BA4FA1" w:rsidRDefault="00BA4FA1" w:rsidP="00BA4FA1">
      <w:pPr>
        <w:spacing w:line="480" w:lineRule="auto"/>
        <w:rPr>
          <w:rFonts w:cs="Times New Roman"/>
        </w:rPr>
      </w:pPr>
    </w:p>
    <w:p w14:paraId="0BCAC86F" w14:textId="738C878F" w:rsidR="009A4988" w:rsidRPr="009A4988" w:rsidRDefault="009A4988" w:rsidP="00BA4FA1">
      <w:pPr>
        <w:spacing w:line="480" w:lineRule="auto"/>
        <w:rPr>
          <w:rFonts w:cs="Times New Roman"/>
          <w:b/>
          <w:bCs/>
        </w:rPr>
      </w:pPr>
      <w:r w:rsidRPr="009A4988">
        <w:rPr>
          <w:rFonts w:cs="Times New Roman"/>
          <w:b/>
          <w:bCs/>
        </w:rPr>
        <w:t>Activity Silent Mechanisms</w:t>
      </w:r>
    </w:p>
    <w:p w14:paraId="4460AA6B" w14:textId="611A0E92" w:rsidR="009A4988" w:rsidRPr="0041076A" w:rsidRDefault="009A4988" w:rsidP="003D5C3B">
      <w:pPr>
        <w:spacing w:line="480" w:lineRule="auto"/>
        <w:rPr>
          <w:rFonts w:cs="Times New Roman"/>
        </w:rPr>
      </w:pPr>
      <w:r w:rsidRPr="0041076A">
        <w:rPr>
          <w:rFonts w:cs="Times New Roman"/>
        </w:rPr>
        <w:t>Strong theoretical and experimental evidence exists for some types of activity-silent mechanisms operating during working memory</w:t>
      </w:r>
      <w:r w:rsidR="007B0146">
        <w:rPr>
          <w:rFonts w:cs="Times New Roman"/>
        </w:rPr>
        <w:t xml:space="preserve"> tasks</w:t>
      </w:r>
      <w:r w:rsidRPr="0041076A">
        <w:rPr>
          <w:rFonts w:cs="Times New Roman"/>
        </w:rPr>
        <w:t>. For example, activity elicited after repeated presentation of the same stimulus is typically reduced</w:t>
      </w:r>
      <w:r w:rsidR="00715573">
        <w:rPr>
          <w:rFonts w:cs="Times New Roman"/>
        </w:rPr>
        <w:t xml:space="preserve"> for many neurons</w:t>
      </w:r>
      <w:r w:rsidRPr="0041076A">
        <w:rPr>
          <w:rFonts w:cs="Times New Roman"/>
        </w:rPr>
        <w:t>, a phenomenon termed repetition suppression</w:t>
      </w:r>
      <w:r w:rsidR="00715573">
        <w:rPr>
          <w:rFonts w:cs="Times New Roman"/>
        </w:rPr>
        <w:t>, even though persistent activity may not be present in most of these neurons</w:t>
      </w:r>
      <w:r w:rsidRPr="0041076A">
        <w:rPr>
          <w:rFonts w:cs="Times New Roman"/>
        </w:rPr>
        <w:t xml:space="preserve"> </w:t>
      </w:r>
      <w:r w:rsidRPr="0041076A">
        <w:rPr>
          <w:rFonts w:cs="Times New Roman"/>
        </w:rPr>
        <w:fldChar w:fldCharType="begin"/>
      </w:r>
      <w:r>
        <w:rPr>
          <w:rFonts w:cs="Times New Roman"/>
        </w:rPr>
        <w:instrText xml:space="preserve"> ADDIN EN.CITE &lt;EndNote&gt;&lt;Cite&gt;&lt;Author&gt;Grill-Spector&lt;/Author&gt;&lt;Year&gt;2006&lt;/Year&gt;&lt;RecNum&gt;6237&lt;/RecNum&gt;&lt;DisplayText&gt;(Grill-Spector et al., 2006)&lt;/DisplayText&gt;&lt;record&gt;&lt;rec-number&gt;6237&lt;/rec-number&gt;&lt;foreign-keys&gt;&lt;key app="EN" db-id="z92e9ptf79v9viewt98vfsd20z2zwsexfdfp" timestamp="1323805567"&gt;6237&lt;/key&gt;&lt;/foreign-keys&gt;&lt;ref-type name="Journal Article"&gt;17&lt;/ref-type&gt;&lt;contributors&gt;&lt;authors&gt;&lt;author&gt;Grill-Spector, K.&lt;/author&gt;&lt;author&gt;Henson, R.&lt;/author&gt;&lt;author&gt;Martin, A.&lt;/author&gt;&lt;/authors&gt;&lt;/contributors&gt;&lt;auth-address&gt;Department of Psychology, Stanford University, Stanford, CA 94305, USA. kalanit@psych.stanford.edu&lt;/auth-address&gt;&lt;titles&gt;&lt;title&gt;Repetition and the brain: neural models of stimulus-specific effects&lt;/title&gt;&lt;secondary-title&gt;Trends Cogn Sci&lt;/secondary-title&gt;&lt;/titles&gt;&lt;periodical&gt;&lt;full-title&gt;Trends in Cognitive Sciences&lt;/full-title&gt;&lt;abbr-1&gt;Trends Cogn. Sci.&lt;/abbr-1&gt;&lt;abbr-2&gt;Trends Cogn Sci&lt;/abbr-2&gt;&lt;/periodical&gt;&lt;pages&gt;14-23&lt;/pages&gt;&lt;volume&gt;10&lt;/volume&gt;&lt;number&gt;1&lt;/number&gt;&lt;edition&gt;2005/12/03&lt;/edition&gt;&lt;keywords&gt;&lt;keyword&gt;Brain/*anatomy &amp;amp; histology&lt;/keyword&gt;&lt;keyword&gt;Electroencephalography&lt;/keyword&gt;&lt;keyword&gt;Humans&lt;/keyword&gt;&lt;keyword&gt;Magnetic Resonance Imaging&lt;/keyword&gt;&lt;keyword&gt;Magnetoencephalography&lt;/keyword&gt;&lt;keyword&gt;*Nerve Net&lt;/keyword&gt;&lt;keyword&gt;*Periodicity&lt;/keyword&gt;&lt;keyword&gt;*Physical Stimulation&lt;/keyword&gt;&lt;keyword&gt;Synapses/physiology&lt;/keyword&gt;&lt;/keywords&gt;&lt;dates&gt;&lt;year&gt;2006&lt;/year&gt;&lt;pub-dates&gt;&lt;date&gt;Jan&lt;/date&gt;&lt;/pub-dates&gt;&lt;/dates&gt;&lt;isbn&gt;1364-6613 (Print)&amp;#xD;1364-6613 (Linking)&lt;/isbn&gt;&lt;accession-num&gt;16321563&lt;/accession-num&gt;&lt;urls&gt;&lt;related-urls&gt;&lt;url&gt;http://www.ncbi.nlm.nih.gov/entrez/query.fcgi?cmd=Retrieve&amp;amp;db=PubMed&amp;amp;dopt=Citation&amp;amp;list_uids=16321563&lt;/url&gt;&lt;/related-urls&gt;&lt;/urls&gt;&lt;electronic-resource-num&gt;S1364-6613(05)00323-2 [pii]&amp;#xD;10.1016/j.tics.2005.11.006&lt;/electronic-resource-num&gt;&lt;language&gt;eng&lt;/language&gt;&lt;/record&gt;&lt;/Cite&gt;&lt;/EndNote&gt;</w:instrText>
      </w:r>
      <w:r w:rsidRPr="0041076A">
        <w:rPr>
          <w:rFonts w:cs="Times New Roman"/>
        </w:rPr>
        <w:fldChar w:fldCharType="separate"/>
      </w:r>
      <w:r>
        <w:rPr>
          <w:rFonts w:cs="Times New Roman"/>
          <w:noProof/>
        </w:rPr>
        <w:t>(Grill-Spector et al., 2006)</w:t>
      </w:r>
      <w:r w:rsidRPr="0041076A">
        <w:rPr>
          <w:rFonts w:cs="Times New Roman"/>
        </w:rPr>
        <w:fldChar w:fldCharType="end"/>
      </w:r>
      <w:r w:rsidRPr="0041076A">
        <w:rPr>
          <w:rFonts w:cs="Times New Roman"/>
        </w:rPr>
        <w:t xml:space="preserve">. The response difference to matching and nonmatching stimuli has predictive power over behavioral performance, </w:t>
      </w:r>
      <w:r w:rsidR="000F10C6">
        <w:rPr>
          <w:rFonts w:cs="Times New Roman"/>
        </w:rPr>
        <w:t xml:space="preserve">differing </w:t>
      </w:r>
      <w:r w:rsidRPr="0041076A">
        <w:rPr>
          <w:rFonts w:cs="Times New Roman"/>
        </w:rPr>
        <w:t xml:space="preserve">systematically in correct and error trials, </w:t>
      </w:r>
      <w:r w:rsidR="000F10C6">
        <w:rPr>
          <w:rFonts w:cs="Times New Roman"/>
        </w:rPr>
        <w:t xml:space="preserve">and </w:t>
      </w:r>
      <w:r w:rsidRPr="0041076A">
        <w:rPr>
          <w:rFonts w:cs="Times New Roman"/>
        </w:rPr>
        <w:t xml:space="preserve">thus providing evidence </w:t>
      </w:r>
      <w:r w:rsidR="003D5C3B">
        <w:rPr>
          <w:rFonts w:cs="Times New Roman"/>
        </w:rPr>
        <w:t>of</w:t>
      </w:r>
      <w:r w:rsidR="005641EA">
        <w:rPr>
          <w:rFonts w:cs="Times New Roman"/>
        </w:rPr>
        <w:t xml:space="preserve"> </w:t>
      </w:r>
      <w:r w:rsidR="003D5C3B">
        <w:rPr>
          <w:rFonts w:cs="Times New Roman"/>
        </w:rPr>
        <w:t xml:space="preserve">memory being influenced by </w:t>
      </w:r>
      <w:r w:rsidRPr="0041076A">
        <w:rPr>
          <w:rFonts w:cs="Times New Roman"/>
        </w:rPr>
        <w:t xml:space="preserve">this activity </w:t>
      </w:r>
      <w:r w:rsidRPr="0041076A">
        <w:rPr>
          <w:rFonts w:cs="Times New Roman"/>
        </w:rPr>
        <w:fldChar w:fldCharType="begin">
          <w:fldData xml:space="preserve">PEVuZE5vdGU+PENpdGU+PEF1dGhvcj5aYWtzYXM8L0F1dGhvcj48WWVhcj4yMDA2PC9ZZWFyPjxS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</w:fldData>
        </w:fldChar>
      </w:r>
      <w:r>
        <w:rPr>
          <w:rFonts w:cs="Times New Roman"/>
        </w:rPr>
        <w:instrText xml:space="preserve"> ADDIN EN.CITE </w:instrText>
      </w:r>
      <w:r>
        <w:rPr>
          <w:rFonts w:cs="Times New Roman"/>
        </w:rPr>
        <w:fldChar w:fldCharType="begin">
          <w:fldData xml:space="preserve">PEVuZE5vdGU+PENpdGU+PEF1dGhvcj5aYWtzYXM8L0F1dGhvcj48WWVhcj4yMDA2PC9ZZWFyPjxS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</w:fldData>
        </w:fldChar>
      </w:r>
      <w:r>
        <w:rPr>
          <w:rFonts w:cs="Times New Roman"/>
        </w:rPr>
        <w:instrText xml:space="preserve"> ADDIN EN.CITE.DATA </w:instrText>
      </w:r>
      <w:r>
        <w:rPr>
          <w:rFonts w:cs="Times New Roman"/>
        </w:rPr>
      </w:r>
      <w:r>
        <w:rPr>
          <w:rFonts w:cs="Times New Roman"/>
        </w:rPr>
        <w:fldChar w:fldCharType="end"/>
      </w:r>
      <w:r w:rsidRPr="0041076A">
        <w:rPr>
          <w:rFonts w:cs="Times New Roman"/>
        </w:rPr>
      </w:r>
      <w:r w:rsidRPr="0041076A">
        <w:rPr>
          <w:rFonts w:cs="Times New Roman"/>
        </w:rPr>
        <w:fldChar w:fldCharType="separate"/>
      </w:r>
      <w:r>
        <w:rPr>
          <w:rFonts w:cs="Times New Roman"/>
          <w:noProof/>
        </w:rPr>
        <w:t>(Zaksas and Pasternak, 2006; Qi et al., 2012)</w:t>
      </w:r>
      <w:r w:rsidRPr="0041076A">
        <w:rPr>
          <w:rFonts w:cs="Times New Roman"/>
        </w:rPr>
        <w:fldChar w:fldCharType="end"/>
      </w:r>
      <w:r w:rsidRPr="0041076A">
        <w:rPr>
          <w:rFonts w:cs="Times New Roman"/>
        </w:rPr>
        <w:t xml:space="preserve">. Computational models have been proposed that could account for such changes via mechanisms that depend on synaptic strength modifications instead of spike generation </w:t>
      </w:r>
      <w:r w:rsidRPr="0041076A">
        <w:rPr>
          <w:rFonts w:cs="Times New Roman"/>
        </w:rPr>
        <w:fldChar w:fldCharType="begin">
          <w:fldData xml:space="preserve">PEVuZE5vdGU+PENpdGU+PEF1dGhvcj5Nb25naWxsbzwvQXV0aG9yPjxZZWFyPjIwMDg8L1llYXI+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Nb25naWxsbzwvQXV0aG9yPjxZZWFyPjIwMDg8L1llYXI+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</w:fldData>
        </w:fldChar>
      </w:r>
      <w:r>
        <w:rPr>
          <w:rFonts w:cs="Times New Roman"/>
        </w:rPr>
        <w:instrText xml:space="preserve"> ADDIN EN.CITE.DATA </w:instrText>
      </w:r>
      <w:r>
        <w:rPr>
          <w:rFonts w:cs="Times New Roman"/>
        </w:rPr>
      </w:r>
      <w:r>
        <w:rPr>
          <w:rFonts w:cs="Times New Roman"/>
        </w:rPr>
        <w:fldChar w:fldCharType="end"/>
      </w:r>
      <w:r w:rsidRPr="0041076A">
        <w:rPr>
          <w:rFonts w:cs="Times New Roman"/>
        </w:rPr>
      </w:r>
      <w:r w:rsidRPr="0041076A">
        <w:rPr>
          <w:rFonts w:cs="Times New Roman"/>
        </w:rPr>
        <w:fldChar w:fldCharType="separate"/>
      </w:r>
      <w:r>
        <w:rPr>
          <w:rFonts w:cs="Times New Roman"/>
          <w:noProof/>
        </w:rPr>
        <w:t>(Mongillo et al., 2008; Sugase-Miyamoto et al., 2008)</w:t>
      </w:r>
      <w:r w:rsidRPr="0041076A">
        <w:rPr>
          <w:rFonts w:cs="Times New Roman"/>
        </w:rPr>
        <w:fldChar w:fldCharType="end"/>
      </w:r>
      <w:r w:rsidRPr="0041076A">
        <w:rPr>
          <w:rFonts w:cs="Times New Roman"/>
        </w:rPr>
        <w:t xml:space="preserve">. </w:t>
      </w:r>
      <w:r w:rsidRPr="0041076A">
        <w:rPr>
          <w:rFonts w:cs="Times New Roman"/>
          <w:bCs/>
        </w:rPr>
        <w:t xml:space="preserve">Recurrent Neural Networks have been used successfully to model complex cognitive tasks, including those related to working memory </w:t>
      </w:r>
      <w:r w:rsidRPr="0041076A">
        <w:rPr>
          <w:rFonts w:cs="Times New Roman"/>
        </w:rPr>
        <w:fldChar w:fldCharType="begin">
          <w:fldData xml:space="preserve">PEVuZE5vdGU+PENpdGU+PEF1dGhvcj5ZYW5nPC9BdXRob3I+PFllYXI+MjAxOTwvWWVhcj48UmVj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zgtODQ8L3BhZ2VzPjx2b2x1bWU+NTAzPC92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YW5nPC9BdXRob3I+PFllYXI+MjAxOTwvWWVhcj48UmVj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41076A">
        <w:rPr>
          <w:rFonts w:cs="Times New Roman"/>
        </w:rPr>
      </w:r>
      <w:r w:rsidRPr="0041076A">
        <w:rPr>
          <w:rFonts w:cs="Times New Roman"/>
        </w:rPr>
        <w:fldChar w:fldCharType="separate"/>
      </w:r>
      <w:r>
        <w:rPr>
          <w:rFonts w:cs="Times New Roman"/>
          <w:noProof/>
        </w:rPr>
        <w:t>(Mante et al., 2013; Masse et al., 2019; Yang et al., 2019; Kim and Sejnowski, 2021)</w:t>
      </w:r>
      <w:r w:rsidRPr="0041076A">
        <w:rPr>
          <w:rFonts w:cs="Times New Roman"/>
        </w:rPr>
        <w:fldChar w:fldCharType="end"/>
      </w:r>
      <w:r w:rsidRPr="0041076A">
        <w:rPr>
          <w:rFonts w:cs="Times New Roman"/>
          <w:bCs/>
        </w:rPr>
        <w:t xml:space="preserve">, </w:t>
      </w:r>
      <w:r w:rsidRPr="0041076A">
        <w:rPr>
          <w:rFonts w:cs="Times New Roman"/>
        </w:rPr>
        <w:t xml:space="preserve">demonstrating that it is possible to perform working memory tasks by virtue of rapid changes in synaptic weights after </w:t>
      </w:r>
      <w:r w:rsidR="00E3668E">
        <w:rPr>
          <w:rFonts w:cs="Times New Roman"/>
        </w:rPr>
        <w:t>a stimulus presentation</w:t>
      </w:r>
      <w:r w:rsidRPr="0041076A">
        <w:rPr>
          <w:rFonts w:cs="Times New Roman"/>
        </w:rPr>
        <w:t>.</w:t>
      </w:r>
      <w:r w:rsidR="002C0137">
        <w:rPr>
          <w:rFonts w:cs="Times New Roman"/>
        </w:rPr>
        <w:t xml:space="preserve"> However, these studies have also suggested that synaptic mechanisms alone are inadequate to maintain information for more demanding tasks, </w:t>
      </w:r>
      <w:r w:rsidR="005F3F97">
        <w:rPr>
          <w:rFonts w:cs="Times New Roman"/>
        </w:rPr>
        <w:t>such as tasks</w:t>
      </w:r>
      <w:r w:rsidR="002C0137">
        <w:rPr>
          <w:rFonts w:cs="Times New Roman"/>
        </w:rPr>
        <w:t xml:space="preserve"> involving multiple sequential stimuli </w:t>
      </w:r>
      <w:r w:rsidR="002C0137">
        <w:rPr>
          <w:rFonts w:cs="Times New Roman"/>
        </w:rPr>
        <w:fldChar w:fldCharType="begin">
          <w:fldData xml:space="preserve">PEVuZE5vdGU+PENpdGU+PEF1dGhvcj5NYXNzZTwvQXV0aG9yPjxZZWFyPjIwMTk8L1llYXI+PFJl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=
</w:fldData>
        </w:fldChar>
      </w:r>
      <w:r w:rsidR="002C0137">
        <w:rPr>
          <w:rFonts w:cs="Times New Roman"/>
        </w:rPr>
        <w:instrText xml:space="preserve"> ADDIN EN.CITE </w:instrText>
      </w:r>
      <w:r w:rsidR="002C0137">
        <w:rPr>
          <w:rFonts w:cs="Times New Roman"/>
        </w:rPr>
        <w:fldChar w:fldCharType="begin">
          <w:fldData xml:space="preserve">PEVuZE5vdGU+PENpdGU+PEF1dGhvcj5NYXNzZTwvQXV0aG9yPjxZZWFyPjIwMTk8L1llYXI+PFJl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=
</w:fldData>
        </w:fldChar>
      </w:r>
      <w:r w:rsidR="002C0137">
        <w:rPr>
          <w:rFonts w:cs="Times New Roman"/>
        </w:rPr>
        <w:instrText xml:space="preserve"> ADDIN EN.CITE.DATA </w:instrText>
      </w:r>
      <w:r w:rsidR="002C0137">
        <w:rPr>
          <w:rFonts w:cs="Times New Roman"/>
        </w:rPr>
      </w:r>
      <w:r w:rsidR="002C0137">
        <w:rPr>
          <w:rFonts w:cs="Times New Roman"/>
        </w:rPr>
        <w:fldChar w:fldCharType="end"/>
      </w:r>
      <w:r w:rsidR="002C0137">
        <w:rPr>
          <w:rFonts w:cs="Times New Roman"/>
        </w:rPr>
      </w:r>
      <w:r w:rsidR="002C0137">
        <w:rPr>
          <w:rFonts w:cs="Times New Roman"/>
        </w:rPr>
        <w:fldChar w:fldCharType="separate"/>
      </w:r>
      <w:r w:rsidR="002C0137">
        <w:rPr>
          <w:rFonts w:cs="Times New Roman"/>
          <w:noProof/>
        </w:rPr>
        <w:t>(Masse et al., 2019)</w:t>
      </w:r>
      <w:r w:rsidR="002C0137">
        <w:rPr>
          <w:rFonts w:cs="Times New Roman"/>
        </w:rPr>
        <w:fldChar w:fldCharType="end"/>
      </w:r>
      <w:r w:rsidR="002C0137">
        <w:rPr>
          <w:rFonts w:cs="Times New Roman"/>
        </w:rPr>
        <w:t xml:space="preserve">. </w:t>
      </w:r>
      <w:r w:rsidRPr="0041076A">
        <w:rPr>
          <w:rFonts w:cs="Times New Roman"/>
          <w:b/>
          <w:bCs/>
        </w:rPr>
        <w:t xml:space="preserve"> </w:t>
      </w:r>
    </w:p>
    <w:p w14:paraId="4B76AE73" w14:textId="3DCB38E5" w:rsidR="009A4988" w:rsidRPr="0041076A" w:rsidRDefault="00A3225C" w:rsidP="00BD4AF6">
      <w:pPr>
        <w:spacing w:line="480" w:lineRule="auto"/>
        <w:ind w:firstLine="720"/>
        <w:rPr>
          <w:rFonts w:cs="Times New Roman"/>
        </w:rPr>
      </w:pPr>
      <w:r>
        <w:rPr>
          <w:rFonts w:cs="Times New Roman"/>
        </w:rPr>
        <w:t>Serial bias is a</w:t>
      </w:r>
      <w:r w:rsidR="009A4988" w:rsidRPr="0041076A">
        <w:rPr>
          <w:rFonts w:cs="Times New Roman"/>
        </w:rPr>
        <w:t>nother phenomenon attributed to silent mechanisms</w:t>
      </w:r>
      <w:r>
        <w:rPr>
          <w:rFonts w:cs="Times New Roman"/>
        </w:rPr>
        <w:t xml:space="preserve">. Specifically, </w:t>
      </w:r>
      <w:r w:rsidR="009A4988" w:rsidRPr="0041076A">
        <w:rPr>
          <w:rFonts w:cs="Times New Roman"/>
        </w:rPr>
        <w:t xml:space="preserve">the location of </w:t>
      </w:r>
      <w:r w:rsidR="00C359E8">
        <w:rPr>
          <w:rFonts w:cs="Times New Roman"/>
        </w:rPr>
        <w:t>a</w:t>
      </w:r>
      <w:r w:rsidR="00C359E8" w:rsidRPr="0041076A">
        <w:rPr>
          <w:rFonts w:cs="Times New Roman"/>
        </w:rPr>
        <w:t xml:space="preserve"> </w:t>
      </w:r>
      <w:r w:rsidR="009A4988" w:rsidRPr="0041076A">
        <w:rPr>
          <w:rFonts w:cs="Times New Roman"/>
        </w:rPr>
        <w:t xml:space="preserve">previous </w:t>
      </w:r>
      <w:r w:rsidR="00C359E8">
        <w:rPr>
          <w:rFonts w:cs="Times New Roman"/>
        </w:rPr>
        <w:t xml:space="preserve">trial’s </w:t>
      </w:r>
      <w:r w:rsidR="009A4988" w:rsidRPr="0041076A">
        <w:rPr>
          <w:rFonts w:cs="Times New Roman"/>
        </w:rPr>
        <w:t xml:space="preserve">stimulus biases the response in the current trial. </w:t>
      </w:r>
      <w:r w:rsidR="0097437D">
        <w:rPr>
          <w:rFonts w:cs="Times New Roman"/>
        </w:rPr>
        <w:t xml:space="preserve">Recent spatial working memory studies have suggested this mechanism </w:t>
      </w:r>
      <w:r w:rsidR="00BD4AF6">
        <w:rPr>
          <w:rFonts w:cs="Times New Roman"/>
        </w:rPr>
        <w:t>to be</w:t>
      </w:r>
      <w:r w:rsidR="0097437D">
        <w:rPr>
          <w:rFonts w:cs="Times New Roman"/>
        </w:rPr>
        <w:t xml:space="preserve"> both present and compatible </w:t>
      </w:r>
      <w:r w:rsidR="009A4988" w:rsidRPr="0041076A">
        <w:rPr>
          <w:rFonts w:cs="Times New Roman"/>
        </w:rPr>
        <w:t>with persistent activity mechanisms</w:t>
      </w:r>
      <w:r w:rsidR="00BD4AF6">
        <w:rPr>
          <w:rFonts w:cs="Times New Roman"/>
        </w:rPr>
        <w:t xml:space="preserve">. When the appearance of a fixation point increases neural excitability prior to the stimulus presentation, </w:t>
      </w:r>
      <w:r w:rsidR="00BD4AF6" w:rsidRPr="0041076A">
        <w:rPr>
          <w:rFonts w:cs="Times New Roman"/>
        </w:rPr>
        <w:t xml:space="preserve">the previous </w:t>
      </w:r>
      <w:r w:rsidR="00BD4AF6">
        <w:rPr>
          <w:rFonts w:cs="Times New Roman"/>
        </w:rPr>
        <w:t xml:space="preserve">trial’s </w:t>
      </w:r>
      <w:r w:rsidR="0037070E">
        <w:rPr>
          <w:rFonts w:cs="Times New Roman"/>
        </w:rPr>
        <w:t xml:space="preserve">activity </w:t>
      </w:r>
      <w:r w:rsidR="00BD4AF6" w:rsidRPr="0041076A">
        <w:rPr>
          <w:rFonts w:cs="Times New Roman"/>
        </w:rPr>
        <w:t>bump</w:t>
      </w:r>
      <w:r w:rsidR="00BD4AF6">
        <w:rPr>
          <w:rFonts w:cs="Times New Roman"/>
        </w:rPr>
        <w:t xml:space="preserve"> </w:t>
      </w:r>
      <w:r w:rsidR="005C7A39">
        <w:rPr>
          <w:rFonts w:cs="Times New Roman"/>
        </w:rPr>
        <w:t>could</w:t>
      </w:r>
      <w:r w:rsidR="00BD4AF6">
        <w:rPr>
          <w:rFonts w:cs="Times New Roman"/>
        </w:rPr>
        <w:t xml:space="preserve"> undergo </w:t>
      </w:r>
      <w:r w:rsidR="00BD4AF6" w:rsidRPr="0041076A">
        <w:rPr>
          <w:rFonts w:cs="Times New Roman"/>
        </w:rPr>
        <w:t>a transient reactivation</w:t>
      </w:r>
      <w:r w:rsidR="0037070E">
        <w:rPr>
          <w:rFonts w:cs="Times New Roman"/>
        </w:rPr>
        <w:t>,</w:t>
      </w:r>
      <w:r w:rsidR="00BD4AF6">
        <w:rPr>
          <w:rFonts w:cs="Times New Roman"/>
        </w:rPr>
        <w:t xml:space="preserve"> </w:t>
      </w:r>
      <w:r w:rsidR="009A4988" w:rsidRPr="0041076A">
        <w:rPr>
          <w:rFonts w:cs="Times New Roman"/>
        </w:rPr>
        <w:t>which may then merge with the new bump</w:t>
      </w:r>
      <w:r w:rsidR="002C0137">
        <w:rPr>
          <w:rFonts w:cs="Times New Roman"/>
        </w:rPr>
        <w:t xml:space="preserve"> </w:t>
      </w:r>
      <w:r w:rsidR="002C0137">
        <w:rPr>
          <w:rFonts w:cs="Times New Roman"/>
        </w:rPr>
        <w:fldChar w:fldCharType="begin">
          <w:fldData xml:space="preserve">PEVuZE5vdGU+PENpdGU+PEF1dGhvcj5CYXJib3NhPC9BdXRob3I+PFllYXI+MjAyMDwvWWVhcj48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</w:fldData>
        </w:fldChar>
      </w:r>
      <w:r w:rsidR="002C0137">
        <w:rPr>
          <w:rFonts w:cs="Times New Roman"/>
        </w:rPr>
        <w:instrText xml:space="preserve"> ADDIN EN.CITE </w:instrText>
      </w:r>
      <w:r w:rsidR="002C0137">
        <w:rPr>
          <w:rFonts w:cs="Times New Roman"/>
        </w:rPr>
        <w:fldChar w:fldCharType="begin">
          <w:fldData xml:space="preserve">PEVuZE5vdGU+PENpdGU+PEF1dGhvcj5CYXJib3NhPC9BdXRob3I+PFllYXI+MjAyMDwvWWVhcj48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</w:fldData>
        </w:fldChar>
      </w:r>
      <w:r w:rsidR="002C0137">
        <w:rPr>
          <w:rFonts w:cs="Times New Roman"/>
        </w:rPr>
        <w:instrText xml:space="preserve"> ADDIN EN.CITE.DATA </w:instrText>
      </w:r>
      <w:r w:rsidR="002C0137">
        <w:rPr>
          <w:rFonts w:cs="Times New Roman"/>
        </w:rPr>
      </w:r>
      <w:r w:rsidR="002C0137">
        <w:rPr>
          <w:rFonts w:cs="Times New Roman"/>
        </w:rPr>
        <w:fldChar w:fldCharType="end"/>
      </w:r>
      <w:r w:rsidR="002C0137">
        <w:rPr>
          <w:rFonts w:cs="Times New Roman"/>
        </w:rPr>
      </w:r>
      <w:r w:rsidR="002C0137">
        <w:rPr>
          <w:rFonts w:cs="Times New Roman"/>
        </w:rPr>
        <w:fldChar w:fldCharType="separate"/>
      </w:r>
      <w:r w:rsidR="002C0137">
        <w:rPr>
          <w:rFonts w:cs="Times New Roman"/>
          <w:noProof/>
        </w:rPr>
        <w:t>(Barbosa et al., 2020)</w:t>
      </w:r>
      <w:r w:rsidR="002C0137">
        <w:rPr>
          <w:rFonts w:cs="Times New Roman"/>
        </w:rPr>
        <w:fldChar w:fldCharType="end"/>
      </w:r>
      <w:r w:rsidR="009A4988">
        <w:rPr>
          <w:rFonts w:cs="Times New Roman"/>
        </w:rPr>
        <w:t>.</w:t>
      </w:r>
    </w:p>
    <w:p w14:paraId="1168118A" w14:textId="77777777" w:rsidR="009A4988" w:rsidRDefault="009A4988" w:rsidP="00BA4FA1">
      <w:pPr>
        <w:spacing w:line="480" w:lineRule="auto"/>
        <w:rPr>
          <w:rFonts w:cs="Times New Roman"/>
        </w:rPr>
      </w:pPr>
    </w:p>
    <w:p w14:paraId="305E7C83" w14:textId="0CCE5446" w:rsidR="00BA4FA1" w:rsidRPr="00BA4FA1" w:rsidRDefault="00BA4FA1" w:rsidP="00BA4FA1">
      <w:pPr>
        <w:spacing w:line="480" w:lineRule="auto"/>
        <w:rPr>
          <w:rFonts w:cs="Times New Roman"/>
          <w:b/>
          <w:bCs/>
        </w:rPr>
      </w:pPr>
      <w:r w:rsidRPr="00BA4FA1">
        <w:rPr>
          <w:rFonts w:cs="Times New Roman"/>
          <w:b/>
          <w:bCs/>
        </w:rPr>
        <w:t xml:space="preserve">Working </w:t>
      </w:r>
      <w:r w:rsidR="003326B4">
        <w:rPr>
          <w:rFonts w:cs="Times New Roman"/>
          <w:b/>
          <w:bCs/>
        </w:rPr>
        <w:t>m</w:t>
      </w:r>
      <w:r w:rsidRPr="00BA4FA1">
        <w:rPr>
          <w:rFonts w:cs="Times New Roman"/>
          <w:b/>
          <w:bCs/>
        </w:rPr>
        <w:t>emory</w:t>
      </w:r>
      <w:r w:rsidR="003326B4">
        <w:rPr>
          <w:rFonts w:cs="Times New Roman"/>
          <w:b/>
          <w:bCs/>
        </w:rPr>
        <w:t xml:space="preserve"> for complex tasks</w:t>
      </w:r>
    </w:p>
    <w:p w14:paraId="33103C10" w14:textId="77777777" w:rsidR="00C30556" w:rsidRDefault="00BA4FA1" w:rsidP="003326B4">
      <w:pPr>
        <w:spacing w:line="480" w:lineRule="auto"/>
        <w:rPr>
          <w:rFonts w:cs="Times New Roman"/>
        </w:rPr>
      </w:pPr>
      <w:r w:rsidRPr="0041076A">
        <w:rPr>
          <w:rFonts w:cs="Times New Roman"/>
        </w:rPr>
        <w:t xml:space="preserve">PFC neurons also generate persistent discharges in memory tasks that require the maintenance of stimulus features such as shape, color, direction of motion </w:t>
      </w:r>
      <w:r w:rsidRPr="0041076A">
        <w:rPr>
          <w:rFonts w:cs="Times New Roman"/>
          <w:bCs/>
        </w:rPr>
        <w:fldChar w:fldCharType="begin">
          <w:fldData xml:space="preserve">PEVuZE5vdGU+PENpdGU+PEF1dGhvcj5NZW5kb3phLUhhbGxpZGF5PC9BdXRob3I+PFllYXI+MjAx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YWJici0yPkogTmV1cm9waHlzaW9sPC9hYmJyLTI+PC9wZXJpb2RpY2Fs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</w:fldData>
        </w:fldChar>
      </w:r>
      <w:r>
        <w:rPr>
          <w:rFonts w:cs="Times New Roman"/>
          <w:bCs/>
        </w:rPr>
        <w:instrText xml:space="preserve"> ADDIN EN.CITE </w:instrText>
      </w:r>
      <w:r>
        <w:rPr>
          <w:rFonts w:cs="Times New Roman"/>
          <w:bCs/>
        </w:rPr>
        <w:fldChar w:fldCharType="begin">
          <w:fldData xml:space="preserve">PEVuZE5vdGU+PENpdGU+PEF1dGhvcj5NZW5kb3phLUhhbGxpZGF5PC9BdXRob3I+PFllYXI+MjAx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YWJici0yPkogTmV1cm9waHlzaW9sPC9hYmJyLTI+PC9wZXJpb2RpY2Fs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</w:fldData>
        </w:fldChar>
      </w:r>
      <w:r>
        <w:rPr>
          <w:rFonts w:cs="Times New Roman"/>
          <w:bCs/>
        </w:rPr>
        <w:instrText xml:space="preserve"> ADDIN EN.CITE.DATA </w:instrText>
      </w:r>
      <w:r>
        <w:rPr>
          <w:rFonts w:cs="Times New Roman"/>
          <w:bCs/>
        </w:rPr>
      </w:r>
      <w:r>
        <w:rPr>
          <w:rFonts w:cs="Times New Roman"/>
          <w:bCs/>
        </w:rPr>
        <w:fldChar w:fldCharType="end"/>
      </w:r>
      <w:r w:rsidRPr="0041076A">
        <w:rPr>
          <w:rFonts w:cs="Times New Roman"/>
          <w:bCs/>
        </w:rPr>
      </w:r>
      <w:r w:rsidRPr="0041076A">
        <w:rPr>
          <w:rFonts w:cs="Times New Roman"/>
          <w:bCs/>
        </w:rPr>
        <w:fldChar w:fldCharType="separate"/>
      </w:r>
      <w:r>
        <w:rPr>
          <w:rFonts w:cs="Times New Roman"/>
          <w:bCs/>
          <w:noProof/>
        </w:rPr>
        <w:t>(Hoshi et al., 1998; Sakagami et al., 2001; Averbeck et al., 2003; Inoue and Mikami, 2006; Genovesio et al., 2009; Mendoza-Halliday et al., 2014)</w:t>
      </w:r>
      <w:r w:rsidRPr="0041076A">
        <w:rPr>
          <w:rFonts w:cs="Times New Roman"/>
        </w:rPr>
        <w:fldChar w:fldCharType="end"/>
      </w:r>
      <w:r w:rsidRPr="0041076A">
        <w:rPr>
          <w:rFonts w:cs="Times New Roman"/>
        </w:rPr>
        <w:t xml:space="preserve">, the identity of objects, faces, and abstract pictures </w:t>
      </w:r>
      <w:r w:rsidRPr="0041076A">
        <w:rPr>
          <w:rFonts w:cs="Times New Roman"/>
        </w:rPr>
        <w:fldChar w:fldCharType="begin">
          <w:fldData xml:space="preserve">PEVuZE5vdGU+PENpdGU+PEF1dGhvcj5SYW88L0F1dGhvcj48WWVhcj4xOTk3PC9ZZWFyPjxSZWNO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MTEzNS04PC9wYWdlcz48dm9sdW1lPjI3ODwvdm9s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</w:fldData>
        </w:fldChar>
      </w:r>
      <w:r>
        <w:rPr>
          <w:rFonts w:cs="Times New Roman"/>
        </w:rPr>
        <w:instrText xml:space="preserve"> ADDIN EN.CITE </w:instrText>
      </w:r>
      <w:r>
        <w:rPr>
          <w:rFonts w:cs="Times New Roman"/>
        </w:rPr>
        <w:fldChar w:fldCharType="begin">
          <w:fldData xml:space="preserve">PEVuZE5vdGU+PENpdGU+PEF1dGhvcj5SYW88L0F1dGhvcj48WWVhcj4xOTk3PC9ZZWFyPjxSZWNO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</w:fldData>
        </w:fldChar>
      </w:r>
      <w:r>
        <w:rPr>
          <w:rFonts w:cs="Times New Roman"/>
        </w:rPr>
        <w:instrText xml:space="preserve"> ADDIN EN.CITE.DATA </w:instrText>
      </w:r>
      <w:r>
        <w:rPr>
          <w:rFonts w:cs="Times New Roman"/>
        </w:rPr>
      </w:r>
      <w:r>
        <w:rPr>
          <w:rFonts w:cs="Times New Roman"/>
        </w:rPr>
        <w:fldChar w:fldCharType="end"/>
      </w:r>
      <w:r w:rsidRPr="0041076A">
        <w:rPr>
          <w:rFonts w:cs="Times New Roman"/>
        </w:rPr>
      </w:r>
      <w:r w:rsidRPr="0041076A">
        <w:rPr>
          <w:rFonts w:cs="Times New Roman"/>
        </w:rPr>
        <w:fldChar w:fldCharType="separate"/>
      </w:r>
      <w:r>
        <w:rPr>
          <w:rFonts w:cs="Times New Roman"/>
          <w:noProof/>
        </w:rPr>
        <w:t>(Wilson et al., 1993; Miller et al., 1996; O Scalaidhe et al., 1997; Rao et al., 1997; Rainer et al., 1998; Rainer and Miller, 2000; Freedman et al., 2001; Roy et al., 2014)</w:t>
      </w:r>
      <w:r w:rsidRPr="0041076A">
        <w:rPr>
          <w:rFonts w:cs="Times New Roman"/>
        </w:rPr>
        <w:fldChar w:fldCharType="end"/>
      </w:r>
      <w:r w:rsidRPr="0041076A">
        <w:rPr>
          <w:rFonts w:cs="Times New Roman"/>
        </w:rPr>
        <w:t xml:space="preserve">. These findings are also complicated by the fact that </w:t>
      </w:r>
      <w:r w:rsidR="00456D21">
        <w:rPr>
          <w:rFonts w:cs="Times New Roman"/>
        </w:rPr>
        <w:t xml:space="preserve">prefrontal </w:t>
      </w:r>
      <w:r w:rsidRPr="0041076A">
        <w:rPr>
          <w:rFonts w:cs="Times New Roman"/>
        </w:rPr>
        <w:t>persistent activity</w:t>
      </w:r>
      <w:r w:rsidR="00456D21">
        <w:rPr>
          <w:rFonts w:cs="Times New Roman"/>
        </w:rPr>
        <w:t xml:space="preserve"> </w:t>
      </w:r>
      <w:r w:rsidRPr="0041076A">
        <w:rPr>
          <w:rFonts w:cs="Times New Roman"/>
        </w:rPr>
        <w:t xml:space="preserve">represents information beyond the characteristics of stimuli, including the </w:t>
      </w:r>
      <w:r w:rsidRPr="0041076A">
        <w:rPr>
          <w:rFonts w:cs="Times New Roman"/>
          <w:bCs/>
        </w:rPr>
        <w:t xml:space="preserve">abstract rules of the cognitive task </w:t>
      </w:r>
      <w:r w:rsidRPr="0041076A">
        <w:rPr>
          <w:rFonts w:cs="Times New Roman"/>
          <w:bCs/>
        </w:rPr>
        <w:fldChar w:fldCharType="begin">
          <w:fldData xml:space="preserve">PEVuZE5vdGU+PENpdGU+PEF1dGhvcj5XaGl0ZTwvQXV0aG9yPjxZZWFyPjE5OTk8L1llYXI+PFJl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=
</w:fldData>
        </w:fldChar>
      </w:r>
      <w:r>
        <w:rPr>
          <w:rFonts w:cs="Times New Roman"/>
          <w:bCs/>
        </w:rPr>
        <w:instrText xml:space="preserve"> ADDIN EN.CITE </w:instrText>
      </w:r>
      <w:r>
        <w:rPr>
          <w:rFonts w:cs="Times New Roman"/>
          <w:bCs/>
        </w:rPr>
        <w:fldChar w:fldCharType="begin">
          <w:fldData xml:space="preserve">PEVuZE5vdGU+PENpdGU+PEF1dGhvcj5XaGl0ZTwvQXV0aG9yPjxZZWFyPjE5OTk8L1llYXI+PFJl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=
</w:fldData>
        </w:fldChar>
      </w:r>
      <w:r>
        <w:rPr>
          <w:rFonts w:cs="Times New Roman"/>
          <w:bCs/>
        </w:rPr>
        <w:instrText xml:space="preserve"> ADDIN EN.CITE.DATA </w:instrText>
      </w:r>
      <w:r>
        <w:rPr>
          <w:rFonts w:cs="Times New Roman"/>
          <w:bCs/>
        </w:rPr>
      </w:r>
      <w:r>
        <w:rPr>
          <w:rFonts w:cs="Times New Roman"/>
          <w:bCs/>
        </w:rPr>
        <w:fldChar w:fldCharType="end"/>
      </w:r>
      <w:r w:rsidRPr="0041076A">
        <w:rPr>
          <w:rFonts w:cs="Times New Roman"/>
          <w:bCs/>
        </w:rPr>
      </w:r>
      <w:r w:rsidRPr="0041076A">
        <w:rPr>
          <w:rFonts w:cs="Times New Roman"/>
          <w:bCs/>
        </w:rPr>
        <w:fldChar w:fldCharType="separate"/>
      </w:r>
      <w:r>
        <w:rPr>
          <w:rFonts w:cs="Times New Roman"/>
          <w:bCs/>
          <w:noProof/>
        </w:rPr>
        <w:t>(White and Wise, 1999; Wallis et al., 2001)</w:t>
      </w:r>
      <w:r w:rsidRPr="0041076A">
        <w:rPr>
          <w:rFonts w:cs="Times New Roman"/>
        </w:rPr>
        <w:fldChar w:fldCharType="end"/>
      </w:r>
      <w:r w:rsidRPr="0041076A">
        <w:rPr>
          <w:rFonts w:cs="Times New Roman"/>
          <w:bCs/>
        </w:rPr>
        <w:t xml:space="preserve">, categories </w:t>
      </w:r>
      <w:r w:rsidRPr="0041076A">
        <w:rPr>
          <w:rFonts w:cs="Times New Roman"/>
          <w:bCs/>
        </w:rPr>
        <w:fldChar w:fldCharType="begin">
          <w:fldData xml:space="preserve">PEVuZE5vdGU+PENpdGU+PEF1dGhvcj5GcmVlZG1hbjwvQXV0aG9yPjxZZWFyPjIwMDE8L1llYXI+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</w:fldData>
        </w:fldChar>
      </w:r>
      <w:r>
        <w:rPr>
          <w:rFonts w:cs="Times New Roman"/>
          <w:bCs/>
        </w:rPr>
        <w:instrText xml:space="preserve"> ADDIN EN.CITE </w:instrText>
      </w:r>
      <w:r>
        <w:rPr>
          <w:rFonts w:cs="Times New Roman"/>
          <w:bCs/>
        </w:rPr>
        <w:fldChar w:fldCharType="begin">
          <w:fldData xml:space="preserve">PEVuZE5vdGU+PENpdGU+PEF1dGhvcj5GcmVlZG1hbjwvQXV0aG9yPjxZZWFyPjIwMDE8L1llYXI+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</w:fldData>
        </w:fldChar>
      </w:r>
      <w:r>
        <w:rPr>
          <w:rFonts w:cs="Times New Roman"/>
          <w:bCs/>
        </w:rPr>
        <w:instrText xml:space="preserve"> ADDIN EN.CITE.DATA </w:instrText>
      </w:r>
      <w:r>
        <w:rPr>
          <w:rFonts w:cs="Times New Roman"/>
          <w:bCs/>
        </w:rPr>
      </w:r>
      <w:r>
        <w:rPr>
          <w:rFonts w:cs="Times New Roman"/>
          <w:bCs/>
        </w:rPr>
        <w:fldChar w:fldCharType="end"/>
      </w:r>
      <w:r w:rsidRPr="0041076A">
        <w:rPr>
          <w:rFonts w:cs="Times New Roman"/>
          <w:bCs/>
        </w:rPr>
      </w:r>
      <w:r w:rsidRPr="0041076A">
        <w:rPr>
          <w:rFonts w:cs="Times New Roman"/>
          <w:bCs/>
        </w:rPr>
        <w:fldChar w:fldCharType="separate"/>
      </w:r>
      <w:r>
        <w:rPr>
          <w:rFonts w:cs="Times New Roman"/>
          <w:bCs/>
          <w:noProof/>
        </w:rPr>
        <w:t>(Freedman et al., 2001; Shima et al., 2007)</w:t>
      </w:r>
      <w:r w:rsidRPr="0041076A">
        <w:rPr>
          <w:rFonts w:cs="Times New Roman"/>
        </w:rPr>
        <w:fldChar w:fldCharType="end"/>
      </w:r>
      <w:r w:rsidRPr="0041076A">
        <w:rPr>
          <w:rFonts w:cs="Times New Roman"/>
          <w:bCs/>
        </w:rPr>
        <w:t xml:space="preserve">, numerical quantities </w:t>
      </w:r>
      <w:r w:rsidRPr="0041076A">
        <w:rPr>
          <w:rFonts w:cs="Times New Roman"/>
          <w:bCs/>
        </w:rPr>
        <w:fldChar w:fldCharType="begin"/>
      </w:r>
      <w:r>
        <w:rPr>
          <w:rFonts w:cs="Times New Roman"/>
          <w:bCs/>
        </w:rPr>
        <w:instrText xml:space="preserve"> ADDIN EN.CITE &lt;EndNote&gt;&lt;Cite&gt;&lt;Author&gt;Nieder&lt;/Author&gt;&lt;Year&gt;2002&lt;/Year&gt;&lt;RecNum&gt;4394&lt;/RecNum&gt;&lt;DisplayText&gt;(Nieder et al., 2002)&lt;/DisplayText&gt;&lt;record&gt;&lt;rec-number&gt;4394&lt;/rec-number&gt;&lt;foreign-keys&gt;&lt;key app="EN" db-id="z92e9ptf79v9viewt98vfsd20z2zwsexfdfp" timestamp="0"&gt;4394&lt;/key&gt;&lt;/foreign-keys&gt;&lt;ref-type name="Journal Article"&gt;17&lt;/ref-type&gt;&lt;contributors&gt;&lt;authors&gt;&lt;author&gt;Nieder, A.&lt;/author&gt;&lt;author&gt;Freedman, D. J.&lt;/author&gt;&lt;author&gt;Miller, E. K.&lt;/author&gt;&lt;/authors&gt;&lt;/contributors&gt;&lt;titles&gt;&lt;title&gt;Representation of the quantity of visual items in the primate prefrontal cortex&lt;/title&gt;&lt;secondary-title&gt;Science&lt;/secondary-title&gt;&lt;/titles&gt;&lt;periodical&gt;&lt;full-title&gt;Science&lt;/full-title&gt;&lt;abbr-1&gt;Science&lt;/abbr-1&gt;&lt;abbr-2&gt;Science&lt;/abbr-2&gt;&lt;/periodical&gt;&lt;pages&gt;1708-11&lt;/pages&gt;&lt;volume&gt;297&lt;/volume&gt;&lt;number&gt;5587&lt;/number&gt;&lt;keywords&gt;&lt;keyword&gt;Animal&lt;/keyword&gt;&lt;keyword&gt;Learning/physiology&lt;/keyword&gt;&lt;keyword&gt;Macaca mulatta&lt;/keyword&gt;&lt;keyword&gt;Mathematics&lt;/keyword&gt;&lt;keyword&gt;Models, Neurological&lt;/keyword&gt;&lt;keyword&gt;Neurons/*physiology&lt;/keyword&gt;&lt;keyword&gt;Parietal Lobe/physiology&lt;/keyword&gt;&lt;keyword&gt;Prefrontal Cortex/cytology/*physiology&lt;/keyword&gt;&lt;keyword&gt;Support, Non-U.S. Gov&amp;apos;t&lt;/keyword&gt;&lt;keyword&gt;Support, U.S. Gov&amp;apos;t, P.H.S.&lt;/keyword&gt;&lt;keyword&gt;Thinking/physiology&lt;/keyword&gt;&lt;keyword&gt;Visual Fields/physiology&lt;/keyword&gt;&lt;keyword&gt;Visual Perception/physiology&lt;/keyword&gt;&lt;/keywords&gt;&lt;dates&gt;&lt;year&gt;2002&lt;/year&gt;&lt;/dates&gt;&lt;urls&gt;&lt;/urls&gt;&lt;/record&gt;&lt;/Cite&gt;&lt;/EndNote&gt;</w:instrText>
      </w:r>
      <w:r w:rsidRPr="0041076A">
        <w:rPr>
          <w:rFonts w:cs="Times New Roman"/>
          <w:bCs/>
        </w:rPr>
        <w:fldChar w:fldCharType="separate"/>
      </w:r>
      <w:r>
        <w:rPr>
          <w:rFonts w:cs="Times New Roman"/>
          <w:bCs/>
          <w:noProof/>
        </w:rPr>
        <w:t>(Nieder et al., 2002)</w:t>
      </w:r>
      <w:r w:rsidRPr="0041076A">
        <w:rPr>
          <w:rFonts w:cs="Times New Roman"/>
        </w:rPr>
        <w:fldChar w:fldCharType="end"/>
      </w:r>
      <w:r w:rsidRPr="0041076A">
        <w:rPr>
          <w:rFonts w:cs="Times New Roman"/>
          <w:bCs/>
        </w:rPr>
        <w:t xml:space="preserve"> and other abstract factors. </w:t>
      </w:r>
      <w:r w:rsidR="00D930A6">
        <w:rPr>
          <w:rFonts w:cs="Times New Roman"/>
          <w:bCs/>
        </w:rPr>
        <w:t xml:space="preserve">It has thus been suggested that persistent activity may be mostly driven by task processes, rather than stimulus maintenance </w:t>
      </w:r>
      <w:r w:rsidR="001C63A6">
        <w:rPr>
          <w:rFonts w:cs="Times New Roman"/>
          <w:bCs/>
        </w:rPr>
        <w:fldChar w:fldCharType="begin"/>
      </w:r>
      <w:r w:rsidR="001C63A6">
        <w:rPr>
          <w:rFonts w:cs="Times New Roman"/>
          <w:bCs/>
        </w:rPr>
        <w:instrText xml:space="preserve"> ADDIN EN.CITE &lt;EndNote&gt;&lt;Cite&gt;&lt;Author&gt;Owen&lt;/Author&gt;&lt;Year&gt;1998&lt;/Year&gt;&lt;RecNum&gt;3158&lt;/RecNum&gt;&lt;DisplayText&gt;(Owen et al., 1998)&lt;/DisplayText&gt;&lt;record&gt;&lt;rec-number&gt;3158&lt;/rec-number&gt;&lt;foreign-keys&gt;&lt;key app="EN" db-id="z92e9ptf79v9viewt98vfsd20z2zwsexfdfp" timestamp="0"&gt;3158&lt;/key&gt;&lt;/foreign-keys&gt;&lt;ref-type name="Journal Article"&gt;17&lt;/ref-type&gt;&lt;contributors&gt;&lt;authors&gt;&lt;author&gt;Owen, A. M.&lt;/author&gt;&lt;author&gt;Stern, C. E.&lt;/author&gt;&lt;author&gt;Look, R. B.&lt;/author&gt;&lt;author&gt;Tracey, I.&lt;/author&gt;&lt;author&gt;Rosen, B. R.&lt;/author&gt;&lt;author&gt;Petrides, M.&lt;/author&gt;&lt;/authors&gt;&lt;/contributors&gt;&lt;titles&gt;&lt;title&gt;Functional organization of spatial and nonspatial working memory processing within the human lateral frontal cortex&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abbr-2&gt;Proc Natl Acad Sci U S A&lt;/abbr-2&gt;&lt;/periodical&gt;&lt;alt-periodical&gt;&lt;full-title&gt;Proceedings of the National Academy of Sciences of the United States of America&lt;/full-title&gt;&lt;abbr-1&gt;Proc. Natl. Acad. Sci. U. S. A.&lt;/abbr-1&gt;&lt;abbr-2&gt;Proc Natl Acad Sci U S A&lt;/abbr-2&gt;&lt;/alt-periodical&gt;&lt;pages&gt;7721-7726&lt;/pages&gt;&lt;volume&gt;95&lt;/volume&gt;&lt;number&gt;13&lt;/number&gt;&lt;keywords&gt;&lt;keyword&gt;*Brain Mapping&lt;/keyword&gt;&lt;keyword&gt;*Frontal Lobe/ph [Physiology]&lt;/keyword&gt;&lt;keyword&gt;Human&lt;/keyword&gt;&lt;keyword&gt;Magnetic Resonance Imaging&lt;/keyword&gt;&lt;keyword&gt;*Memory/ph [Physiology]&lt;/keyword&gt;&lt;keyword&gt;Photic Stimulation&lt;/keyword&gt;&lt;keyword&gt;Support, Non-U.S. Gov&amp;apos;t&lt;/keyword&gt;&lt;/keywords&gt;&lt;dates&gt;&lt;year&gt;1998&lt;/year&gt;&lt;/dates&gt;&lt;urls&gt;&lt;/urls&gt;&lt;/record&gt;&lt;/Cite&gt;&lt;/EndNote&gt;</w:instrText>
      </w:r>
      <w:r w:rsidR="001C63A6">
        <w:rPr>
          <w:rFonts w:cs="Times New Roman"/>
          <w:bCs/>
        </w:rPr>
        <w:fldChar w:fldCharType="separate"/>
      </w:r>
      <w:r w:rsidR="001C63A6">
        <w:rPr>
          <w:rFonts w:cs="Times New Roman"/>
          <w:bCs/>
          <w:noProof/>
        </w:rPr>
        <w:t>(Owen et al., 1998)</w:t>
      </w:r>
      <w:r w:rsidR="001C63A6">
        <w:rPr>
          <w:rFonts w:cs="Times New Roman"/>
          <w:bCs/>
        </w:rPr>
        <w:fldChar w:fldCharType="end"/>
      </w:r>
      <w:r w:rsidR="001C63A6">
        <w:rPr>
          <w:rFonts w:cs="Times New Roman"/>
          <w:bCs/>
        </w:rPr>
        <w:t xml:space="preserve">. </w:t>
      </w:r>
      <w:r w:rsidR="00D930A6">
        <w:rPr>
          <w:rFonts w:cs="Times New Roman"/>
        </w:rPr>
        <w:t xml:space="preserve">Indeed, training to perform working memory tasks generally increases </w:t>
      </w:r>
      <w:r w:rsidR="00D930A6" w:rsidRPr="00E65A5A">
        <w:rPr>
          <w:rFonts w:cs="Times New Roman"/>
        </w:rPr>
        <w:t>firing rate</w:t>
      </w:r>
      <w:r w:rsidR="00D930A6">
        <w:rPr>
          <w:rFonts w:cs="Times New Roman"/>
        </w:rPr>
        <w:t>,</w:t>
      </w:r>
      <w:r w:rsidR="00D930A6" w:rsidRPr="00E65A5A">
        <w:rPr>
          <w:rFonts w:cs="Times New Roman"/>
        </w:rPr>
        <w:t xml:space="preserve"> particularly in delay periods</w:t>
      </w:r>
      <w:r w:rsidR="00D930A6">
        <w:rPr>
          <w:rFonts w:cs="Times New Roman"/>
        </w:rPr>
        <w:t>, and induces a variety of other changes in</w:t>
      </w:r>
      <w:r w:rsidR="002F10B7">
        <w:rPr>
          <w:rFonts w:cs="Times New Roman"/>
        </w:rPr>
        <w:t xml:space="preserve"> factors such as</w:t>
      </w:r>
      <w:r w:rsidR="00D930A6">
        <w:rPr>
          <w:rFonts w:cs="Times New Roman"/>
        </w:rPr>
        <w:t xml:space="preserve"> variability and correlation</w:t>
      </w:r>
      <w:r w:rsidR="00D930A6" w:rsidRPr="00E65A5A">
        <w:rPr>
          <w:rFonts w:cs="Times New Roman"/>
        </w:rPr>
        <w:t xml:space="preserve"> </w:t>
      </w:r>
      <w:r w:rsidR="00D930A6" w:rsidRPr="00E65A5A">
        <w:rPr>
          <w:rFonts w:cs="Times New Roman"/>
        </w:rPr>
        <w:fldChar w:fldCharType="begin">
          <w:fldData xml:space="preserve">PEVuZE5vdGU+PENpdGU+PEF1dGhvcj5RaTwvQXV0aG9yPjxZZWFyPjIwMTM8L1llYXI+PFJlY051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</w:fldData>
        </w:fldChar>
      </w:r>
      <w:r w:rsidR="00D930A6">
        <w:rPr>
          <w:rFonts w:cs="Times New Roman"/>
        </w:rPr>
        <w:instrText xml:space="preserve"> ADDIN EN.CITE </w:instrText>
      </w:r>
      <w:r w:rsidR="00D930A6">
        <w:rPr>
          <w:rFonts w:cs="Times New Roman"/>
        </w:rPr>
        <w:fldChar w:fldCharType="begin">
          <w:fldData xml:space="preserve">PEVuZE5vdGU+PENpdGU+PEF1dGhvcj5RaTwvQXV0aG9yPjxZZWFyPjIwMTM8L1llYXI+PFJlY051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</w:fldData>
        </w:fldChar>
      </w:r>
      <w:r w:rsidR="00D930A6">
        <w:rPr>
          <w:rFonts w:cs="Times New Roman"/>
        </w:rPr>
        <w:instrText xml:space="preserve"> ADDIN EN.CITE.DATA </w:instrText>
      </w:r>
      <w:r w:rsidR="00D930A6">
        <w:rPr>
          <w:rFonts w:cs="Times New Roman"/>
        </w:rPr>
      </w:r>
      <w:r w:rsidR="00D930A6">
        <w:rPr>
          <w:rFonts w:cs="Times New Roman"/>
        </w:rPr>
        <w:fldChar w:fldCharType="end"/>
      </w:r>
      <w:r w:rsidR="00D930A6" w:rsidRPr="00E65A5A">
        <w:rPr>
          <w:rFonts w:cs="Times New Roman"/>
        </w:rPr>
      </w:r>
      <w:r w:rsidR="00D930A6" w:rsidRPr="00E65A5A">
        <w:rPr>
          <w:rFonts w:cs="Times New Roman"/>
        </w:rPr>
        <w:fldChar w:fldCharType="separate"/>
      </w:r>
      <w:r w:rsidR="00D930A6">
        <w:rPr>
          <w:rFonts w:cs="Times New Roman"/>
          <w:noProof/>
        </w:rPr>
        <w:t>(Qi and Constantinidis, 2013; Constantinidis and Klingberg, 2016)</w:t>
      </w:r>
      <w:r w:rsidR="00D930A6" w:rsidRPr="00E65A5A">
        <w:rPr>
          <w:rFonts w:cs="Times New Roman"/>
        </w:rPr>
        <w:fldChar w:fldCharType="end"/>
      </w:r>
      <w:r w:rsidR="00D930A6">
        <w:rPr>
          <w:rFonts w:cs="Times New Roman"/>
        </w:rPr>
        <w:t xml:space="preserve">. </w:t>
      </w:r>
    </w:p>
    <w:p w14:paraId="40154177" w14:textId="136F56A2" w:rsidR="00E65A5A" w:rsidRDefault="00C30556" w:rsidP="003326B4">
      <w:pPr>
        <w:spacing w:line="480" w:lineRule="auto"/>
        <w:rPr>
          <w:rFonts w:cs="Times New Roman"/>
        </w:rPr>
      </w:pPr>
      <w:r>
        <w:rPr>
          <w:rFonts w:cs="Times New Roman"/>
        </w:rPr>
        <w:tab/>
        <w:t xml:space="preserve">Our current </w:t>
      </w:r>
      <w:r w:rsidR="003B1367">
        <w:rPr>
          <w:rFonts w:cs="Times New Roman"/>
        </w:rPr>
        <w:t>results argue against the interpretation that the activity of prefrontal neurons is entirely representing task and rule information</w:t>
      </w:r>
      <w:r w:rsidR="00D77FA6">
        <w:rPr>
          <w:rFonts w:cs="Times New Roman"/>
        </w:rPr>
        <w:t xml:space="preserve">. On the contrary, we identified stimulus selective, persistent activity that maintained information about the remembered stimuli themselves during the delay period of the task within the prefrontal cortex. Generation of persistent activity in the prefrontal cortex thus appears the main mechanism of working memory maintenance. </w:t>
      </w:r>
      <w:r w:rsidR="00E65A5A">
        <w:rPr>
          <w:rFonts w:cs="Times New Roman"/>
        </w:rPr>
        <w:br w:type="page"/>
      </w:r>
    </w:p>
    <w:p w14:paraId="0EF3D6B6" w14:textId="42172540" w:rsidR="0078691D" w:rsidRDefault="0078691D" w:rsidP="0078691D">
      <w:pPr>
        <w:rPr>
          <w:rFonts w:cs="Times New Roman"/>
          <w:b/>
          <w:bCs/>
        </w:rPr>
      </w:pPr>
      <w:r w:rsidRPr="008624DE">
        <w:rPr>
          <w:rFonts w:cs="Times New Roman"/>
          <w:b/>
          <w:bCs/>
        </w:rPr>
        <w:t>ACKNOWLEDGMENTS</w:t>
      </w:r>
    </w:p>
    <w:p w14:paraId="0CFCD162" w14:textId="77777777" w:rsidR="0078691D" w:rsidRPr="008624DE" w:rsidRDefault="0078691D" w:rsidP="0078691D">
      <w:pPr>
        <w:rPr>
          <w:rFonts w:cs="Times New Roman"/>
          <w:b/>
          <w:bCs/>
        </w:rPr>
      </w:pPr>
    </w:p>
    <w:p w14:paraId="267AFBB7" w14:textId="1171D709" w:rsidR="0014457D" w:rsidRPr="00DA76E5" w:rsidRDefault="0078691D" w:rsidP="0078691D">
      <w:pPr>
        <w:spacing w:line="480" w:lineRule="auto"/>
        <w:rPr>
          <w:rFonts w:cs="Times New Roman"/>
        </w:rPr>
      </w:pPr>
      <w:r w:rsidRPr="008624DE">
        <w:rPr>
          <w:rFonts w:cs="Times New Roman"/>
          <w:bCs/>
        </w:rPr>
        <w:t xml:space="preserve">Research reported in this paper was supported by the </w:t>
      </w:r>
      <w:r w:rsidR="00D735BE">
        <w:rPr>
          <w:rFonts w:cs="Times New Roman"/>
          <w:bCs/>
        </w:rPr>
        <w:t xml:space="preserve">NIH </w:t>
      </w:r>
      <w:r w:rsidRPr="008624DE">
        <w:rPr>
          <w:rFonts w:cs="Times New Roman"/>
          <w:bCs/>
        </w:rPr>
        <w:t>National Eye Institute under award number</w:t>
      </w:r>
      <w:r w:rsidR="006B48A2">
        <w:rPr>
          <w:rFonts w:cs="Times New Roman"/>
          <w:bCs/>
        </w:rPr>
        <w:t>s</w:t>
      </w:r>
      <w:r w:rsidRPr="008624DE">
        <w:rPr>
          <w:rFonts w:cs="Times New Roman"/>
          <w:bCs/>
        </w:rPr>
        <w:t xml:space="preserve"> R01 EY017077</w:t>
      </w:r>
      <w:r w:rsidR="00D735BE">
        <w:rPr>
          <w:rFonts w:cs="Times New Roman"/>
          <w:bCs/>
        </w:rPr>
        <w:t xml:space="preserve"> and </w:t>
      </w:r>
      <w:r w:rsidR="006B48A2" w:rsidRPr="006B48A2">
        <w:rPr>
          <w:rFonts w:cs="Times New Roman"/>
          <w:bCs/>
        </w:rPr>
        <w:t>P30</w:t>
      </w:r>
      <w:r w:rsidR="006B48A2">
        <w:rPr>
          <w:rFonts w:cs="Times New Roman"/>
          <w:bCs/>
        </w:rPr>
        <w:t xml:space="preserve"> </w:t>
      </w:r>
      <w:r w:rsidR="006B48A2" w:rsidRPr="006B48A2">
        <w:rPr>
          <w:rFonts w:cs="Times New Roman"/>
          <w:bCs/>
        </w:rPr>
        <w:t>EY0</w:t>
      </w:r>
      <w:r w:rsidR="00D67D1E">
        <w:rPr>
          <w:rFonts w:cs="Times New Roman"/>
          <w:bCs/>
        </w:rPr>
        <w:t>0</w:t>
      </w:r>
      <w:r w:rsidR="006B48A2" w:rsidRPr="006B48A2">
        <w:rPr>
          <w:rFonts w:cs="Times New Roman"/>
          <w:bCs/>
        </w:rPr>
        <w:t>8126</w:t>
      </w:r>
      <w:r w:rsidR="006B48A2">
        <w:rPr>
          <w:rFonts w:cs="Times New Roman"/>
          <w:bCs/>
        </w:rPr>
        <w:t xml:space="preserve"> and by </w:t>
      </w:r>
      <w:r w:rsidR="00D735BE">
        <w:rPr>
          <w:rFonts w:cs="Times New Roman"/>
          <w:bCs/>
        </w:rPr>
        <w:t xml:space="preserve">the National Institute of Mental Health under award number </w:t>
      </w:r>
      <w:r w:rsidR="00D735BE" w:rsidRPr="00D735BE">
        <w:rPr>
          <w:rFonts w:cs="Times New Roman"/>
          <w:bCs/>
        </w:rPr>
        <w:t>R01 MH116675</w:t>
      </w:r>
      <w:r w:rsidRPr="008624DE">
        <w:rPr>
          <w:rFonts w:cs="Times New Roman"/>
          <w:bCs/>
        </w:rPr>
        <w:t xml:space="preserve">. We wish to acknowledge </w:t>
      </w:r>
      <w:r>
        <w:rPr>
          <w:rFonts w:cs="Times New Roman"/>
          <w:bCs/>
        </w:rPr>
        <w:t xml:space="preserve">Chrissy Suell </w:t>
      </w:r>
      <w:r w:rsidRPr="008624DE">
        <w:rPr>
          <w:rFonts w:cs="Times New Roman"/>
          <w:bCs/>
        </w:rPr>
        <w:t>for technical help;</w:t>
      </w:r>
      <w:r w:rsidR="001573BD">
        <w:rPr>
          <w:rFonts w:cs="Times New Roman"/>
          <w:bCs/>
        </w:rPr>
        <w:t xml:space="preserve"> </w:t>
      </w:r>
      <w:r w:rsidR="001573BD" w:rsidRPr="001573BD">
        <w:rPr>
          <w:rFonts w:cs="Times New Roman"/>
          <w:bCs/>
        </w:rPr>
        <w:t>Kai</w:t>
      </w:r>
      <w:r w:rsidR="001573BD">
        <w:rPr>
          <w:rFonts w:cs="Times New Roman"/>
          <w:bCs/>
        </w:rPr>
        <w:t xml:space="preserve"> </w:t>
      </w:r>
      <w:r w:rsidR="001573BD" w:rsidRPr="001573BD">
        <w:rPr>
          <w:rFonts w:cs="Times New Roman"/>
          <w:bCs/>
        </w:rPr>
        <w:t>Malcolm</w:t>
      </w:r>
      <w:r w:rsidR="001573BD">
        <w:rPr>
          <w:rFonts w:cs="Times New Roman"/>
          <w:bCs/>
        </w:rPr>
        <w:t xml:space="preserve"> for initial simulations that led to this project; and </w:t>
      </w:r>
      <w:r w:rsidRPr="008624DE">
        <w:rPr>
          <w:rFonts w:cs="Times New Roman"/>
          <w:bCs/>
        </w:rPr>
        <w:t xml:space="preserve">Junda Zhu, and </w:t>
      </w:r>
      <w:r>
        <w:rPr>
          <w:rFonts w:cs="Times New Roman"/>
          <w:bCs/>
        </w:rPr>
        <w:t xml:space="preserve">Zhengyang Wang </w:t>
      </w:r>
      <w:r w:rsidRPr="008624DE">
        <w:rPr>
          <w:rFonts w:cs="Times New Roman"/>
          <w:bCs/>
        </w:rPr>
        <w:t>for helpful comments on the manuscript</w:t>
      </w:r>
      <w:r w:rsidR="001573BD">
        <w:rPr>
          <w:rFonts w:cs="Times New Roman"/>
          <w:bCs/>
        </w:rPr>
        <w:t>.</w:t>
      </w:r>
      <w:r w:rsidR="0014457D" w:rsidRPr="008624DE">
        <w:rPr>
          <w:rFonts w:cs="Times New Roman"/>
        </w:rPr>
        <w:br w:type="page"/>
      </w:r>
    </w:p>
    <w:p w14:paraId="6C0933EC" w14:textId="77777777" w:rsidR="00E81CA7" w:rsidRDefault="001717FB" w:rsidP="00942750">
      <w:pPr>
        <w:spacing w:line="480" w:lineRule="auto"/>
        <w:rPr>
          <w:rFonts w:cs="Times New Roman"/>
          <w:b/>
          <w:bCs/>
        </w:rPr>
      </w:pPr>
      <w:r w:rsidRPr="008624DE">
        <w:rPr>
          <w:rFonts w:cs="Times New Roman"/>
          <w:b/>
          <w:bCs/>
        </w:rPr>
        <w:t>REFERENCES</w:t>
      </w:r>
    </w:p>
    <w:p w14:paraId="760CCFFF" w14:textId="750BB582" w:rsidR="00BF20E7" w:rsidRPr="00E81CA7" w:rsidRDefault="00BF20E7" w:rsidP="008D0E6D">
      <w:pPr>
        <w:pStyle w:val="EndNoteBibliography"/>
        <w:rPr>
          <w:rFonts w:ascii="Times New Roman" w:hAnsi="Times New Roman" w:cs="Times New Roman"/>
        </w:rPr>
      </w:pPr>
      <w:proofErr w:type="spellStart"/>
      <w:r w:rsidRPr="00E81CA7">
        <w:rPr>
          <w:rFonts w:ascii="Times New Roman" w:hAnsi="Times New Roman" w:cs="Times New Roman"/>
          <w:color w:val="212121"/>
          <w:shd w:val="clear" w:color="auto" w:fill="FFFFFF"/>
        </w:rPr>
        <w:t>Ahlheim</w:t>
      </w:r>
      <w:proofErr w:type="spellEnd"/>
      <w:r w:rsidR="006811D4" w:rsidRPr="00E81CA7">
        <w:rPr>
          <w:rFonts w:ascii="Times New Roman" w:hAnsi="Times New Roman" w:cs="Times New Roman"/>
          <w:color w:val="212121"/>
          <w:shd w:val="clear" w:color="auto" w:fill="FFFFFF"/>
        </w:rPr>
        <w:t>,</w:t>
      </w:r>
      <w:r w:rsidRPr="00E81CA7">
        <w:rPr>
          <w:rFonts w:ascii="Times New Roman" w:hAnsi="Times New Roman" w:cs="Times New Roman"/>
          <w:color w:val="212121"/>
          <w:shd w:val="clear" w:color="auto" w:fill="FFFFFF"/>
        </w:rPr>
        <w:t xml:space="preserve"> C</w:t>
      </w:r>
      <w:r w:rsidR="006811D4" w:rsidRPr="00E81CA7">
        <w:rPr>
          <w:rFonts w:ascii="Times New Roman" w:hAnsi="Times New Roman" w:cs="Times New Roman"/>
          <w:color w:val="212121"/>
          <w:shd w:val="clear" w:color="auto" w:fill="FFFFFF"/>
        </w:rPr>
        <w:t>.</w:t>
      </w:r>
      <w:r w:rsidRPr="00E81CA7">
        <w:rPr>
          <w:rFonts w:ascii="Times New Roman" w:hAnsi="Times New Roman" w:cs="Times New Roman"/>
          <w:color w:val="212121"/>
          <w:shd w:val="clear" w:color="auto" w:fill="FFFFFF"/>
        </w:rPr>
        <w:t>, Love</w:t>
      </w:r>
      <w:r w:rsidR="006811D4" w:rsidRPr="00E81CA7">
        <w:rPr>
          <w:rFonts w:ascii="Times New Roman" w:hAnsi="Times New Roman" w:cs="Times New Roman"/>
          <w:color w:val="212121"/>
          <w:shd w:val="clear" w:color="auto" w:fill="FFFFFF"/>
        </w:rPr>
        <w:t>,</w:t>
      </w:r>
      <w:r w:rsidRPr="00E81CA7">
        <w:rPr>
          <w:rFonts w:ascii="Times New Roman" w:hAnsi="Times New Roman" w:cs="Times New Roman"/>
          <w:color w:val="212121"/>
          <w:shd w:val="clear" w:color="auto" w:fill="FFFFFF"/>
        </w:rPr>
        <w:t xml:space="preserve"> B</w:t>
      </w:r>
      <w:r w:rsidR="006811D4" w:rsidRPr="00E81CA7">
        <w:rPr>
          <w:rFonts w:ascii="Times New Roman" w:hAnsi="Times New Roman" w:cs="Times New Roman"/>
          <w:color w:val="212121"/>
          <w:shd w:val="clear" w:color="auto" w:fill="FFFFFF"/>
        </w:rPr>
        <w:t>.</w:t>
      </w:r>
      <w:r w:rsidRPr="00E81CA7">
        <w:rPr>
          <w:rFonts w:ascii="Times New Roman" w:hAnsi="Times New Roman" w:cs="Times New Roman"/>
          <w:color w:val="212121"/>
          <w:shd w:val="clear" w:color="auto" w:fill="FFFFFF"/>
        </w:rPr>
        <w:t xml:space="preserve">C. </w:t>
      </w:r>
      <w:r w:rsidR="006811D4" w:rsidRPr="00E81CA7">
        <w:rPr>
          <w:rFonts w:ascii="Times New Roman" w:hAnsi="Times New Roman" w:cs="Times New Roman"/>
          <w:color w:val="212121"/>
          <w:shd w:val="clear" w:color="auto" w:fill="FFFFFF"/>
        </w:rPr>
        <w:t xml:space="preserve">(2018). </w:t>
      </w:r>
      <w:r w:rsidRPr="00E81CA7">
        <w:rPr>
          <w:rFonts w:ascii="Times New Roman" w:hAnsi="Times New Roman" w:cs="Times New Roman"/>
          <w:color w:val="212121"/>
          <w:shd w:val="clear" w:color="auto" w:fill="FFFFFF"/>
        </w:rPr>
        <w:t>Estimating the functional dimensionality of neural</w:t>
      </w:r>
      <w:r w:rsidR="006811D4" w:rsidRPr="00E81CA7">
        <w:rPr>
          <w:rFonts w:ascii="Times New Roman" w:hAnsi="Times New Roman" w:cs="Times New Roman"/>
          <w:color w:val="212121"/>
          <w:shd w:val="clear" w:color="auto" w:fill="FFFFFF"/>
        </w:rPr>
        <w:t xml:space="preserve"> </w:t>
      </w:r>
      <w:r w:rsidRPr="00E81CA7">
        <w:rPr>
          <w:rFonts w:ascii="Times New Roman" w:hAnsi="Times New Roman" w:cs="Times New Roman"/>
          <w:color w:val="212121"/>
          <w:shd w:val="clear" w:color="auto" w:fill="FFFFFF"/>
        </w:rPr>
        <w:t>representations. Neuroimage.</w:t>
      </w:r>
      <w:r w:rsidRPr="00E81CA7">
        <w:rPr>
          <w:rFonts w:ascii="Times New Roman" w:hAnsi="Times New Roman" w:cs="Times New Roman"/>
          <w:i/>
          <w:iCs/>
          <w:color w:val="212121"/>
          <w:shd w:val="clear" w:color="auto" w:fill="FFFFFF"/>
        </w:rPr>
        <w:t>179</w:t>
      </w:r>
      <w:r w:rsidR="006811D4" w:rsidRPr="00E81CA7">
        <w:rPr>
          <w:rFonts w:ascii="Times New Roman" w:hAnsi="Times New Roman" w:cs="Times New Roman"/>
          <w:color w:val="212121"/>
          <w:shd w:val="clear" w:color="auto" w:fill="FFFFFF"/>
        </w:rPr>
        <w:t xml:space="preserve">, </w:t>
      </w:r>
      <w:r w:rsidRPr="00E81CA7">
        <w:rPr>
          <w:rFonts w:ascii="Times New Roman" w:hAnsi="Times New Roman" w:cs="Times New Roman"/>
          <w:color w:val="212121"/>
          <w:shd w:val="clear" w:color="auto" w:fill="FFFFFF"/>
        </w:rPr>
        <w:t xml:space="preserve">51-62. </w:t>
      </w:r>
    </w:p>
    <w:p w14:paraId="50C930C3" w14:textId="77777777" w:rsidR="003326B4" w:rsidRPr="003326B4" w:rsidRDefault="00D77635" w:rsidP="003326B4">
      <w:pPr>
        <w:pStyle w:val="EndNoteBibliography"/>
        <w:ind w:left="720" w:hanging="720"/>
        <w:rPr>
          <w:noProof/>
        </w:rPr>
      </w:pPr>
      <w:r w:rsidRPr="00E81CA7">
        <w:rPr>
          <w:rFonts w:ascii="Times New Roman" w:hAnsi="Times New Roman" w:cs="Times New Roman"/>
        </w:rPr>
        <w:fldChar w:fldCharType="begin"/>
      </w:r>
      <w:r w:rsidRPr="00E81CA7">
        <w:rPr>
          <w:rFonts w:ascii="Times New Roman" w:hAnsi="Times New Roman" w:cs="Times New Roman"/>
        </w:rPr>
        <w:instrText xml:space="preserve"> ADDIN EN.REFLIST </w:instrText>
      </w:r>
      <w:r w:rsidRPr="00E81CA7">
        <w:rPr>
          <w:rFonts w:ascii="Times New Roman" w:hAnsi="Times New Roman" w:cs="Times New Roman"/>
        </w:rPr>
        <w:fldChar w:fldCharType="separate"/>
      </w:r>
      <w:r w:rsidR="003326B4" w:rsidRPr="003326B4">
        <w:rPr>
          <w:noProof/>
        </w:rPr>
        <w:t>Averbeck BB, Chafee MV, Crowe DA, Georgopoulos AP (2003) Neural activity in prefrontal cortex during copying geometrical shapesI. Single cells encode shape, sequence, and metric parameters. Exp Brain Res 150:127-141.</w:t>
      </w:r>
    </w:p>
    <w:p w14:paraId="6AC76921" w14:textId="77777777" w:rsidR="003326B4" w:rsidRPr="003326B4" w:rsidRDefault="003326B4" w:rsidP="003326B4">
      <w:pPr>
        <w:pStyle w:val="EndNoteBibliography"/>
        <w:ind w:left="720" w:hanging="720"/>
        <w:rPr>
          <w:noProof/>
        </w:rPr>
      </w:pPr>
      <w:r w:rsidRPr="003326B4">
        <w:rPr>
          <w:noProof/>
        </w:rPr>
        <w:t>Baddeley A (2012) Working memory: theories, models, and controversies. Annu Rev Psychol 63:1-29.</w:t>
      </w:r>
    </w:p>
    <w:p w14:paraId="32828039" w14:textId="77777777" w:rsidR="003326B4" w:rsidRPr="003326B4" w:rsidRDefault="003326B4" w:rsidP="003326B4">
      <w:pPr>
        <w:pStyle w:val="EndNoteBibliography"/>
        <w:ind w:left="720" w:hanging="720"/>
        <w:rPr>
          <w:noProof/>
        </w:rPr>
      </w:pPr>
      <w:r w:rsidRPr="003326B4">
        <w:rPr>
          <w:noProof/>
        </w:rPr>
        <w:t>Barbosa J, Stein H, Martinez RL, Galan-Gadea A, Li S, Dalmau J, Adam KCS, Valls-Sole J, Constantinidis C, Compte A (2020) Interplay between persistent activity and activity-silent dynamics in the prefrontal cortex underlies serial biases in working memory. Nat Neurosci 23:1016-1024.</w:t>
      </w:r>
    </w:p>
    <w:p w14:paraId="1D1ABE8A" w14:textId="77777777" w:rsidR="003326B4" w:rsidRPr="003326B4" w:rsidRDefault="003326B4" w:rsidP="003326B4">
      <w:pPr>
        <w:pStyle w:val="EndNoteBibliography"/>
        <w:ind w:left="720" w:hanging="720"/>
        <w:rPr>
          <w:noProof/>
        </w:rPr>
      </w:pPr>
      <w:r w:rsidRPr="003326B4">
        <w:rPr>
          <w:noProof/>
        </w:rPr>
        <w:t>Buschman TJ, Miller EK (2022) Working Memory Is Complex and Dynamic, Like Your Thoughts. J Cogn Neurosci 35:17-23.</w:t>
      </w:r>
    </w:p>
    <w:p w14:paraId="66CD0B63" w14:textId="77777777" w:rsidR="003326B4" w:rsidRPr="003326B4" w:rsidRDefault="003326B4" w:rsidP="003326B4">
      <w:pPr>
        <w:pStyle w:val="EndNoteBibliography"/>
        <w:ind w:left="720" w:hanging="720"/>
        <w:rPr>
          <w:noProof/>
        </w:rPr>
      </w:pPr>
      <w:r w:rsidRPr="003326B4">
        <w:rPr>
          <w:noProof/>
        </w:rPr>
        <w:t>Constantinidis C, Klingberg T (2016) The neuroscience of working memory capacity and training. Nat Rev Neurosci 17:438-449.</w:t>
      </w:r>
    </w:p>
    <w:p w14:paraId="5EBDF615" w14:textId="77777777" w:rsidR="003326B4" w:rsidRPr="003326B4" w:rsidRDefault="003326B4" w:rsidP="003326B4">
      <w:pPr>
        <w:pStyle w:val="EndNoteBibliography"/>
        <w:ind w:left="720" w:hanging="720"/>
        <w:rPr>
          <w:noProof/>
        </w:rPr>
      </w:pPr>
      <w:r w:rsidRPr="003326B4">
        <w:rPr>
          <w:noProof/>
        </w:rPr>
        <w:t>Constantinidis C, Funahashi S, Lee D, Murray JD, Qi XL, Wang M, Arnsten AFT (2018) Persistent Spiking Activity Underlies Working Memory. J Neurosci 38:7020-7028.</w:t>
      </w:r>
    </w:p>
    <w:p w14:paraId="1A1CBEBE" w14:textId="77777777" w:rsidR="003326B4" w:rsidRPr="003326B4" w:rsidRDefault="003326B4" w:rsidP="003326B4">
      <w:pPr>
        <w:pStyle w:val="EndNoteBibliography"/>
        <w:ind w:left="720" w:hanging="720"/>
        <w:rPr>
          <w:noProof/>
        </w:rPr>
      </w:pPr>
      <w:r w:rsidRPr="003326B4">
        <w:rPr>
          <w:noProof/>
        </w:rPr>
        <w:t>Curtis CE, D'Esposito M (2003) Persistent activity in the prefrontal cortex during working memory. Trends in Cognitive Sciences 7:415-423.</w:t>
      </w:r>
    </w:p>
    <w:p w14:paraId="12EC8DB9" w14:textId="77777777" w:rsidR="003326B4" w:rsidRPr="003326B4" w:rsidRDefault="003326B4" w:rsidP="003326B4">
      <w:pPr>
        <w:pStyle w:val="EndNoteBibliography"/>
        <w:ind w:left="720" w:hanging="720"/>
        <w:rPr>
          <w:noProof/>
        </w:rPr>
      </w:pPr>
      <w:r w:rsidRPr="003326B4">
        <w:rPr>
          <w:noProof/>
        </w:rPr>
        <w:t>D'Esposito M, Postle BR (2015) The cognitive neuroscience of working memory. Annu Rev Psychol 66:115-142.</w:t>
      </w:r>
    </w:p>
    <w:p w14:paraId="4C361E60" w14:textId="77777777" w:rsidR="003326B4" w:rsidRPr="003326B4" w:rsidRDefault="003326B4" w:rsidP="003326B4">
      <w:pPr>
        <w:pStyle w:val="EndNoteBibliography"/>
        <w:ind w:left="720" w:hanging="720"/>
        <w:rPr>
          <w:noProof/>
        </w:rPr>
      </w:pPr>
      <w:r w:rsidRPr="003326B4">
        <w:rPr>
          <w:noProof/>
        </w:rPr>
        <w:t>Ester EF, Anderson DE, Serences JT, Awh E (2013) A Neural Measure of Precision in Visual Working Memory. Journal of Cognitive Neuroscience 25:754-761.</w:t>
      </w:r>
    </w:p>
    <w:p w14:paraId="44E86CFD" w14:textId="77777777" w:rsidR="003326B4" w:rsidRPr="003326B4" w:rsidRDefault="003326B4" w:rsidP="003326B4">
      <w:pPr>
        <w:pStyle w:val="EndNoteBibliography"/>
        <w:ind w:left="720" w:hanging="720"/>
        <w:rPr>
          <w:noProof/>
        </w:rPr>
      </w:pPr>
      <w:r w:rsidRPr="003326B4">
        <w:rPr>
          <w:noProof/>
        </w:rPr>
        <w:t>Freedman DJ, Riesenhuber M, Poggio T, Miller EK (2001) Categorical representation of visual stimuli in the primate prefrontal cortex. Science 291:312-316.</w:t>
      </w:r>
    </w:p>
    <w:p w14:paraId="4C2CB5C4" w14:textId="77777777" w:rsidR="003326B4" w:rsidRPr="003326B4" w:rsidRDefault="003326B4" w:rsidP="003326B4">
      <w:pPr>
        <w:pStyle w:val="EndNoteBibliography"/>
        <w:ind w:left="720" w:hanging="720"/>
        <w:rPr>
          <w:noProof/>
        </w:rPr>
      </w:pPr>
      <w:r w:rsidRPr="003326B4">
        <w:rPr>
          <w:noProof/>
        </w:rPr>
        <w:t>Funahashi S, Bruce CJ, Goldman-Rakic PS (1989) Mnemonic coding of visual space in the monkey's dorsolateral prefrontal cortex. J Neurophysiol 61:331-349.</w:t>
      </w:r>
    </w:p>
    <w:p w14:paraId="6AA2A3BB" w14:textId="77777777" w:rsidR="003326B4" w:rsidRPr="003326B4" w:rsidRDefault="003326B4" w:rsidP="003326B4">
      <w:pPr>
        <w:pStyle w:val="EndNoteBibliography"/>
        <w:ind w:left="720" w:hanging="720"/>
        <w:rPr>
          <w:noProof/>
        </w:rPr>
      </w:pPr>
      <w:r w:rsidRPr="003326B4">
        <w:rPr>
          <w:noProof/>
        </w:rPr>
        <w:t>Fuster JM, Alexander GE (1971) Neuron activity related to short-term memory. Science 173:652-654.</w:t>
      </w:r>
    </w:p>
    <w:p w14:paraId="74E4078E" w14:textId="77777777" w:rsidR="003326B4" w:rsidRPr="003326B4" w:rsidRDefault="003326B4" w:rsidP="003326B4">
      <w:pPr>
        <w:pStyle w:val="EndNoteBibliography"/>
        <w:ind w:left="720" w:hanging="720"/>
        <w:rPr>
          <w:noProof/>
        </w:rPr>
      </w:pPr>
      <w:r w:rsidRPr="003326B4">
        <w:rPr>
          <w:noProof/>
        </w:rPr>
        <w:t>Genovesio A, Tsujimoto S, Wise SP (2009) Feature- and order-based timing representations in the frontal cortex. Neuron 63:254-266.</w:t>
      </w:r>
    </w:p>
    <w:p w14:paraId="0E6C4061" w14:textId="77777777" w:rsidR="003326B4" w:rsidRPr="003326B4" w:rsidRDefault="003326B4" w:rsidP="003326B4">
      <w:pPr>
        <w:pStyle w:val="EndNoteBibliography"/>
        <w:ind w:left="720" w:hanging="720"/>
        <w:rPr>
          <w:noProof/>
        </w:rPr>
      </w:pPr>
      <w:r w:rsidRPr="003326B4">
        <w:rPr>
          <w:noProof/>
        </w:rPr>
        <w:t>Grill-Spector K, Henson R, Martin A (2006) Repetition and the brain: neural models of stimulus-specific effects. Trends Cogn Sci 10:14-23.</w:t>
      </w:r>
    </w:p>
    <w:p w14:paraId="7FE80AFB" w14:textId="77777777" w:rsidR="003326B4" w:rsidRPr="003326B4" w:rsidRDefault="003326B4" w:rsidP="003326B4">
      <w:pPr>
        <w:pStyle w:val="EndNoteBibliography"/>
        <w:ind w:left="720" w:hanging="720"/>
        <w:rPr>
          <w:noProof/>
        </w:rPr>
      </w:pPr>
      <w:r w:rsidRPr="003326B4">
        <w:rPr>
          <w:noProof/>
        </w:rPr>
        <w:t>Hart E, Huk AC (2020) Recurrent circuit dynamics underlie persistent activity in the macaque frontoparietal network. Elife 9.</w:t>
      </w:r>
    </w:p>
    <w:p w14:paraId="680640C4" w14:textId="77777777" w:rsidR="003326B4" w:rsidRPr="003326B4" w:rsidRDefault="003326B4" w:rsidP="003326B4">
      <w:pPr>
        <w:pStyle w:val="EndNoteBibliography"/>
        <w:ind w:left="720" w:hanging="720"/>
        <w:rPr>
          <w:noProof/>
        </w:rPr>
      </w:pPr>
      <w:r w:rsidRPr="003326B4">
        <w:rPr>
          <w:noProof/>
        </w:rPr>
        <w:t>Hoshi E, Shima K, Tanji J (1998) Task-dependent selectivity of movement-related neuronal activity in the primate prefrontal cortex. J Neurophysiol 80:3392-3397.</w:t>
      </w:r>
    </w:p>
    <w:p w14:paraId="4DA66BBF" w14:textId="77777777" w:rsidR="003326B4" w:rsidRPr="003326B4" w:rsidRDefault="003326B4" w:rsidP="003326B4">
      <w:pPr>
        <w:pStyle w:val="EndNoteBibliography"/>
        <w:ind w:left="720" w:hanging="720"/>
        <w:rPr>
          <w:noProof/>
        </w:rPr>
      </w:pPr>
      <w:r w:rsidRPr="003326B4">
        <w:rPr>
          <w:noProof/>
        </w:rPr>
        <w:t>Inoue M, Mikami A (2006) Prefrontal activity during serial probe reproduction task: encoding, mnemonic, and retrieval processes. J Neurophysiol 95:1008-1041.</w:t>
      </w:r>
    </w:p>
    <w:p w14:paraId="5DCFE0EA" w14:textId="77777777" w:rsidR="003326B4" w:rsidRPr="003326B4" w:rsidRDefault="003326B4" w:rsidP="003326B4">
      <w:pPr>
        <w:pStyle w:val="EndNoteBibliography"/>
        <w:ind w:left="720" w:hanging="720"/>
        <w:rPr>
          <w:noProof/>
        </w:rPr>
      </w:pPr>
      <w:r w:rsidRPr="003326B4">
        <w:rPr>
          <w:noProof/>
        </w:rPr>
        <w:t>Jaffe RJ, Constantinidis C (2021) Working Memory: From Neural Activity to the Sentient Mind. Compr Physiol 11:1-41.</w:t>
      </w:r>
    </w:p>
    <w:p w14:paraId="072C97B6" w14:textId="77777777" w:rsidR="003326B4" w:rsidRPr="003326B4" w:rsidRDefault="003326B4" w:rsidP="003326B4">
      <w:pPr>
        <w:pStyle w:val="EndNoteBibliography"/>
        <w:ind w:left="720" w:hanging="720"/>
        <w:rPr>
          <w:noProof/>
        </w:rPr>
      </w:pPr>
      <w:r w:rsidRPr="003326B4">
        <w:rPr>
          <w:noProof/>
        </w:rPr>
        <w:t>Kaminski J, Sullivan S, Chung JM, Ross IB, Mamelak AN, Rutishauser U (2017) Persistently active neurons in human medial frontal and medial temporal lobe support working memory. Nat Neurosci 20:590-601.</w:t>
      </w:r>
    </w:p>
    <w:p w14:paraId="1CA6EDB5" w14:textId="77777777" w:rsidR="003326B4" w:rsidRPr="003326B4" w:rsidRDefault="003326B4" w:rsidP="003326B4">
      <w:pPr>
        <w:pStyle w:val="EndNoteBibliography"/>
        <w:ind w:left="720" w:hanging="720"/>
        <w:rPr>
          <w:noProof/>
        </w:rPr>
      </w:pPr>
      <w:r w:rsidRPr="003326B4">
        <w:rPr>
          <w:noProof/>
        </w:rPr>
        <w:t>Kim R, Sejnowski TJ (2021) Strong inhibitory signaling underlies stable temporal dynamics and working memory in spiking neural networks. Nat Neurosci 24:129-139.</w:t>
      </w:r>
    </w:p>
    <w:p w14:paraId="47E1A8D2" w14:textId="77777777" w:rsidR="003326B4" w:rsidRPr="003326B4" w:rsidRDefault="003326B4" w:rsidP="003326B4">
      <w:pPr>
        <w:pStyle w:val="EndNoteBibliography"/>
        <w:ind w:left="720" w:hanging="720"/>
        <w:rPr>
          <w:noProof/>
        </w:rPr>
      </w:pPr>
      <w:r w:rsidRPr="003326B4">
        <w:rPr>
          <w:noProof/>
        </w:rPr>
        <w:t>Lara AH, Wallis JD (2014) Executive control processes underlying multi-item working memory. Nat Neurosci 17:876-883.</w:t>
      </w:r>
    </w:p>
    <w:p w14:paraId="723896E1" w14:textId="77777777" w:rsidR="003326B4" w:rsidRPr="003326B4" w:rsidRDefault="003326B4" w:rsidP="003326B4">
      <w:pPr>
        <w:pStyle w:val="EndNoteBibliography"/>
        <w:ind w:left="720" w:hanging="720"/>
        <w:rPr>
          <w:noProof/>
        </w:rPr>
      </w:pPr>
      <w:r w:rsidRPr="003326B4">
        <w:rPr>
          <w:noProof/>
        </w:rPr>
        <w:t>Lara AH, Wallis JD (2015) The Role of Prefrontal Cortex in Working Memory: A Mini Review. Front Syst Neurosci 9:173.</w:t>
      </w:r>
    </w:p>
    <w:p w14:paraId="2E024455" w14:textId="77777777" w:rsidR="003326B4" w:rsidRPr="003326B4" w:rsidRDefault="003326B4" w:rsidP="003326B4">
      <w:pPr>
        <w:pStyle w:val="EndNoteBibliography"/>
        <w:ind w:left="720" w:hanging="720"/>
        <w:rPr>
          <w:noProof/>
        </w:rPr>
      </w:pPr>
      <w:r w:rsidRPr="003326B4">
        <w:rPr>
          <w:noProof/>
        </w:rPr>
        <w:t>Lundqvist M, Herman P, Miller EK (2018) Working Memory: Delay Activity, Yes! Persistent Activity? Maybe Not. J Neurosci 38:7013-7019.</w:t>
      </w:r>
    </w:p>
    <w:p w14:paraId="480C6282" w14:textId="77777777" w:rsidR="003326B4" w:rsidRPr="003326B4" w:rsidRDefault="003326B4" w:rsidP="003326B4">
      <w:pPr>
        <w:pStyle w:val="EndNoteBibliography"/>
        <w:ind w:left="720" w:hanging="720"/>
        <w:rPr>
          <w:noProof/>
        </w:rPr>
      </w:pPr>
      <w:r w:rsidRPr="003326B4">
        <w:rPr>
          <w:noProof/>
        </w:rPr>
        <w:t>Mante V, Sussillo D, Shenoy KV, Newsome WT (2013) Context-dependent computation by recurrent dynamics in prefrontal cortex. Nature 503:78-84.</w:t>
      </w:r>
    </w:p>
    <w:p w14:paraId="465F6B5B" w14:textId="77777777" w:rsidR="003326B4" w:rsidRPr="003326B4" w:rsidRDefault="003326B4" w:rsidP="003326B4">
      <w:pPr>
        <w:pStyle w:val="EndNoteBibliography"/>
        <w:ind w:left="720" w:hanging="720"/>
        <w:rPr>
          <w:noProof/>
        </w:rPr>
      </w:pPr>
      <w:r w:rsidRPr="003326B4">
        <w:rPr>
          <w:noProof/>
        </w:rPr>
        <w:t>Masse NY, Yang GR, Song HF, Wang XJ, Freedman DJ (2019) Circuit mechanisms for the maintenance and manipulation of information in working memory. Nat Neurosci 22:1159-1167.</w:t>
      </w:r>
    </w:p>
    <w:p w14:paraId="603F071D" w14:textId="77777777" w:rsidR="003326B4" w:rsidRPr="003326B4" w:rsidRDefault="003326B4" w:rsidP="003326B4">
      <w:pPr>
        <w:pStyle w:val="EndNoteBibliography"/>
        <w:ind w:left="720" w:hanging="720"/>
        <w:rPr>
          <w:noProof/>
        </w:rPr>
      </w:pPr>
      <w:r w:rsidRPr="003326B4">
        <w:rPr>
          <w:noProof/>
        </w:rPr>
        <w:t>Mendoza-Halliday D, Torres S, Martinez-Trujillo JC (2014) Sharp emergence of feature-selective sustained activity along the dorsal visual pathway. Nat Neurosci 17:1255-1262.</w:t>
      </w:r>
    </w:p>
    <w:p w14:paraId="5419D342" w14:textId="77777777" w:rsidR="003326B4" w:rsidRPr="003326B4" w:rsidRDefault="003326B4" w:rsidP="003326B4">
      <w:pPr>
        <w:pStyle w:val="EndNoteBibliography"/>
        <w:ind w:left="720" w:hanging="720"/>
        <w:rPr>
          <w:noProof/>
        </w:rPr>
      </w:pPr>
      <w:r w:rsidRPr="003326B4">
        <w:rPr>
          <w:noProof/>
        </w:rPr>
        <w:t>Meyer T, Constantinidis C (2005) A software solution for the control of visual behavioral experimentation. J Neurosci Methods 142:27-34.</w:t>
      </w:r>
    </w:p>
    <w:p w14:paraId="2BDA0DA0" w14:textId="77777777" w:rsidR="003326B4" w:rsidRPr="003326B4" w:rsidRDefault="003326B4" w:rsidP="003326B4">
      <w:pPr>
        <w:pStyle w:val="EndNoteBibliography"/>
        <w:ind w:left="720" w:hanging="720"/>
        <w:rPr>
          <w:noProof/>
        </w:rPr>
      </w:pPr>
      <w:r w:rsidRPr="003326B4">
        <w:rPr>
          <w:noProof/>
        </w:rPr>
        <w:t>Meyer T, Qi XL, Stanford TR, Constantinidis C (2011) Stimulus selectivity in dorsal and ventral prefrontal cortex after training in working memory tasks. J Neurosci 31:6266-6276.</w:t>
      </w:r>
    </w:p>
    <w:p w14:paraId="0BC5D080" w14:textId="77777777" w:rsidR="003326B4" w:rsidRPr="003326B4" w:rsidRDefault="003326B4" w:rsidP="003326B4">
      <w:pPr>
        <w:pStyle w:val="EndNoteBibliography"/>
        <w:ind w:left="720" w:hanging="720"/>
        <w:rPr>
          <w:noProof/>
        </w:rPr>
      </w:pPr>
      <w:r w:rsidRPr="003326B4">
        <w:rPr>
          <w:noProof/>
        </w:rPr>
        <w:t>Miller EK, Erickson CA, Desimone R (1996) Neural mechanisms of visual working memory in prefrontal cortex of the macaque. J Neurosci 16:5154-5167.</w:t>
      </w:r>
    </w:p>
    <w:p w14:paraId="7BDDA8EE" w14:textId="77777777" w:rsidR="003326B4" w:rsidRPr="003326B4" w:rsidRDefault="003326B4" w:rsidP="003326B4">
      <w:pPr>
        <w:pStyle w:val="EndNoteBibliography"/>
        <w:ind w:left="720" w:hanging="720"/>
        <w:rPr>
          <w:noProof/>
        </w:rPr>
      </w:pPr>
      <w:r w:rsidRPr="003326B4">
        <w:rPr>
          <w:noProof/>
        </w:rPr>
        <w:t>Mongillo G, Barak O, Tsodyks M (2008) Synaptic theory of working memory. Science 319:1543-1546.</w:t>
      </w:r>
    </w:p>
    <w:p w14:paraId="726EBD85" w14:textId="77777777" w:rsidR="003326B4" w:rsidRPr="003326B4" w:rsidRDefault="003326B4" w:rsidP="003326B4">
      <w:pPr>
        <w:pStyle w:val="EndNoteBibliography"/>
        <w:ind w:left="720" w:hanging="720"/>
        <w:rPr>
          <w:noProof/>
        </w:rPr>
      </w:pPr>
      <w:r w:rsidRPr="003326B4">
        <w:rPr>
          <w:noProof/>
        </w:rPr>
        <w:t>Nieder A, Freedman DJ, Miller EK (2002) Representation of the quantity of visual items in the primate prefrontal cortex. Science 297:1708-1711.</w:t>
      </w:r>
    </w:p>
    <w:p w14:paraId="0FA164E6" w14:textId="77777777" w:rsidR="003326B4" w:rsidRPr="003326B4" w:rsidRDefault="003326B4" w:rsidP="003326B4">
      <w:pPr>
        <w:pStyle w:val="EndNoteBibliography"/>
        <w:ind w:left="720" w:hanging="720"/>
        <w:rPr>
          <w:noProof/>
        </w:rPr>
      </w:pPr>
      <w:r w:rsidRPr="003326B4">
        <w:rPr>
          <w:noProof/>
        </w:rPr>
        <w:t>O Scalaidhe S, Wilson FA, Goldman-Rakic PS (1997) Areal segregation of face-processing neurons in prefrontal cortex. Science 278:1135-1138.</w:t>
      </w:r>
    </w:p>
    <w:p w14:paraId="46C9B919" w14:textId="77777777" w:rsidR="003326B4" w:rsidRPr="003326B4" w:rsidRDefault="003326B4" w:rsidP="003326B4">
      <w:pPr>
        <w:pStyle w:val="EndNoteBibliography"/>
        <w:ind w:left="720" w:hanging="720"/>
        <w:rPr>
          <w:noProof/>
        </w:rPr>
      </w:pPr>
      <w:r w:rsidRPr="003326B4">
        <w:rPr>
          <w:noProof/>
        </w:rPr>
        <w:t>Owen AM, Stern CE, Look RB, Tracey I, Rosen BR, Petrides M (1998) Functional organization of spatial and nonspatial working memory processing within the human lateral frontal cortex. Proc Natl Acad Sci U S A 95:7721-7726.</w:t>
      </w:r>
    </w:p>
    <w:p w14:paraId="710379CA" w14:textId="77777777" w:rsidR="003326B4" w:rsidRPr="003326B4" w:rsidRDefault="003326B4" w:rsidP="003326B4">
      <w:pPr>
        <w:pStyle w:val="EndNoteBibliography"/>
        <w:ind w:left="720" w:hanging="720"/>
        <w:rPr>
          <w:noProof/>
        </w:rPr>
      </w:pPr>
      <w:r w:rsidRPr="003326B4">
        <w:rPr>
          <w:noProof/>
        </w:rPr>
        <w:t>Qi XL, Constantinidis C (2013) Neural changes after training to perform cognitive tasks. Behav Brain Res 241:235-243.</w:t>
      </w:r>
    </w:p>
    <w:p w14:paraId="718930CE" w14:textId="77777777" w:rsidR="003326B4" w:rsidRPr="003326B4" w:rsidRDefault="003326B4" w:rsidP="003326B4">
      <w:pPr>
        <w:pStyle w:val="EndNoteBibliography"/>
        <w:ind w:left="720" w:hanging="720"/>
        <w:rPr>
          <w:noProof/>
        </w:rPr>
      </w:pPr>
      <w:r w:rsidRPr="003326B4">
        <w:rPr>
          <w:noProof/>
        </w:rPr>
        <w:t>Qi XL, Meyer T, Stanford TR, Constantinidis C (2012) Neural correlates of a decision variable before learning to perform a Match/Nonmatch task. J Neurosci 32:6161-6169.</w:t>
      </w:r>
    </w:p>
    <w:p w14:paraId="38B815F8" w14:textId="77777777" w:rsidR="003326B4" w:rsidRPr="003326B4" w:rsidRDefault="003326B4" w:rsidP="003326B4">
      <w:pPr>
        <w:pStyle w:val="EndNoteBibliography"/>
        <w:ind w:left="720" w:hanging="720"/>
        <w:rPr>
          <w:noProof/>
        </w:rPr>
      </w:pPr>
      <w:r w:rsidRPr="003326B4">
        <w:rPr>
          <w:noProof/>
        </w:rPr>
        <w:t>Rainer G, Miller EK (2000) Effects of visual experience on the representation of objects in the prefrontal cortex. Neuron 27:179-189.</w:t>
      </w:r>
    </w:p>
    <w:p w14:paraId="453DC1E2" w14:textId="77777777" w:rsidR="003326B4" w:rsidRPr="003326B4" w:rsidRDefault="003326B4" w:rsidP="003326B4">
      <w:pPr>
        <w:pStyle w:val="EndNoteBibliography"/>
        <w:ind w:left="720" w:hanging="720"/>
        <w:rPr>
          <w:noProof/>
        </w:rPr>
      </w:pPr>
      <w:r w:rsidRPr="003326B4">
        <w:rPr>
          <w:noProof/>
        </w:rPr>
        <w:t>Rainer G, Asaad WF, Miller EK (1998) Selective representation of relevant information by neurons in the primate prefrontal cortex. Nature 393:577-579.</w:t>
      </w:r>
    </w:p>
    <w:p w14:paraId="33581A36" w14:textId="77777777" w:rsidR="003326B4" w:rsidRPr="003326B4" w:rsidRDefault="003326B4" w:rsidP="003326B4">
      <w:pPr>
        <w:pStyle w:val="EndNoteBibliography"/>
        <w:ind w:left="720" w:hanging="720"/>
        <w:rPr>
          <w:noProof/>
        </w:rPr>
      </w:pPr>
      <w:r w:rsidRPr="003326B4">
        <w:rPr>
          <w:noProof/>
        </w:rPr>
        <w:t>Rao SC, Rainer G, Miller EK (1997) Integration of what and where in the primate prefrontal cortex. Science 276:821-824.</w:t>
      </w:r>
    </w:p>
    <w:p w14:paraId="4E1DB9D7" w14:textId="77777777" w:rsidR="003326B4" w:rsidRPr="003326B4" w:rsidRDefault="003326B4" w:rsidP="003326B4">
      <w:pPr>
        <w:pStyle w:val="EndNoteBibliography"/>
        <w:ind w:left="720" w:hanging="720"/>
        <w:rPr>
          <w:noProof/>
        </w:rPr>
      </w:pPr>
      <w:r w:rsidRPr="003326B4">
        <w:rPr>
          <w:noProof/>
        </w:rPr>
        <w:t>Riley MR, Constantinidis C (2016) Role of prefrontal persistent activity in working memory. Front Syst Neurosci 9:181.</w:t>
      </w:r>
    </w:p>
    <w:p w14:paraId="3643367F" w14:textId="77777777" w:rsidR="003326B4" w:rsidRPr="003326B4" w:rsidRDefault="003326B4" w:rsidP="003326B4">
      <w:pPr>
        <w:pStyle w:val="EndNoteBibliography"/>
        <w:ind w:left="720" w:hanging="720"/>
        <w:rPr>
          <w:noProof/>
        </w:rPr>
      </w:pPr>
      <w:r w:rsidRPr="003326B4">
        <w:rPr>
          <w:noProof/>
        </w:rPr>
        <w:t>Riley MR, Qi XL, Zhou X, Constantinidis C (2018) Anterior-posterior gradient of plasticity in primate prefrontal cortex. Nat Commun 9:3790.</w:t>
      </w:r>
    </w:p>
    <w:p w14:paraId="32A88453" w14:textId="77777777" w:rsidR="003326B4" w:rsidRPr="003326B4" w:rsidRDefault="003326B4" w:rsidP="003326B4">
      <w:pPr>
        <w:pStyle w:val="EndNoteBibliography"/>
        <w:ind w:left="720" w:hanging="720"/>
        <w:rPr>
          <w:noProof/>
        </w:rPr>
      </w:pPr>
      <w:r w:rsidRPr="003326B4">
        <w:rPr>
          <w:noProof/>
        </w:rPr>
        <w:t>Roy JE, Buschman TJ, Miller EK (2014) PFC neurons reflect categorical decisions about ambiguous stimuli. J Cogn Neurosci 26:1283-1291.</w:t>
      </w:r>
    </w:p>
    <w:p w14:paraId="18C6D8F4" w14:textId="77777777" w:rsidR="003326B4" w:rsidRPr="003326B4" w:rsidRDefault="003326B4" w:rsidP="003326B4">
      <w:pPr>
        <w:pStyle w:val="EndNoteBibliography"/>
        <w:ind w:left="720" w:hanging="720"/>
        <w:rPr>
          <w:noProof/>
        </w:rPr>
      </w:pPr>
      <w:r w:rsidRPr="003326B4">
        <w:rPr>
          <w:noProof/>
        </w:rPr>
        <w:t>Sakagami M, Tsutsui K, Lauwereyns J, Koizumi M, Kobayashi S, Hikosaka O (2001) A code for behavioral inhibition on the basis of color, but not motion, in ventrolateral prefrontal cortex of macaque monkey. J Neurosci 21:4801-4808.</w:t>
      </w:r>
    </w:p>
    <w:p w14:paraId="415D21AE" w14:textId="77777777" w:rsidR="003326B4" w:rsidRPr="003326B4" w:rsidRDefault="003326B4" w:rsidP="003326B4">
      <w:pPr>
        <w:pStyle w:val="EndNoteBibliography"/>
        <w:ind w:left="720" w:hanging="720"/>
        <w:rPr>
          <w:noProof/>
        </w:rPr>
      </w:pPr>
      <w:r w:rsidRPr="003326B4">
        <w:rPr>
          <w:noProof/>
        </w:rPr>
        <w:t>Seung HS, Lee DD, Reis BY, Tank DW (2000) Stability of the memory of eye position in a recurrent network of conductance-based model neurons. Neuron 26:259-271.</w:t>
      </w:r>
    </w:p>
    <w:p w14:paraId="6F13E677" w14:textId="77777777" w:rsidR="003326B4" w:rsidRPr="003326B4" w:rsidRDefault="003326B4" w:rsidP="003326B4">
      <w:pPr>
        <w:pStyle w:val="EndNoteBibliography"/>
        <w:ind w:left="720" w:hanging="720"/>
        <w:rPr>
          <w:noProof/>
        </w:rPr>
      </w:pPr>
      <w:r w:rsidRPr="003326B4">
        <w:rPr>
          <w:noProof/>
        </w:rPr>
        <w:t>Shima K, Isoda M, Mushiake H, Tanji J (2007) Categorization of behavioural sequences in the prefrontal cortex. Nature 445:315-318.</w:t>
      </w:r>
    </w:p>
    <w:p w14:paraId="3E41DAAC" w14:textId="77777777" w:rsidR="003326B4" w:rsidRPr="003326B4" w:rsidRDefault="003326B4" w:rsidP="003326B4">
      <w:pPr>
        <w:pStyle w:val="EndNoteBibliography"/>
        <w:ind w:left="720" w:hanging="720"/>
        <w:rPr>
          <w:noProof/>
        </w:rPr>
      </w:pPr>
      <w:r w:rsidRPr="003326B4">
        <w:rPr>
          <w:noProof/>
        </w:rPr>
        <w:t>Sreenivasan KK, Vytlacil J, D'Esposito M (2014) Distributed and Dynamic Storage of Working Memory Stimulus Information in Extrastriate Cortex. Journal of Cognitive Neuroscience 26:1141-1153.</w:t>
      </w:r>
    </w:p>
    <w:p w14:paraId="58009D69" w14:textId="77777777" w:rsidR="003326B4" w:rsidRPr="003326B4" w:rsidRDefault="003326B4" w:rsidP="003326B4">
      <w:pPr>
        <w:pStyle w:val="EndNoteBibliography"/>
        <w:ind w:left="720" w:hanging="720"/>
        <w:rPr>
          <w:noProof/>
        </w:rPr>
      </w:pPr>
      <w:r w:rsidRPr="003326B4">
        <w:rPr>
          <w:noProof/>
        </w:rPr>
        <w:t>Stokes MG (2015) 'Activity-silent' working memory in prefrontal cortex: a dynamic coding framework. Trends Cogn Sci 19:394-405.</w:t>
      </w:r>
    </w:p>
    <w:p w14:paraId="5367D30E" w14:textId="77777777" w:rsidR="003326B4" w:rsidRPr="003326B4" w:rsidRDefault="003326B4" w:rsidP="003326B4">
      <w:pPr>
        <w:pStyle w:val="EndNoteBibliography"/>
        <w:ind w:left="720" w:hanging="720"/>
        <w:rPr>
          <w:noProof/>
        </w:rPr>
      </w:pPr>
      <w:r w:rsidRPr="003326B4">
        <w:rPr>
          <w:noProof/>
        </w:rPr>
        <w:t>Stokes MG, Kusunoki M, Sigala N, Nili H, Gaffan D, Duncan J (2013) Dynamic coding for cognitive control in prefrontal cortex. Neuron 78:364-375.</w:t>
      </w:r>
    </w:p>
    <w:p w14:paraId="25E7B37D" w14:textId="77777777" w:rsidR="003326B4" w:rsidRPr="003326B4" w:rsidRDefault="003326B4" w:rsidP="003326B4">
      <w:pPr>
        <w:pStyle w:val="EndNoteBibliography"/>
        <w:ind w:left="720" w:hanging="720"/>
        <w:rPr>
          <w:noProof/>
        </w:rPr>
      </w:pPr>
      <w:r w:rsidRPr="003326B4">
        <w:rPr>
          <w:noProof/>
        </w:rPr>
        <w:t>Sugase-Miyamoto Y, Liu Z, Wiener MC, Optican LM, Richmond BJ (2008) Short-term memory trace in rapidly adapting synapses of inferior temporal cortex. PLoS Comput Biol 4:e1000073.</w:t>
      </w:r>
    </w:p>
    <w:p w14:paraId="00480866" w14:textId="77777777" w:rsidR="003326B4" w:rsidRPr="003326B4" w:rsidRDefault="003326B4" w:rsidP="003326B4">
      <w:pPr>
        <w:pStyle w:val="EndNoteBibliography"/>
        <w:ind w:left="720" w:hanging="720"/>
        <w:rPr>
          <w:noProof/>
        </w:rPr>
      </w:pPr>
      <w:r w:rsidRPr="003326B4">
        <w:rPr>
          <w:noProof/>
        </w:rPr>
        <w:t>Tong F, Pratte MS (2012) Decoding patterns of human brain activity. Annual review of psychology 63:483-509.</w:t>
      </w:r>
    </w:p>
    <w:p w14:paraId="5D0FD879" w14:textId="77777777" w:rsidR="003326B4" w:rsidRPr="003326B4" w:rsidRDefault="003326B4" w:rsidP="003326B4">
      <w:pPr>
        <w:pStyle w:val="EndNoteBibliography"/>
        <w:ind w:left="720" w:hanging="720"/>
        <w:rPr>
          <w:noProof/>
        </w:rPr>
      </w:pPr>
      <w:r w:rsidRPr="003326B4">
        <w:rPr>
          <w:noProof/>
        </w:rPr>
        <w:t>Wallis JD, Anderson KC, Miller EK (2001) Single neurons in prefrontal cortex encode abstract rules. Nature 411:953-956.</w:t>
      </w:r>
    </w:p>
    <w:p w14:paraId="7C3AD7E5" w14:textId="77777777" w:rsidR="003326B4" w:rsidRPr="003326B4" w:rsidRDefault="003326B4" w:rsidP="003326B4">
      <w:pPr>
        <w:pStyle w:val="EndNoteBibliography"/>
        <w:ind w:left="720" w:hanging="720"/>
        <w:rPr>
          <w:noProof/>
        </w:rPr>
      </w:pPr>
      <w:r w:rsidRPr="003326B4">
        <w:rPr>
          <w:noProof/>
        </w:rPr>
        <w:t>White IM, Wise SP (1999) Rule-dependent neuronal activity in the prefrontal cortex. Exp Brain Res 126:315-335.</w:t>
      </w:r>
    </w:p>
    <w:p w14:paraId="1D77A011" w14:textId="77777777" w:rsidR="003326B4" w:rsidRPr="003326B4" w:rsidRDefault="003326B4" w:rsidP="003326B4">
      <w:pPr>
        <w:pStyle w:val="EndNoteBibliography"/>
        <w:ind w:left="720" w:hanging="720"/>
        <w:rPr>
          <w:noProof/>
        </w:rPr>
      </w:pPr>
      <w:r w:rsidRPr="003326B4">
        <w:rPr>
          <w:noProof/>
        </w:rPr>
        <w:t>Wilson FA, O Scalaidhe SP, Goldman-Rakic PS (1993) Dissociation of object and spatial processing domains in primate prefrontal cortex. Science 260:1955-1958.</w:t>
      </w:r>
    </w:p>
    <w:p w14:paraId="08C867D1" w14:textId="77777777" w:rsidR="003326B4" w:rsidRPr="003326B4" w:rsidRDefault="003326B4" w:rsidP="003326B4">
      <w:pPr>
        <w:pStyle w:val="EndNoteBibliography"/>
        <w:ind w:left="720" w:hanging="720"/>
        <w:rPr>
          <w:noProof/>
        </w:rPr>
      </w:pPr>
      <w:r w:rsidRPr="003326B4">
        <w:rPr>
          <w:noProof/>
        </w:rPr>
        <w:t>Wimmer K, Nykamp DQ, Constantinidis C, Compte A (2014) Bump attractor dynamics in prefrontal cortex explains behavioral precision in spatial working memory. Nat Neurosci 17:431-439.</w:t>
      </w:r>
    </w:p>
    <w:p w14:paraId="14E19FC2" w14:textId="77777777" w:rsidR="003326B4" w:rsidRPr="003326B4" w:rsidRDefault="003326B4" w:rsidP="003326B4">
      <w:pPr>
        <w:pStyle w:val="EndNoteBibliography"/>
        <w:ind w:left="720" w:hanging="720"/>
        <w:rPr>
          <w:noProof/>
        </w:rPr>
      </w:pPr>
      <w:r w:rsidRPr="003326B4">
        <w:rPr>
          <w:noProof/>
        </w:rPr>
        <w:t>Yang GR, Joglekar MR, Song HF, Newsome WT, Wang XJ (2019) Task representations in neural networks trained to perform many cognitive tasks. Nat Neurosci 22:297-306.</w:t>
      </w:r>
    </w:p>
    <w:p w14:paraId="36CF8E7F" w14:textId="77777777" w:rsidR="003326B4" w:rsidRPr="003326B4" w:rsidRDefault="003326B4" w:rsidP="003326B4">
      <w:pPr>
        <w:pStyle w:val="EndNoteBibliography"/>
        <w:ind w:left="720" w:hanging="720"/>
        <w:rPr>
          <w:noProof/>
        </w:rPr>
      </w:pPr>
      <w:r w:rsidRPr="003326B4">
        <w:rPr>
          <w:noProof/>
        </w:rPr>
        <w:t>Zaksas D, Pasternak T (2006) Directional signals in the prefrontal cortex and in area MT during a working memory for visual motion task. J Neurosci 26:11726-11742.</w:t>
      </w:r>
    </w:p>
    <w:p w14:paraId="604EFC0C" w14:textId="483866E1" w:rsidR="00DF655D" w:rsidRPr="00E81CA7" w:rsidRDefault="00D77635" w:rsidP="00942750">
      <w:pPr>
        <w:spacing w:line="480" w:lineRule="auto"/>
        <w:rPr>
          <w:rFonts w:cs="Times New Roman"/>
        </w:rPr>
      </w:pPr>
      <w:r w:rsidRPr="00E81CA7">
        <w:rPr>
          <w:rFonts w:cs="Times New Roman"/>
        </w:rPr>
        <w:fldChar w:fldCharType="end"/>
      </w:r>
    </w:p>
    <w:p w14:paraId="4018076F" w14:textId="7EAB86A5" w:rsidR="0004142B" w:rsidRDefault="0004142B">
      <w:pPr>
        <w:rPr>
          <w:rFonts w:cs="Times New Roman"/>
        </w:rPr>
      </w:pPr>
      <w:r>
        <w:rPr>
          <w:rFonts w:cs="Times New Roman"/>
        </w:rPr>
        <w:br w:type="page"/>
      </w:r>
    </w:p>
    <w:p w14:paraId="7AD7AD6C" w14:textId="53256F6B" w:rsidR="0004142B" w:rsidRPr="00723426" w:rsidRDefault="004C2F26" w:rsidP="004C2F26">
      <w:pPr>
        <w:spacing w:line="480" w:lineRule="auto"/>
        <w:rPr>
          <w:rFonts w:cs="Times New Roman"/>
          <w:b/>
          <w:noProof/>
        </w:rPr>
      </w:pPr>
      <w:r w:rsidRPr="00723426">
        <w:rPr>
          <w:rFonts w:cs="Times New Roman"/>
          <w:b/>
          <w:noProof/>
        </w:rPr>
        <w:t>FIGURES</w:t>
      </w:r>
    </w:p>
    <w:p w14:paraId="5E30455E" w14:textId="01D5AB59" w:rsidR="004C2F26" w:rsidRDefault="004C2F26" w:rsidP="004C2F26">
      <w:pPr>
        <w:spacing w:line="480" w:lineRule="auto"/>
        <w:rPr>
          <w:rFonts w:cs="Times New Roman"/>
        </w:rPr>
      </w:pPr>
    </w:p>
    <w:p w14:paraId="7D1B3924" w14:textId="34906FDC" w:rsidR="00183A2A" w:rsidRPr="00723426" w:rsidRDefault="00C600ED" w:rsidP="004C2F26">
      <w:pPr>
        <w:spacing w:line="480" w:lineRule="auto"/>
        <w:rPr>
          <w:rFonts w:cs="Times New Roman"/>
        </w:rPr>
      </w:pPr>
      <w:r w:rsidRPr="00C600ED">
        <w:rPr>
          <w:noProof/>
        </w:rPr>
        <w:drawing>
          <wp:inline distT="0" distB="0" distL="0" distR="0" wp14:anchorId="24202AD5" wp14:editId="5EED5A0D">
            <wp:extent cx="5486400" cy="20396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039620"/>
                    </a:xfrm>
                    <a:prstGeom prst="rect">
                      <a:avLst/>
                    </a:prstGeom>
                  </pic:spPr>
                </pic:pic>
              </a:graphicData>
            </a:graphic>
          </wp:inline>
        </w:drawing>
      </w:r>
    </w:p>
    <w:p w14:paraId="7D7ECBA3" w14:textId="77777777" w:rsidR="00C600ED" w:rsidRDefault="00C600ED" w:rsidP="004C2F26">
      <w:pPr>
        <w:spacing w:line="480" w:lineRule="auto"/>
        <w:rPr>
          <w:rFonts w:cs="Times New Roman"/>
          <w:b/>
        </w:rPr>
      </w:pPr>
    </w:p>
    <w:p w14:paraId="0B3FFCBF" w14:textId="10657063" w:rsidR="0004142B" w:rsidRPr="00723426" w:rsidRDefault="0004142B" w:rsidP="00C600ED">
      <w:pPr>
        <w:rPr>
          <w:rFonts w:cs="Times New Roman"/>
        </w:rPr>
      </w:pPr>
      <w:r w:rsidRPr="00723426">
        <w:rPr>
          <w:rFonts w:cs="Times New Roman"/>
          <w:b/>
        </w:rPr>
        <w:t>Figure 1</w:t>
      </w:r>
      <w:r w:rsidRPr="00723426">
        <w:rPr>
          <w:rFonts w:cs="Times New Roman"/>
        </w:rPr>
        <w:t>.</w:t>
      </w:r>
      <w:r w:rsidR="00FA7260" w:rsidRPr="00723426">
        <w:rPr>
          <w:rFonts w:cs="Times New Roman"/>
        </w:rPr>
        <w:t xml:space="preserve"> </w:t>
      </w:r>
      <w:r w:rsidRPr="00723426">
        <w:rPr>
          <w:rFonts w:cs="Times New Roman"/>
        </w:rPr>
        <w:t xml:space="preserve">Task structure and stimuli used. The animals were required to maintain center fixation throughout </w:t>
      </w:r>
      <w:r w:rsidR="00C600ED">
        <w:rPr>
          <w:rFonts w:cs="Times New Roman"/>
        </w:rPr>
        <w:t>the</w:t>
      </w:r>
      <w:r w:rsidRPr="00723426">
        <w:rPr>
          <w:rFonts w:cs="Times New Roman"/>
        </w:rPr>
        <w:t xml:space="preserve"> trial. </w:t>
      </w:r>
      <w:r w:rsidR="00C600ED">
        <w:rPr>
          <w:rFonts w:cs="Times New Roman"/>
        </w:rPr>
        <w:t>When the fixation point was turned off</w:t>
      </w:r>
      <w:r w:rsidRPr="00723426">
        <w:rPr>
          <w:rFonts w:cs="Times New Roman"/>
        </w:rPr>
        <w:t xml:space="preserve">, monkeys were required to make a saccade to a green target if </w:t>
      </w:r>
      <w:r w:rsidR="00C600ED">
        <w:rPr>
          <w:rFonts w:cs="Times New Roman"/>
        </w:rPr>
        <w:t xml:space="preserve">two the </w:t>
      </w:r>
      <w:r w:rsidRPr="00723426">
        <w:rPr>
          <w:rFonts w:cs="Times New Roman"/>
        </w:rPr>
        <w:t xml:space="preserve">stimuli </w:t>
      </w:r>
      <w:r w:rsidR="00C600ED">
        <w:rPr>
          <w:rFonts w:cs="Times New Roman"/>
        </w:rPr>
        <w:t xml:space="preserve">presented were identical (matched) </w:t>
      </w:r>
      <w:r w:rsidRPr="00723426">
        <w:rPr>
          <w:rFonts w:cs="Times New Roman"/>
        </w:rPr>
        <w:t xml:space="preserve">or to a blue target if the stimuli </w:t>
      </w:r>
      <w:r w:rsidR="00C600ED">
        <w:rPr>
          <w:rFonts w:cs="Times New Roman"/>
        </w:rPr>
        <w:t>were different (</w:t>
      </w:r>
      <w:r w:rsidRPr="00723426">
        <w:rPr>
          <w:rFonts w:cs="Times New Roman"/>
        </w:rPr>
        <w:t>did not match</w:t>
      </w:r>
      <w:r w:rsidR="00C600ED">
        <w:rPr>
          <w:rFonts w:cs="Times New Roman"/>
        </w:rPr>
        <w:t>)</w:t>
      </w:r>
      <w:r w:rsidRPr="00723426">
        <w:rPr>
          <w:rFonts w:cs="Times New Roman"/>
        </w:rPr>
        <w:t>. (A) Spatial location match-</w:t>
      </w:r>
      <w:r w:rsidR="00C600ED">
        <w:rPr>
          <w:rFonts w:cs="Times New Roman"/>
        </w:rPr>
        <w:t xml:space="preserve">nonmatch </w:t>
      </w:r>
      <w:r w:rsidRPr="00723426">
        <w:rPr>
          <w:rFonts w:cs="Times New Roman"/>
        </w:rPr>
        <w:t>task</w:t>
      </w:r>
      <w:r w:rsidR="00C600ED">
        <w:rPr>
          <w:rFonts w:cs="Times New Roman"/>
        </w:rPr>
        <w:t xml:space="preserve">. Eight </w:t>
      </w:r>
      <w:r w:rsidRPr="00723426">
        <w:rPr>
          <w:rFonts w:cs="Times New Roman"/>
        </w:rPr>
        <w:t xml:space="preserve">cue locations </w:t>
      </w:r>
      <w:r w:rsidR="00C600ED">
        <w:rPr>
          <w:rFonts w:cs="Times New Roman"/>
        </w:rPr>
        <w:t xml:space="preserve">used for analysis are shown </w:t>
      </w:r>
      <w:r w:rsidRPr="00723426">
        <w:rPr>
          <w:rFonts w:cs="Times New Roman"/>
        </w:rPr>
        <w:t>in the inset. (B) Shape feature match-to-sample task</w:t>
      </w:r>
      <w:r w:rsidR="00450AC2">
        <w:rPr>
          <w:rFonts w:cs="Times New Roman"/>
        </w:rPr>
        <w:t>. Eight</w:t>
      </w:r>
      <w:r w:rsidRPr="00723426">
        <w:rPr>
          <w:rFonts w:cs="Times New Roman"/>
        </w:rPr>
        <w:t xml:space="preserve"> shapes </w:t>
      </w:r>
      <w:r w:rsidR="00450AC2">
        <w:rPr>
          <w:rFonts w:cs="Times New Roman"/>
        </w:rPr>
        <w:t xml:space="preserve">used for analysis are </w:t>
      </w:r>
      <w:r w:rsidRPr="00723426">
        <w:rPr>
          <w:rFonts w:cs="Times New Roman"/>
        </w:rPr>
        <w:t>shown in the inset. (C) Spatial-shape conjunction task</w:t>
      </w:r>
      <w:r w:rsidR="00450AC2">
        <w:rPr>
          <w:rFonts w:cs="Times New Roman"/>
        </w:rPr>
        <w:t>.</w:t>
      </w:r>
      <w:r w:rsidRPr="00723426">
        <w:rPr>
          <w:rFonts w:cs="Times New Roman"/>
        </w:rPr>
        <w:t xml:space="preserve"> </w:t>
      </w:r>
      <w:r w:rsidR="00450AC2">
        <w:rPr>
          <w:rFonts w:cs="Times New Roman"/>
        </w:rPr>
        <w:t>T</w:t>
      </w:r>
      <w:r w:rsidRPr="00723426">
        <w:rPr>
          <w:rFonts w:cs="Times New Roman"/>
        </w:rPr>
        <w:t>wo locations and two stimul</w:t>
      </w:r>
      <w:r w:rsidR="00450AC2">
        <w:rPr>
          <w:rFonts w:cs="Times New Roman"/>
        </w:rPr>
        <w:t>us</w:t>
      </w:r>
      <w:r w:rsidRPr="00723426">
        <w:rPr>
          <w:rFonts w:cs="Times New Roman"/>
        </w:rPr>
        <w:t xml:space="preserve"> shapes were used for any single </w:t>
      </w:r>
      <w:proofErr w:type="gramStart"/>
      <w:r w:rsidRPr="00723426">
        <w:rPr>
          <w:rFonts w:cs="Times New Roman"/>
        </w:rPr>
        <w:t>particular session</w:t>
      </w:r>
      <w:proofErr w:type="gramEnd"/>
      <w:r w:rsidRPr="00723426">
        <w:rPr>
          <w:rFonts w:cs="Times New Roman"/>
        </w:rPr>
        <w:t>. Stimuli in all tasks extended 2 degree of visual angle.</w:t>
      </w:r>
    </w:p>
    <w:p w14:paraId="34295EA4" w14:textId="77777777" w:rsidR="004C2F26" w:rsidRPr="00723426" w:rsidRDefault="004C2F26" w:rsidP="004C2F26">
      <w:pPr>
        <w:spacing w:line="480" w:lineRule="auto"/>
        <w:rPr>
          <w:rFonts w:cs="Times New Roman"/>
          <w:noProof/>
        </w:rPr>
      </w:pPr>
    </w:p>
    <w:p w14:paraId="7E3026F0" w14:textId="77777777" w:rsidR="004C2F26" w:rsidRPr="00723426" w:rsidRDefault="004C2F26" w:rsidP="004C2F26">
      <w:pPr>
        <w:spacing w:line="480" w:lineRule="auto"/>
        <w:rPr>
          <w:rFonts w:cs="Times New Roman"/>
        </w:rPr>
      </w:pPr>
    </w:p>
    <w:p w14:paraId="78CE5DF4" w14:textId="77777777" w:rsidR="00183A2A" w:rsidRDefault="00183A2A">
      <w:pPr>
        <w:rPr>
          <w:rFonts w:cs="Times New Roman"/>
          <w:b/>
        </w:rPr>
      </w:pPr>
      <w:r>
        <w:rPr>
          <w:rFonts w:cs="Times New Roman"/>
          <w:b/>
        </w:rPr>
        <w:br w:type="page"/>
      </w:r>
    </w:p>
    <w:p w14:paraId="29444B56" w14:textId="77777777" w:rsidR="003A7287" w:rsidRDefault="003A7287" w:rsidP="002E6F93">
      <w:pPr>
        <w:spacing w:line="480" w:lineRule="auto"/>
        <w:rPr>
          <w:rFonts w:cs="Times New Roman"/>
          <w:b/>
        </w:rPr>
      </w:pPr>
    </w:p>
    <w:p w14:paraId="54E4F4E8" w14:textId="4AC97970" w:rsidR="003A7287" w:rsidRDefault="00C2402C" w:rsidP="006E5CE3">
      <w:pPr>
        <w:spacing w:line="480" w:lineRule="auto"/>
        <w:jc w:val="center"/>
        <w:rPr>
          <w:rFonts w:cs="Times New Roman"/>
          <w:b/>
        </w:rPr>
      </w:pPr>
      <w:r w:rsidRPr="00C2402C">
        <w:rPr>
          <w:noProof/>
        </w:rPr>
        <w:drawing>
          <wp:inline distT="0" distB="0" distL="0" distR="0" wp14:anchorId="2E44A072" wp14:editId="7022B4B7">
            <wp:extent cx="5285232" cy="228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85232" cy="2286000"/>
                    </a:xfrm>
                    <a:prstGeom prst="rect">
                      <a:avLst/>
                    </a:prstGeom>
                  </pic:spPr>
                </pic:pic>
              </a:graphicData>
            </a:graphic>
          </wp:inline>
        </w:drawing>
      </w:r>
    </w:p>
    <w:p w14:paraId="0B5567CE" w14:textId="56024540" w:rsidR="0004142B" w:rsidRDefault="0004142B" w:rsidP="005121C2">
      <w:pPr>
        <w:rPr>
          <w:rFonts w:cs="Times New Roman"/>
        </w:rPr>
      </w:pPr>
      <w:r w:rsidRPr="00723426">
        <w:rPr>
          <w:rFonts w:cs="Times New Roman"/>
          <w:b/>
        </w:rPr>
        <w:t>Figure 2</w:t>
      </w:r>
      <w:r w:rsidRPr="00723426">
        <w:rPr>
          <w:rFonts w:cs="Times New Roman"/>
        </w:rPr>
        <w:t>.</w:t>
      </w:r>
      <w:r w:rsidR="003A7287">
        <w:rPr>
          <w:rFonts w:cs="Times New Roman"/>
        </w:rPr>
        <w:t xml:space="preserve"> </w:t>
      </w:r>
      <w:r w:rsidR="006E5CE3" w:rsidRPr="006E5CE3">
        <w:rPr>
          <w:rFonts w:cs="Times New Roman"/>
        </w:rPr>
        <w:t xml:space="preserve">SVM decoding performance for </w:t>
      </w:r>
      <w:r w:rsidR="006E5CE3">
        <w:rPr>
          <w:rFonts w:cs="Times New Roman"/>
        </w:rPr>
        <w:t xml:space="preserve">the </w:t>
      </w:r>
      <w:r w:rsidR="006E5CE3" w:rsidRPr="006E5CE3">
        <w:rPr>
          <w:rFonts w:cs="Times New Roman"/>
        </w:rPr>
        <w:t>spatial task</w:t>
      </w:r>
      <w:r w:rsidR="00DE0397">
        <w:rPr>
          <w:rFonts w:cs="Times New Roman"/>
        </w:rPr>
        <w:t xml:space="preserve"> as a function of time relative to the onset of the cue. </w:t>
      </w:r>
      <w:r w:rsidR="00F33780" w:rsidRPr="006E5CE3">
        <w:rPr>
          <w:rFonts w:cs="Times New Roman"/>
        </w:rPr>
        <w:t>(</w:t>
      </w:r>
      <w:r w:rsidR="00F33780">
        <w:rPr>
          <w:rFonts w:cs="Times New Roman"/>
        </w:rPr>
        <w:t>B</w:t>
      </w:r>
      <w:r w:rsidR="00F33780" w:rsidRPr="006E5CE3">
        <w:rPr>
          <w:rFonts w:cs="Times New Roman"/>
        </w:rPr>
        <w:t xml:space="preserve">) Accuracy for </w:t>
      </w:r>
      <w:r w:rsidR="00F33780">
        <w:rPr>
          <w:rFonts w:cs="Times New Roman"/>
        </w:rPr>
        <w:t xml:space="preserve">populations of </w:t>
      </w:r>
      <w:r w:rsidR="00F33780" w:rsidRPr="006E5CE3">
        <w:rPr>
          <w:rFonts w:cs="Times New Roman"/>
        </w:rPr>
        <w:t xml:space="preserve">persistent and </w:t>
      </w:r>
      <w:r w:rsidR="003908AE">
        <w:rPr>
          <w:rFonts w:cs="Times New Roman"/>
        </w:rPr>
        <w:t xml:space="preserve">all </w:t>
      </w:r>
      <w:r w:rsidR="00F33780">
        <w:rPr>
          <w:rFonts w:cs="Times New Roman"/>
        </w:rPr>
        <w:t>non-</w:t>
      </w:r>
      <w:r w:rsidR="00F33780" w:rsidRPr="006E5CE3">
        <w:rPr>
          <w:rFonts w:cs="Times New Roman"/>
        </w:rPr>
        <w:t xml:space="preserve">persistent </w:t>
      </w:r>
      <w:r w:rsidR="00F33780">
        <w:rPr>
          <w:rFonts w:cs="Times New Roman"/>
        </w:rPr>
        <w:t>neurons</w:t>
      </w:r>
      <w:r w:rsidR="00F33780" w:rsidRPr="006E5CE3">
        <w:rPr>
          <w:rFonts w:cs="Times New Roman"/>
        </w:rPr>
        <w:t xml:space="preserve"> with n=</w:t>
      </w:r>
      <w:r w:rsidR="00F33780" w:rsidRPr="003908AE">
        <w:rPr>
          <w:rFonts w:cs="Times New Roman"/>
          <w:highlight w:val="yellow"/>
        </w:rPr>
        <w:t>XXX</w:t>
      </w:r>
      <w:r w:rsidR="00F33780" w:rsidRPr="006E5CE3">
        <w:rPr>
          <w:rFonts w:cs="Times New Roman"/>
        </w:rPr>
        <w:t xml:space="preserve"> neurons and 10-fold cross-validation. </w:t>
      </w:r>
      <w:r w:rsidR="00F33780">
        <w:rPr>
          <w:rFonts w:cs="Times New Roman"/>
        </w:rPr>
        <w:t xml:space="preserve">Shaded area represent </w:t>
      </w:r>
      <w:r w:rsidR="00F33780" w:rsidRPr="006E5CE3">
        <w:rPr>
          <w:rFonts w:cs="Times New Roman"/>
        </w:rPr>
        <w:t xml:space="preserve">standard </w:t>
      </w:r>
      <w:r w:rsidR="00F33780" w:rsidRPr="00C2402C">
        <w:rPr>
          <w:rFonts w:cs="Times New Roman"/>
        </w:rPr>
        <w:t>deviation calculated over 100 repetitions.</w:t>
      </w:r>
      <w:r w:rsidR="003908AE">
        <w:rPr>
          <w:rFonts w:cs="Times New Roman"/>
        </w:rPr>
        <w:t xml:space="preserve"> </w:t>
      </w:r>
      <w:r w:rsidR="007C10EE" w:rsidRPr="007C10EE">
        <w:rPr>
          <w:rFonts w:cs="Times New Roman"/>
        </w:rPr>
        <w:t xml:space="preserve">Only match trials, defined by the first and second stimuli being identical, are shown here. </w:t>
      </w:r>
      <w:r w:rsidR="006E5CE3" w:rsidRPr="006E5CE3">
        <w:rPr>
          <w:rFonts w:cs="Times New Roman"/>
        </w:rPr>
        <w:t>(</w:t>
      </w:r>
      <w:r w:rsidR="00F33780">
        <w:rPr>
          <w:rFonts w:cs="Times New Roman"/>
        </w:rPr>
        <w:t>B</w:t>
      </w:r>
      <w:r w:rsidR="006E5CE3" w:rsidRPr="006E5CE3">
        <w:rPr>
          <w:rFonts w:cs="Times New Roman"/>
        </w:rPr>
        <w:t xml:space="preserve">) Accuracy for </w:t>
      </w:r>
      <w:r w:rsidR="005121C2">
        <w:rPr>
          <w:rFonts w:cs="Times New Roman"/>
        </w:rPr>
        <w:t xml:space="preserve">populations of </w:t>
      </w:r>
      <w:r w:rsidR="006E5CE3" w:rsidRPr="006E5CE3">
        <w:rPr>
          <w:rFonts w:cs="Times New Roman"/>
        </w:rPr>
        <w:t xml:space="preserve">persistent and </w:t>
      </w:r>
      <w:r w:rsidR="003908AE">
        <w:rPr>
          <w:rFonts w:cs="Times New Roman"/>
        </w:rPr>
        <w:t xml:space="preserve">task-responsive but </w:t>
      </w:r>
      <w:r w:rsidR="005121C2">
        <w:rPr>
          <w:rFonts w:cs="Times New Roman"/>
        </w:rPr>
        <w:t>non-</w:t>
      </w:r>
      <w:r w:rsidR="006E5CE3" w:rsidRPr="006E5CE3">
        <w:rPr>
          <w:rFonts w:cs="Times New Roman"/>
        </w:rPr>
        <w:t xml:space="preserve">persistent </w:t>
      </w:r>
      <w:r w:rsidR="005121C2">
        <w:rPr>
          <w:rFonts w:cs="Times New Roman"/>
        </w:rPr>
        <w:t>neurons</w:t>
      </w:r>
      <w:r w:rsidR="006E5CE3" w:rsidRPr="006E5CE3">
        <w:rPr>
          <w:rFonts w:cs="Times New Roman"/>
        </w:rPr>
        <w:t xml:space="preserve"> with n=200 neurons and 10-fold cross-validation. </w:t>
      </w:r>
    </w:p>
    <w:p w14:paraId="0D561447" w14:textId="71A8520E" w:rsidR="00C0068B" w:rsidRDefault="00C0068B" w:rsidP="005121C2">
      <w:pPr>
        <w:rPr>
          <w:rFonts w:cs="Times New Roman"/>
        </w:rPr>
      </w:pPr>
    </w:p>
    <w:p w14:paraId="6160CAEF" w14:textId="43DBEE16" w:rsidR="00C0068B" w:rsidRDefault="00C0068B">
      <w:pPr>
        <w:rPr>
          <w:rFonts w:cs="Times New Roman"/>
        </w:rPr>
      </w:pPr>
      <w:r>
        <w:rPr>
          <w:rFonts w:cs="Times New Roman"/>
        </w:rPr>
        <w:br w:type="page"/>
      </w:r>
    </w:p>
    <w:p w14:paraId="4BEF5955" w14:textId="612736DA" w:rsidR="00C0068B" w:rsidRDefault="00C0068B" w:rsidP="005121C2">
      <w:pPr>
        <w:rPr>
          <w:rFonts w:cs="Times New Roman"/>
          <w:b/>
        </w:rPr>
      </w:pPr>
    </w:p>
    <w:p w14:paraId="387026B5" w14:textId="77777777" w:rsidR="00A151EB" w:rsidRDefault="00A151EB" w:rsidP="005121C2">
      <w:pPr>
        <w:rPr>
          <w:rFonts w:cs="Times New Roman"/>
          <w:b/>
        </w:rPr>
      </w:pPr>
    </w:p>
    <w:p w14:paraId="793B2AE2" w14:textId="6321F815" w:rsidR="00C0068B" w:rsidRDefault="00A151EB" w:rsidP="00A151EB">
      <w:pPr>
        <w:jc w:val="center"/>
        <w:rPr>
          <w:rFonts w:cs="Times New Roman"/>
          <w:b/>
        </w:rPr>
      </w:pPr>
      <w:r w:rsidRPr="00A151EB">
        <w:rPr>
          <w:noProof/>
        </w:rPr>
        <w:drawing>
          <wp:inline distT="0" distB="0" distL="0" distR="0" wp14:anchorId="29371692" wp14:editId="53067F1D">
            <wp:extent cx="2313432" cy="188366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13432" cy="1883664"/>
                    </a:xfrm>
                    <a:prstGeom prst="rect">
                      <a:avLst/>
                    </a:prstGeom>
                  </pic:spPr>
                </pic:pic>
              </a:graphicData>
            </a:graphic>
          </wp:inline>
        </w:drawing>
      </w:r>
    </w:p>
    <w:p w14:paraId="0B39DF42" w14:textId="77777777" w:rsidR="00C0068B" w:rsidRDefault="00C0068B" w:rsidP="005121C2">
      <w:pPr>
        <w:rPr>
          <w:rFonts w:cs="Times New Roman"/>
          <w:b/>
        </w:rPr>
      </w:pPr>
    </w:p>
    <w:p w14:paraId="6749A0C6" w14:textId="6F4D7553" w:rsidR="00C0068B" w:rsidRDefault="00C0068B" w:rsidP="005121C2">
      <w:pPr>
        <w:rPr>
          <w:rFonts w:cs="Times New Roman"/>
        </w:rPr>
      </w:pPr>
      <w:r w:rsidRPr="00723426">
        <w:rPr>
          <w:rFonts w:cs="Times New Roman"/>
          <w:b/>
        </w:rPr>
        <w:t xml:space="preserve">Figure </w:t>
      </w:r>
      <w:r>
        <w:rPr>
          <w:rFonts w:cs="Times New Roman"/>
          <w:b/>
        </w:rPr>
        <w:t>3</w:t>
      </w:r>
      <w:r w:rsidRPr="00723426">
        <w:rPr>
          <w:rFonts w:cs="Times New Roman"/>
        </w:rPr>
        <w:t>.</w:t>
      </w:r>
      <w:r>
        <w:rPr>
          <w:rFonts w:cs="Times New Roman"/>
        </w:rPr>
        <w:t xml:space="preserve"> </w:t>
      </w:r>
      <w:r w:rsidRPr="006E5CE3">
        <w:rPr>
          <w:rFonts w:cs="Times New Roman"/>
        </w:rPr>
        <w:t xml:space="preserve">SVM decoding performance for </w:t>
      </w:r>
      <w:r>
        <w:rPr>
          <w:rFonts w:cs="Times New Roman"/>
        </w:rPr>
        <w:t xml:space="preserve">the </w:t>
      </w:r>
      <w:r w:rsidRPr="006E5CE3">
        <w:rPr>
          <w:rFonts w:cs="Times New Roman"/>
        </w:rPr>
        <w:t xml:space="preserve">spatial task. Accuracy for </w:t>
      </w:r>
      <w:r w:rsidR="00A151EB">
        <w:rPr>
          <w:rFonts w:cs="Times New Roman"/>
        </w:rPr>
        <w:t xml:space="preserve">the middle 1 s of the first delay period. Simulations are shown separately for </w:t>
      </w:r>
      <w:r w:rsidRPr="006E5CE3">
        <w:rPr>
          <w:rFonts w:cs="Times New Roman"/>
        </w:rPr>
        <w:t xml:space="preserve">persistent and </w:t>
      </w:r>
      <w:r w:rsidR="003908AE">
        <w:rPr>
          <w:rFonts w:cs="Times New Roman"/>
        </w:rPr>
        <w:t xml:space="preserve">(task-responsive) </w:t>
      </w:r>
      <w:r>
        <w:rPr>
          <w:rFonts w:cs="Times New Roman"/>
        </w:rPr>
        <w:t>non-</w:t>
      </w:r>
      <w:r w:rsidRPr="006E5CE3">
        <w:rPr>
          <w:rFonts w:cs="Times New Roman"/>
        </w:rPr>
        <w:t xml:space="preserve">persistent </w:t>
      </w:r>
      <w:r>
        <w:rPr>
          <w:rFonts w:cs="Times New Roman"/>
        </w:rPr>
        <w:t>neurons</w:t>
      </w:r>
      <w:r w:rsidRPr="006E5CE3">
        <w:rPr>
          <w:rFonts w:cs="Times New Roman"/>
        </w:rPr>
        <w:t xml:space="preserve"> with n=200 neurons and 10-fold cross-validation. </w:t>
      </w:r>
      <w:r w:rsidR="00A151EB">
        <w:rPr>
          <w:rFonts w:cs="Times New Roman"/>
        </w:rPr>
        <w:t xml:space="preserve">Horizontal line represents chance performance. </w:t>
      </w:r>
    </w:p>
    <w:p w14:paraId="099477A9" w14:textId="479722BF" w:rsidR="0020442C" w:rsidRDefault="0020442C" w:rsidP="005121C2">
      <w:pPr>
        <w:rPr>
          <w:rFonts w:cs="Times New Roman"/>
        </w:rPr>
      </w:pPr>
    </w:p>
    <w:p w14:paraId="0C1CCC69" w14:textId="7B047ADA" w:rsidR="0020442C" w:rsidRDefault="0020442C">
      <w:pPr>
        <w:rPr>
          <w:rFonts w:cs="Times New Roman"/>
        </w:rPr>
      </w:pPr>
      <w:r>
        <w:rPr>
          <w:rFonts w:cs="Times New Roman"/>
        </w:rPr>
        <w:br w:type="page"/>
      </w:r>
    </w:p>
    <w:p w14:paraId="75E9EF29" w14:textId="4B282741" w:rsidR="0020442C" w:rsidRDefault="0020442C" w:rsidP="005121C2">
      <w:pPr>
        <w:rPr>
          <w:rFonts w:cs="Times New Roman"/>
        </w:rPr>
      </w:pPr>
    </w:p>
    <w:p w14:paraId="5E76C3F3" w14:textId="77777777" w:rsidR="004244F2" w:rsidRDefault="004244F2" w:rsidP="005121C2">
      <w:pPr>
        <w:rPr>
          <w:rFonts w:cs="Times New Roman"/>
        </w:rPr>
      </w:pPr>
    </w:p>
    <w:p w14:paraId="3B1C3439" w14:textId="7D936929" w:rsidR="0020442C" w:rsidRDefault="004244F2" w:rsidP="004244F2">
      <w:pPr>
        <w:jc w:val="center"/>
        <w:rPr>
          <w:rFonts w:cs="Times New Roman"/>
        </w:rPr>
      </w:pPr>
      <w:r w:rsidRPr="004244F2">
        <w:rPr>
          <w:noProof/>
        </w:rPr>
        <w:drawing>
          <wp:inline distT="0" distB="0" distL="0" distR="0" wp14:anchorId="1B3657BD" wp14:editId="3B27959D">
            <wp:extent cx="4288536" cy="63642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88536" cy="6364224"/>
                    </a:xfrm>
                    <a:prstGeom prst="rect">
                      <a:avLst/>
                    </a:prstGeom>
                  </pic:spPr>
                </pic:pic>
              </a:graphicData>
            </a:graphic>
          </wp:inline>
        </w:drawing>
      </w:r>
    </w:p>
    <w:p w14:paraId="5FC69606" w14:textId="77777777" w:rsidR="004244F2" w:rsidRDefault="004244F2" w:rsidP="0020442C">
      <w:pPr>
        <w:rPr>
          <w:rFonts w:cs="Times New Roman"/>
          <w:b/>
        </w:rPr>
      </w:pPr>
    </w:p>
    <w:p w14:paraId="19F68474" w14:textId="7125BEF9" w:rsidR="0020442C" w:rsidRDefault="0020442C" w:rsidP="0020442C">
      <w:pPr>
        <w:rPr>
          <w:rFonts w:cs="Times New Roman"/>
        </w:rPr>
      </w:pPr>
      <w:r w:rsidRPr="00723426">
        <w:rPr>
          <w:rFonts w:cs="Times New Roman"/>
          <w:b/>
        </w:rPr>
        <w:t xml:space="preserve">Figure </w:t>
      </w:r>
      <w:r>
        <w:rPr>
          <w:rFonts w:cs="Times New Roman"/>
          <w:b/>
        </w:rPr>
        <w:t>4</w:t>
      </w:r>
      <w:r w:rsidRPr="00723426">
        <w:rPr>
          <w:rFonts w:cs="Times New Roman"/>
        </w:rPr>
        <w:t>.</w:t>
      </w:r>
      <w:r>
        <w:rPr>
          <w:rFonts w:cs="Times New Roman"/>
        </w:rPr>
        <w:t xml:space="preserve"> </w:t>
      </w:r>
      <w:r w:rsidRPr="006E5CE3">
        <w:rPr>
          <w:rFonts w:cs="Times New Roman"/>
        </w:rPr>
        <w:t xml:space="preserve">SVM decoding performance </w:t>
      </w:r>
      <w:r w:rsidR="004244F2">
        <w:rPr>
          <w:rFonts w:cs="Times New Roman"/>
        </w:rPr>
        <w:t xml:space="preserve">in the spatial task, </w:t>
      </w:r>
      <w:r w:rsidRPr="006E5CE3">
        <w:rPr>
          <w:rFonts w:cs="Times New Roman"/>
        </w:rPr>
        <w:t xml:space="preserve">for </w:t>
      </w:r>
      <w:r w:rsidR="004244F2">
        <w:rPr>
          <w:rFonts w:cs="Times New Roman"/>
        </w:rPr>
        <w:t xml:space="preserve">different sample sizes of persistent and </w:t>
      </w:r>
      <w:r w:rsidR="003908AE">
        <w:rPr>
          <w:rFonts w:cs="Times New Roman"/>
        </w:rPr>
        <w:t xml:space="preserve">(task-responsive) </w:t>
      </w:r>
      <w:r w:rsidR="004244F2">
        <w:rPr>
          <w:rFonts w:cs="Times New Roman"/>
        </w:rPr>
        <w:t>non-persistent neurons. A</w:t>
      </w:r>
      <w:r w:rsidR="00DE0397">
        <w:rPr>
          <w:rFonts w:cs="Times New Roman"/>
        </w:rPr>
        <w:t>-C</w:t>
      </w:r>
      <w:r w:rsidR="004244F2">
        <w:rPr>
          <w:rFonts w:cs="Times New Roman"/>
        </w:rPr>
        <w:t xml:space="preserve">. Sample size </w:t>
      </w:r>
      <w:r w:rsidR="00DE0397">
        <w:rPr>
          <w:rFonts w:cs="Times New Roman"/>
        </w:rPr>
        <w:t xml:space="preserve">of </w:t>
      </w:r>
      <w:r w:rsidR="004244F2">
        <w:rPr>
          <w:rFonts w:cs="Times New Roman"/>
        </w:rPr>
        <w:t>n=50</w:t>
      </w:r>
      <w:r w:rsidR="00DE0397">
        <w:rPr>
          <w:rFonts w:cs="Times New Roman"/>
        </w:rPr>
        <w:t xml:space="preserve">, </w:t>
      </w:r>
      <w:r w:rsidR="004244F2">
        <w:rPr>
          <w:rFonts w:cs="Times New Roman"/>
        </w:rPr>
        <w:t>100</w:t>
      </w:r>
      <w:r w:rsidR="00DE0397">
        <w:rPr>
          <w:rFonts w:cs="Times New Roman"/>
        </w:rPr>
        <w:t>, and 200 neurons respectively</w:t>
      </w:r>
      <w:r w:rsidR="004244F2">
        <w:rPr>
          <w:rFonts w:cs="Times New Roman"/>
        </w:rPr>
        <w:t xml:space="preserve">. </w:t>
      </w:r>
      <w:r w:rsidR="00DE0397">
        <w:rPr>
          <w:rFonts w:cs="Times New Roman"/>
        </w:rPr>
        <w:t>D</w:t>
      </w:r>
      <w:r w:rsidR="004244F2">
        <w:rPr>
          <w:rFonts w:cs="Times New Roman"/>
        </w:rPr>
        <w:t xml:space="preserve">. </w:t>
      </w:r>
      <w:r w:rsidR="00DE0397">
        <w:rPr>
          <w:rFonts w:cs="Times New Roman"/>
        </w:rPr>
        <w:t>Accuracy of data shown for the first time point of the delay period</w:t>
      </w:r>
      <w:r w:rsidR="00B4635F">
        <w:rPr>
          <w:rFonts w:cs="Times New Roman"/>
        </w:rPr>
        <w:t xml:space="preserve">. </w:t>
      </w:r>
    </w:p>
    <w:p w14:paraId="4BF2045B" w14:textId="33ABF692" w:rsidR="00B4635F" w:rsidRDefault="00B4635F" w:rsidP="0020442C">
      <w:pPr>
        <w:rPr>
          <w:rFonts w:cs="Times New Roman"/>
        </w:rPr>
      </w:pPr>
      <w:r>
        <w:rPr>
          <w:rFonts w:cs="Times New Roman"/>
        </w:rPr>
        <w:br/>
      </w:r>
    </w:p>
    <w:p w14:paraId="55F1E07D" w14:textId="0B8103CB" w:rsidR="00B4635F" w:rsidRDefault="00B4635F">
      <w:pPr>
        <w:rPr>
          <w:rFonts w:cs="Times New Roman"/>
        </w:rPr>
      </w:pPr>
      <w:r>
        <w:rPr>
          <w:rFonts w:cs="Times New Roman"/>
        </w:rPr>
        <w:br w:type="page"/>
      </w:r>
    </w:p>
    <w:p w14:paraId="6F7B2BF4" w14:textId="5F49EF85" w:rsidR="0020442C" w:rsidRDefault="0020442C" w:rsidP="005121C2">
      <w:pPr>
        <w:rPr>
          <w:rFonts w:cs="Times New Roman"/>
        </w:rPr>
      </w:pPr>
    </w:p>
    <w:p w14:paraId="3276BC20" w14:textId="69DC260F" w:rsidR="00B4635F" w:rsidRDefault="00C50DA4" w:rsidP="00C50DA4">
      <w:pPr>
        <w:jc w:val="center"/>
        <w:rPr>
          <w:rFonts w:cs="Times New Roman"/>
        </w:rPr>
      </w:pPr>
      <w:r w:rsidRPr="00C50DA4">
        <w:rPr>
          <w:noProof/>
        </w:rPr>
        <w:drawing>
          <wp:inline distT="0" distB="0" distL="0" distR="0" wp14:anchorId="3DAD033D" wp14:editId="467DC298">
            <wp:extent cx="3621024" cy="3145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21024" cy="3145536"/>
                    </a:xfrm>
                    <a:prstGeom prst="rect">
                      <a:avLst/>
                    </a:prstGeom>
                  </pic:spPr>
                </pic:pic>
              </a:graphicData>
            </a:graphic>
          </wp:inline>
        </w:drawing>
      </w:r>
    </w:p>
    <w:p w14:paraId="09C102F0" w14:textId="77777777" w:rsidR="00D82BEF" w:rsidRDefault="00D82BEF" w:rsidP="005121C2">
      <w:pPr>
        <w:rPr>
          <w:rFonts w:cs="Times New Roman"/>
        </w:rPr>
      </w:pPr>
    </w:p>
    <w:p w14:paraId="69218A46" w14:textId="51952088" w:rsidR="00B4635F" w:rsidRDefault="00B4635F" w:rsidP="00B4635F">
      <w:pPr>
        <w:rPr>
          <w:rFonts w:cs="Times New Roman"/>
        </w:rPr>
      </w:pPr>
      <w:r w:rsidRPr="00723426">
        <w:rPr>
          <w:rFonts w:cs="Times New Roman"/>
          <w:b/>
        </w:rPr>
        <w:t xml:space="preserve">Figure </w:t>
      </w:r>
      <w:r>
        <w:rPr>
          <w:rFonts w:cs="Times New Roman"/>
          <w:b/>
        </w:rPr>
        <w:t>5</w:t>
      </w:r>
      <w:r w:rsidRPr="00723426">
        <w:rPr>
          <w:rFonts w:cs="Times New Roman"/>
        </w:rPr>
        <w:t>.</w:t>
      </w:r>
      <w:r>
        <w:rPr>
          <w:rFonts w:cs="Times New Roman"/>
        </w:rPr>
        <w:t xml:space="preserve"> </w:t>
      </w:r>
      <w:r w:rsidRPr="006E5CE3">
        <w:rPr>
          <w:rFonts w:cs="Times New Roman"/>
        </w:rPr>
        <w:t xml:space="preserve">SVM decoding performance </w:t>
      </w:r>
      <w:r>
        <w:rPr>
          <w:rFonts w:cs="Times New Roman"/>
        </w:rPr>
        <w:t xml:space="preserve">in the spatial task, </w:t>
      </w:r>
      <w:r w:rsidRPr="006E5CE3">
        <w:rPr>
          <w:rFonts w:cs="Times New Roman"/>
        </w:rPr>
        <w:t xml:space="preserve">for </w:t>
      </w:r>
      <w:r>
        <w:rPr>
          <w:rFonts w:cs="Times New Roman"/>
        </w:rPr>
        <w:t xml:space="preserve">different </w:t>
      </w:r>
      <w:r w:rsidR="00D82BEF">
        <w:rPr>
          <w:rFonts w:cs="Times New Roman"/>
        </w:rPr>
        <w:t>parameters of cross-validation</w:t>
      </w:r>
      <w:r>
        <w:rPr>
          <w:rFonts w:cs="Times New Roman"/>
        </w:rPr>
        <w:t xml:space="preserve">. A. </w:t>
      </w:r>
      <w:r w:rsidR="00D82BEF">
        <w:rPr>
          <w:rFonts w:cs="Times New Roman"/>
        </w:rPr>
        <w:t>Five-fold cross validation</w:t>
      </w:r>
      <w:r>
        <w:rPr>
          <w:rFonts w:cs="Times New Roman"/>
        </w:rPr>
        <w:t>.</w:t>
      </w:r>
      <w:r w:rsidR="00D82BEF">
        <w:rPr>
          <w:rFonts w:cs="Times New Roman"/>
        </w:rPr>
        <w:t xml:space="preserve"> B. Ten-fold cross validation.</w:t>
      </w:r>
      <w:r>
        <w:rPr>
          <w:rFonts w:cs="Times New Roman"/>
        </w:rPr>
        <w:t xml:space="preserve"> </w:t>
      </w:r>
      <w:r w:rsidR="00336A2D">
        <w:rPr>
          <w:rFonts w:cs="Times New Roman"/>
        </w:rPr>
        <w:t>Sample size n=200 neurons, for all cases.</w:t>
      </w:r>
    </w:p>
    <w:p w14:paraId="167D75DB" w14:textId="3D597EC5" w:rsidR="00B4635F" w:rsidRDefault="00B4635F" w:rsidP="005121C2">
      <w:pPr>
        <w:rPr>
          <w:rFonts w:cs="Times New Roman"/>
        </w:rPr>
      </w:pPr>
    </w:p>
    <w:p w14:paraId="2D610FAD" w14:textId="3255569D" w:rsidR="00B67360" w:rsidRDefault="00B67360" w:rsidP="005121C2">
      <w:pPr>
        <w:rPr>
          <w:rFonts w:cs="Times New Roman"/>
        </w:rPr>
      </w:pPr>
    </w:p>
    <w:p w14:paraId="0EE89D87" w14:textId="6117DD1F" w:rsidR="00B67360" w:rsidRDefault="00B67360">
      <w:pPr>
        <w:rPr>
          <w:rFonts w:cs="Times New Roman"/>
        </w:rPr>
      </w:pPr>
      <w:r>
        <w:rPr>
          <w:rFonts w:cs="Times New Roman"/>
        </w:rPr>
        <w:br w:type="page"/>
      </w:r>
    </w:p>
    <w:p w14:paraId="6B8ACD91" w14:textId="5DBFE808" w:rsidR="00B67360" w:rsidRDefault="00B67360" w:rsidP="005121C2">
      <w:pPr>
        <w:rPr>
          <w:rFonts w:cs="Times New Roman"/>
        </w:rPr>
      </w:pPr>
    </w:p>
    <w:p w14:paraId="26355DBD" w14:textId="77777777" w:rsidR="009D0DD2" w:rsidRDefault="009D0DD2" w:rsidP="005121C2">
      <w:pPr>
        <w:rPr>
          <w:rFonts w:cs="Times New Roman"/>
        </w:rPr>
      </w:pPr>
    </w:p>
    <w:p w14:paraId="1E8115F7" w14:textId="2FADDD20" w:rsidR="00B67360" w:rsidRDefault="009D0DD2" w:rsidP="00B67360">
      <w:pPr>
        <w:jc w:val="center"/>
        <w:rPr>
          <w:rFonts w:cs="Times New Roman"/>
        </w:rPr>
      </w:pPr>
      <w:r w:rsidRPr="009D0DD2">
        <w:rPr>
          <w:noProof/>
        </w:rPr>
        <w:drawing>
          <wp:inline distT="0" distB="0" distL="0" distR="0" wp14:anchorId="3C08E147" wp14:editId="6EC88F54">
            <wp:extent cx="4325112" cy="2331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5112" cy="2331720"/>
                    </a:xfrm>
                    <a:prstGeom prst="rect">
                      <a:avLst/>
                    </a:prstGeom>
                  </pic:spPr>
                </pic:pic>
              </a:graphicData>
            </a:graphic>
          </wp:inline>
        </w:drawing>
      </w:r>
    </w:p>
    <w:p w14:paraId="039F4D36" w14:textId="77777777" w:rsidR="00B67360" w:rsidRDefault="00B67360" w:rsidP="005121C2">
      <w:pPr>
        <w:rPr>
          <w:rFonts w:cs="Times New Roman"/>
        </w:rPr>
      </w:pPr>
    </w:p>
    <w:p w14:paraId="0C67C410" w14:textId="636906BC" w:rsidR="00B67360" w:rsidRDefault="00B67360" w:rsidP="00B67360">
      <w:pPr>
        <w:rPr>
          <w:rFonts w:cs="Times New Roman"/>
        </w:rPr>
      </w:pPr>
      <w:r w:rsidRPr="00723426">
        <w:rPr>
          <w:rFonts w:cs="Times New Roman"/>
          <w:b/>
        </w:rPr>
        <w:t xml:space="preserve">Figure </w:t>
      </w:r>
      <w:r w:rsidR="006841BB">
        <w:rPr>
          <w:rFonts w:cs="Times New Roman"/>
          <w:b/>
        </w:rPr>
        <w:t>6</w:t>
      </w:r>
      <w:r w:rsidRPr="00723426">
        <w:rPr>
          <w:rFonts w:cs="Times New Roman"/>
        </w:rPr>
        <w:t>.</w:t>
      </w:r>
      <w:r>
        <w:rPr>
          <w:rFonts w:cs="Times New Roman"/>
        </w:rPr>
        <w:t xml:space="preserve"> D</w:t>
      </w:r>
      <w:r w:rsidRPr="006E5CE3">
        <w:rPr>
          <w:rFonts w:cs="Times New Roman"/>
        </w:rPr>
        <w:t xml:space="preserve">ecoding performance </w:t>
      </w:r>
      <w:r>
        <w:rPr>
          <w:rFonts w:cs="Times New Roman"/>
        </w:rPr>
        <w:t xml:space="preserve">in the spatial task, </w:t>
      </w:r>
      <w:r w:rsidRPr="006E5CE3">
        <w:rPr>
          <w:rFonts w:cs="Times New Roman"/>
        </w:rPr>
        <w:t xml:space="preserve">for </w:t>
      </w:r>
      <w:r w:rsidR="009D0DD2">
        <w:rPr>
          <w:rFonts w:cs="Times New Roman"/>
        </w:rPr>
        <w:t xml:space="preserve">persistent and </w:t>
      </w:r>
      <w:r w:rsidR="003908AE">
        <w:rPr>
          <w:rFonts w:cs="Times New Roman"/>
        </w:rPr>
        <w:t xml:space="preserve">(task responsive) </w:t>
      </w:r>
      <w:r w:rsidR="009D0DD2">
        <w:rPr>
          <w:rFonts w:cs="Times New Roman"/>
        </w:rPr>
        <w:t xml:space="preserve">non-persistent neurons, using </w:t>
      </w:r>
      <w:r>
        <w:rPr>
          <w:rFonts w:cs="Times New Roman"/>
        </w:rPr>
        <w:t>different classifiers. Sample size n=200 neurons, for all cases.</w:t>
      </w:r>
    </w:p>
    <w:p w14:paraId="78F1F2CF" w14:textId="7FF69BFE" w:rsidR="003A7287" w:rsidRDefault="003A7287" w:rsidP="002E6F93">
      <w:pPr>
        <w:spacing w:line="480" w:lineRule="auto"/>
        <w:rPr>
          <w:rFonts w:cs="Times New Roman"/>
        </w:rPr>
      </w:pPr>
    </w:p>
    <w:p w14:paraId="32CB68B1" w14:textId="7313A50C" w:rsidR="006841BB" w:rsidRDefault="006841BB">
      <w:pPr>
        <w:rPr>
          <w:rFonts w:cs="Times New Roman"/>
        </w:rPr>
      </w:pPr>
      <w:r>
        <w:rPr>
          <w:rFonts w:cs="Times New Roman"/>
        </w:rPr>
        <w:br w:type="page"/>
      </w:r>
    </w:p>
    <w:p w14:paraId="53AFBDDC" w14:textId="722D9E36" w:rsidR="006841BB" w:rsidRDefault="006841BB" w:rsidP="002E6F93">
      <w:pPr>
        <w:spacing w:line="480" w:lineRule="auto"/>
        <w:rPr>
          <w:rFonts w:cs="Times New Roman"/>
        </w:rPr>
      </w:pPr>
    </w:p>
    <w:p w14:paraId="5B1B7FD7" w14:textId="72399646" w:rsidR="006841BB" w:rsidRDefault="00DF7333" w:rsidP="00216C7F">
      <w:pPr>
        <w:spacing w:line="480" w:lineRule="auto"/>
        <w:jc w:val="center"/>
        <w:rPr>
          <w:rFonts w:cs="Times New Roman"/>
        </w:rPr>
      </w:pPr>
      <w:r w:rsidRPr="00DF7333">
        <w:rPr>
          <w:noProof/>
        </w:rPr>
        <w:drawing>
          <wp:inline distT="0" distB="0" distL="0" distR="0" wp14:anchorId="264701DA" wp14:editId="66FF292F">
            <wp:extent cx="4901184" cy="2203704"/>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01184" cy="2203704"/>
                    </a:xfrm>
                    <a:prstGeom prst="rect">
                      <a:avLst/>
                    </a:prstGeom>
                  </pic:spPr>
                </pic:pic>
              </a:graphicData>
            </a:graphic>
          </wp:inline>
        </w:drawing>
      </w:r>
    </w:p>
    <w:p w14:paraId="16C2D87F" w14:textId="77968120" w:rsidR="006841BB" w:rsidRDefault="006841BB" w:rsidP="006841BB">
      <w:pPr>
        <w:rPr>
          <w:rFonts w:cs="Times New Roman"/>
        </w:rPr>
      </w:pPr>
      <w:r w:rsidRPr="00DF7333">
        <w:rPr>
          <w:rFonts w:cs="Times New Roman"/>
          <w:b/>
        </w:rPr>
        <w:t>Figure 7</w:t>
      </w:r>
      <w:r w:rsidRPr="00DF7333">
        <w:rPr>
          <w:rFonts w:cs="Times New Roman"/>
        </w:rPr>
        <w:t xml:space="preserve">. Decoding performance in the shape working memory task, for persistent and </w:t>
      </w:r>
      <w:r w:rsidR="003908AE">
        <w:rPr>
          <w:rFonts w:cs="Times New Roman"/>
        </w:rPr>
        <w:t xml:space="preserve">(task responsive) </w:t>
      </w:r>
      <w:r w:rsidRPr="00DF7333">
        <w:rPr>
          <w:rFonts w:cs="Times New Roman"/>
        </w:rPr>
        <w:t>non-persistent neurons, using the SVM classifier, with a 10-fold cross-validation. Sample</w:t>
      </w:r>
      <w:r>
        <w:rPr>
          <w:rFonts w:cs="Times New Roman"/>
        </w:rPr>
        <w:t xml:space="preserve"> size n=180 neurons, for both cases.</w:t>
      </w:r>
      <w:r w:rsidR="00DF7333">
        <w:rPr>
          <w:rFonts w:cs="Times New Roman"/>
        </w:rPr>
        <w:t xml:space="preserve"> A. Time course of decoding accuracy during the duration of the trial. Conventions are the same as in Fig. 2. B. Decoding accuracy during the middle 1 s of the delay period (0.75 – 1.75 s). </w:t>
      </w:r>
      <w:r w:rsidR="003514AA">
        <w:rPr>
          <w:rFonts w:cs="Times New Roman"/>
        </w:rPr>
        <w:t>Conventions are the same as in Fig. 3.</w:t>
      </w:r>
    </w:p>
    <w:p w14:paraId="29D3BBBD" w14:textId="0F8973F8" w:rsidR="006841BB" w:rsidRPr="00723426" w:rsidRDefault="006841BB" w:rsidP="002E6F93">
      <w:pPr>
        <w:spacing w:line="480" w:lineRule="auto"/>
        <w:rPr>
          <w:rFonts w:cs="Times New Roman"/>
        </w:rPr>
      </w:pPr>
    </w:p>
    <w:sectPr w:rsidR="006841BB" w:rsidRPr="00723426" w:rsidSect="00C82AFA">
      <w:footerReference w:type="default" r:id="rId14"/>
      <w:pgSz w:w="12240" w:h="15840"/>
      <w:pgMar w:top="1440" w:right="1800" w:bottom="1440" w:left="180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BCCAC" w14:textId="77777777" w:rsidR="00D56DCF" w:rsidRDefault="00D56DCF" w:rsidP="00C82AFA">
      <w:r>
        <w:separator/>
      </w:r>
    </w:p>
  </w:endnote>
  <w:endnote w:type="continuationSeparator" w:id="0">
    <w:p w14:paraId="0668D058" w14:textId="77777777" w:rsidR="00D56DCF" w:rsidRDefault="00D56DCF" w:rsidP="00C82AFA">
      <w:r>
        <w:continuationSeparator/>
      </w:r>
    </w:p>
  </w:endnote>
  <w:endnote w:type="continuationNotice" w:id="1">
    <w:p w14:paraId="65494BA0" w14:textId="77777777" w:rsidR="00D56DCF" w:rsidRDefault="00D56D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5698080"/>
      <w:docPartObj>
        <w:docPartGallery w:val="Page Numbers (Bottom of Page)"/>
        <w:docPartUnique/>
      </w:docPartObj>
    </w:sdtPr>
    <w:sdtEndPr>
      <w:rPr>
        <w:noProof/>
      </w:rPr>
    </w:sdtEndPr>
    <w:sdtContent>
      <w:p w14:paraId="5BED4142" w14:textId="3CA6A8E5" w:rsidR="00707E32" w:rsidRDefault="00707E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548BBC" w14:textId="77777777" w:rsidR="00707E32" w:rsidRDefault="00707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37ECD" w14:textId="77777777" w:rsidR="00D56DCF" w:rsidRDefault="00D56DCF" w:rsidP="00C82AFA">
      <w:r>
        <w:separator/>
      </w:r>
    </w:p>
  </w:footnote>
  <w:footnote w:type="continuationSeparator" w:id="0">
    <w:p w14:paraId="3284ADFB" w14:textId="77777777" w:rsidR="00D56DCF" w:rsidRDefault="00D56DCF" w:rsidP="00C82AFA">
      <w:r>
        <w:continuationSeparator/>
      </w:r>
    </w:p>
  </w:footnote>
  <w:footnote w:type="continuationNotice" w:id="1">
    <w:p w14:paraId="2856E5DB" w14:textId="77777777" w:rsidR="00D56DCF" w:rsidRDefault="00D56DCF"/>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A3MjA3NDU2MTY0MjRS0lEKTi0uzszPAykwNK0FAI+4IfwtAAAA"/>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e9ptf79v9viewt98vfsd20z2zwsexfdfp&quot;&gt;PrefrontalNew_XX&lt;record-ids&gt;&lt;item&gt;1976&lt;/item&gt;&lt;item&gt;2036&lt;/item&gt;&lt;item&gt;2110&lt;/item&gt;&lt;item&gt;2936&lt;/item&gt;&lt;item&gt;3095&lt;/item&gt;&lt;item&gt;3158&lt;/item&gt;&lt;item&gt;4005&lt;/item&gt;&lt;item&gt;4016&lt;/item&gt;&lt;item&gt;4277&lt;/item&gt;&lt;item&gt;4286&lt;/item&gt;&lt;item&gt;4394&lt;/item&gt;&lt;item&gt;4395&lt;/item&gt;&lt;item&gt;4396&lt;/item&gt;&lt;item&gt;4409&lt;/item&gt;&lt;item&gt;4421&lt;/item&gt;&lt;item&gt;4490&lt;/item&gt;&lt;item&gt;5391&lt;/item&gt;&lt;item&gt;5751&lt;/item&gt;&lt;item&gt;5931&lt;/item&gt;&lt;item&gt;6068&lt;/item&gt;&lt;item&gt;6148&lt;/item&gt;&lt;item&gt;6174&lt;/item&gt;&lt;item&gt;6221&lt;/item&gt;&lt;item&gt;6237&lt;/item&gt;&lt;item&gt;6269&lt;/item&gt;&lt;item&gt;6275&lt;/item&gt;&lt;item&gt;6276&lt;/item&gt;&lt;item&gt;6434&lt;/item&gt;&lt;item&gt;6435&lt;/item&gt;&lt;item&gt;6452&lt;/item&gt;&lt;item&gt;6460&lt;/item&gt;&lt;item&gt;6463&lt;/item&gt;&lt;item&gt;6464&lt;/item&gt;&lt;item&gt;6540&lt;/item&gt;&lt;item&gt;6541&lt;/item&gt;&lt;item&gt;6581&lt;/item&gt;&lt;item&gt;6605&lt;/item&gt;&lt;item&gt;6611&lt;/item&gt;&lt;item&gt;6628&lt;/item&gt;&lt;item&gt;6716&lt;/item&gt;&lt;item&gt;6850&lt;/item&gt;&lt;item&gt;6865&lt;/item&gt;&lt;item&gt;6866&lt;/item&gt;&lt;item&gt;6886&lt;/item&gt;&lt;item&gt;6951&lt;/item&gt;&lt;item&gt;7037&lt;/item&gt;&lt;item&gt;7082&lt;/item&gt;&lt;item&gt;7083&lt;/item&gt;&lt;item&gt;7119&lt;/item&gt;&lt;item&gt;7377&lt;/item&gt;&lt;item&gt;7499&lt;/item&gt;&lt;/record-ids&gt;&lt;/item&gt;&lt;/Libraries&gt;"/>
  </w:docVars>
  <w:rsids>
    <w:rsidRoot w:val="00DF655D"/>
    <w:rsid w:val="000014E2"/>
    <w:rsid w:val="000026E0"/>
    <w:rsid w:val="0000797D"/>
    <w:rsid w:val="00007E39"/>
    <w:rsid w:val="000103E6"/>
    <w:rsid w:val="00010BDE"/>
    <w:rsid w:val="000116D0"/>
    <w:rsid w:val="00011CA8"/>
    <w:rsid w:val="00012095"/>
    <w:rsid w:val="00012DBE"/>
    <w:rsid w:val="00012E77"/>
    <w:rsid w:val="000148F0"/>
    <w:rsid w:val="00016A17"/>
    <w:rsid w:val="00017755"/>
    <w:rsid w:val="0002152B"/>
    <w:rsid w:val="00022BA5"/>
    <w:rsid w:val="00023743"/>
    <w:rsid w:val="00023832"/>
    <w:rsid w:val="00025DAB"/>
    <w:rsid w:val="00025F78"/>
    <w:rsid w:val="0002619F"/>
    <w:rsid w:val="000279DE"/>
    <w:rsid w:val="00027A1C"/>
    <w:rsid w:val="000304C4"/>
    <w:rsid w:val="00030D4E"/>
    <w:rsid w:val="00030F34"/>
    <w:rsid w:val="0003157E"/>
    <w:rsid w:val="00031776"/>
    <w:rsid w:val="000318E9"/>
    <w:rsid w:val="000324B3"/>
    <w:rsid w:val="00033BA4"/>
    <w:rsid w:val="00034500"/>
    <w:rsid w:val="00034FA7"/>
    <w:rsid w:val="000352AB"/>
    <w:rsid w:val="0004142B"/>
    <w:rsid w:val="000428C8"/>
    <w:rsid w:val="000429E1"/>
    <w:rsid w:val="00042F02"/>
    <w:rsid w:val="0004309B"/>
    <w:rsid w:val="00043693"/>
    <w:rsid w:val="00045A4B"/>
    <w:rsid w:val="00046348"/>
    <w:rsid w:val="000468CD"/>
    <w:rsid w:val="00046A29"/>
    <w:rsid w:val="000506C1"/>
    <w:rsid w:val="00051188"/>
    <w:rsid w:val="0005184E"/>
    <w:rsid w:val="00052D80"/>
    <w:rsid w:val="00053380"/>
    <w:rsid w:val="00055EFC"/>
    <w:rsid w:val="00056DD4"/>
    <w:rsid w:val="00061180"/>
    <w:rsid w:val="00063031"/>
    <w:rsid w:val="00066B0B"/>
    <w:rsid w:val="000672F3"/>
    <w:rsid w:val="00070285"/>
    <w:rsid w:val="00071BD7"/>
    <w:rsid w:val="000740BD"/>
    <w:rsid w:val="0008071A"/>
    <w:rsid w:val="0008198C"/>
    <w:rsid w:val="00083550"/>
    <w:rsid w:val="000865A0"/>
    <w:rsid w:val="00090227"/>
    <w:rsid w:val="00090670"/>
    <w:rsid w:val="00090BFD"/>
    <w:rsid w:val="00091240"/>
    <w:rsid w:val="00094C4A"/>
    <w:rsid w:val="00096239"/>
    <w:rsid w:val="000973A2"/>
    <w:rsid w:val="000A02BE"/>
    <w:rsid w:val="000A0E3D"/>
    <w:rsid w:val="000A11F3"/>
    <w:rsid w:val="000A4616"/>
    <w:rsid w:val="000A535F"/>
    <w:rsid w:val="000A5563"/>
    <w:rsid w:val="000A7103"/>
    <w:rsid w:val="000B0850"/>
    <w:rsid w:val="000B1BE9"/>
    <w:rsid w:val="000B38D1"/>
    <w:rsid w:val="000B55FB"/>
    <w:rsid w:val="000B6D7A"/>
    <w:rsid w:val="000B74AB"/>
    <w:rsid w:val="000C05A7"/>
    <w:rsid w:val="000C5BC2"/>
    <w:rsid w:val="000D09C7"/>
    <w:rsid w:val="000D2B7D"/>
    <w:rsid w:val="000D2E15"/>
    <w:rsid w:val="000D2F04"/>
    <w:rsid w:val="000D3A3B"/>
    <w:rsid w:val="000D42E9"/>
    <w:rsid w:val="000D5AD5"/>
    <w:rsid w:val="000D7153"/>
    <w:rsid w:val="000E1111"/>
    <w:rsid w:val="000E29DA"/>
    <w:rsid w:val="000E41B6"/>
    <w:rsid w:val="000E4675"/>
    <w:rsid w:val="000E491E"/>
    <w:rsid w:val="000E5329"/>
    <w:rsid w:val="000E5474"/>
    <w:rsid w:val="000E6057"/>
    <w:rsid w:val="000E60EF"/>
    <w:rsid w:val="000E6E70"/>
    <w:rsid w:val="000F0901"/>
    <w:rsid w:val="000F0C44"/>
    <w:rsid w:val="000F10C6"/>
    <w:rsid w:val="000F6231"/>
    <w:rsid w:val="000F6FA0"/>
    <w:rsid w:val="000F7836"/>
    <w:rsid w:val="0010288A"/>
    <w:rsid w:val="00104C12"/>
    <w:rsid w:val="00104DEB"/>
    <w:rsid w:val="00106CA6"/>
    <w:rsid w:val="00106DE3"/>
    <w:rsid w:val="0011016B"/>
    <w:rsid w:val="0011040D"/>
    <w:rsid w:val="00110961"/>
    <w:rsid w:val="00110C25"/>
    <w:rsid w:val="001130F8"/>
    <w:rsid w:val="001144B1"/>
    <w:rsid w:val="0011492E"/>
    <w:rsid w:val="0011545E"/>
    <w:rsid w:val="00117483"/>
    <w:rsid w:val="0012207D"/>
    <w:rsid w:val="001304FF"/>
    <w:rsid w:val="00130F2D"/>
    <w:rsid w:val="00131C2A"/>
    <w:rsid w:val="00131C44"/>
    <w:rsid w:val="00135799"/>
    <w:rsid w:val="00136E6F"/>
    <w:rsid w:val="00140CF3"/>
    <w:rsid w:val="001416B6"/>
    <w:rsid w:val="0014268F"/>
    <w:rsid w:val="00143658"/>
    <w:rsid w:val="0014457D"/>
    <w:rsid w:val="001450AF"/>
    <w:rsid w:val="001468E5"/>
    <w:rsid w:val="0015018B"/>
    <w:rsid w:val="00150A64"/>
    <w:rsid w:val="0015238E"/>
    <w:rsid w:val="00154A01"/>
    <w:rsid w:val="00154CD2"/>
    <w:rsid w:val="00155693"/>
    <w:rsid w:val="00155B05"/>
    <w:rsid w:val="0015730E"/>
    <w:rsid w:val="001573BD"/>
    <w:rsid w:val="001605FB"/>
    <w:rsid w:val="00161C7A"/>
    <w:rsid w:val="001631A6"/>
    <w:rsid w:val="001635C0"/>
    <w:rsid w:val="00163718"/>
    <w:rsid w:val="00163A1D"/>
    <w:rsid w:val="0016512D"/>
    <w:rsid w:val="001668D5"/>
    <w:rsid w:val="001668F2"/>
    <w:rsid w:val="00167022"/>
    <w:rsid w:val="001670FB"/>
    <w:rsid w:val="00170CA5"/>
    <w:rsid w:val="001717FB"/>
    <w:rsid w:val="00173EBF"/>
    <w:rsid w:val="001741E1"/>
    <w:rsid w:val="0017529A"/>
    <w:rsid w:val="00175FFE"/>
    <w:rsid w:val="00176067"/>
    <w:rsid w:val="00176E1E"/>
    <w:rsid w:val="00177658"/>
    <w:rsid w:val="001838B9"/>
    <w:rsid w:val="0018395D"/>
    <w:rsid w:val="00183A2A"/>
    <w:rsid w:val="00183F3C"/>
    <w:rsid w:val="001921BD"/>
    <w:rsid w:val="001934BE"/>
    <w:rsid w:val="001939FE"/>
    <w:rsid w:val="001970A2"/>
    <w:rsid w:val="001A0FBE"/>
    <w:rsid w:val="001A1AD0"/>
    <w:rsid w:val="001A267B"/>
    <w:rsid w:val="001A4225"/>
    <w:rsid w:val="001A564F"/>
    <w:rsid w:val="001A7BD1"/>
    <w:rsid w:val="001B0562"/>
    <w:rsid w:val="001B0AAD"/>
    <w:rsid w:val="001B1C0C"/>
    <w:rsid w:val="001B4334"/>
    <w:rsid w:val="001B44A4"/>
    <w:rsid w:val="001B6141"/>
    <w:rsid w:val="001B67AB"/>
    <w:rsid w:val="001B79AC"/>
    <w:rsid w:val="001B7FBD"/>
    <w:rsid w:val="001C0E01"/>
    <w:rsid w:val="001C0FB3"/>
    <w:rsid w:val="001C1F4A"/>
    <w:rsid w:val="001C43B6"/>
    <w:rsid w:val="001C4985"/>
    <w:rsid w:val="001C4A21"/>
    <w:rsid w:val="001C63A6"/>
    <w:rsid w:val="001C6B71"/>
    <w:rsid w:val="001D166B"/>
    <w:rsid w:val="001D2959"/>
    <w:rsid w:val="001D3C59"/>
    <w:rsid w:val="001D4C95"/>
    <w:rsid w:val="001D5697"/>
    <w:rsid w:val="001D59D1"/>
    <w:rsid w:val="001E01CE"/>
    <w:rsid w:val="001E138F"/>
    <w:rsid w:val="001F1B33"/>
    <w:rsid w:val="001F1F45"/>
    <w:rsid w:val="001F3109"/>
    <w:rsid w:val="001F46BD"/>
    <w:rsid w:val="001F4727"/>
    <w:rsid w:val="001F51AD"/>
    <w:rsid w:val="001F7A60"/>
    <w:rsid w:val="0020034D"/>
    <w:rsid w:val="00202F65"/>
    <w:rsid w:val="002030FC"/>
    <w:rsid w:val="002039EC"/>
    <w:rsid w:val="0020442C"/>
    <w:rsid w:val="00204D78"/>
    <w:rsid w:val="00204EE9"/>
    <w:rsid w:val="00204F66"/>
    <w:rsid w:val="00205CC4"/>
    <w:rsid w:val="00205E41"/>
    <w:rsid w:val="00206BE7"/>
    <w:rsid w:val="00207537"/>
    <w:rsid w:val="00207E4A"/>
    <w:rsid w:val="00210FCB"/>
    <w:rsid w:val="00212411"/>
    <w:rsid w:val="00212B10"/>
    <w:rsid w:val="00212C73"/>
    <w:rsid w:val="00214875"/>
    <w:rsid w:val="00215008"/>
    <w:rsid w:val="00216C7F"/>
    <w:rsid w:val="00217772"/>
    <w:rsid w:val="00220761"/>
    <w:rsid w:val="00220B82"/>
    <w:rsid w:val="002211F5"/>
    <w:rsid w:val="0023031E"/>
    <w:rsid w:val="00231A75"/>
    <w:rsid w:val="002320B0"/>
    <w:rsid w:val="00232969"/>
    <w:rsid w:val="00234375"/>
    <w:rsid w:val="002346B6"/>
    <w:rsid w:val="00235360"/>
    <w:rsid w:val="002361BA"/>
    <w:rsid w:val="00236AEE"/>
    <w:rsid w:val="002413AA"/>
    <w:rsid w:val="00242326"/>
    <w:rsid w:val="00243C14"/>
    <w:rsid w:val="0024451A"/>
    <w:rsid w:val="00244814"/>
    <w:rsid w:val="002448C8"/>
    <w:rsid w:val="00246922"/>
    <w:rsid w:val="00246AB8"/>
    <w:rsid w:val="00247E40"/>
    <w:rsid w:val="00250800"/>
    <w:rsid w:val="00250A35"/>
    <w:rsid w:val="00250CE5"/>
    <w:rsid w:val="00250CF3"/>
    <w:rsid w:val="00251622"/>
    <w:rsid w:val="00253799"/>
    <w:rsid w:val="00253FAE"/>
    <w:rsid w:val="002556CB"/>
    <w:rsid w:val="0025699A"/>
    <w:rsid w:val="00256BB1"/>
    <w:rsid w:val="00256E6E"/>
    <w:rsid w:val="002627EA"/>
    <w:rsid w:val="002631FF"/>
    <w:rsid w:val="00263CDD"/>
    <w:rsid w:val="0026698D"/>
    <w:rsid w:val="00267068"/>
    <w:rsid w:val="002675E7"/>
    <w:rsid w:val="00271157"/>
    <w:rsid w:val="00271613"/>
    <w:rsid w:val="00272055"/>
    <w:rsid w:val="00272456"/>
    <w:rsid w:val="00272551"/>
    <w:rsid w:val="0027427E"/>
    <w:rsid w:val="002743C1"/>
    <w:rsid w:val="00274C4D"/>
    <w:rsid w:val="00274C83"/>
    <w:rsid w:val="00275288"/>
    <w:rsid w:val="00276441"/>
    <w:rsid w:val="002768B4"/>
    <w:rsid w:val="00277174"/>
    <w:rsid w:val="00281204"/>
    <w:rsid w:val="00281772"/>
    <w:rsid w:val="00281F6C"/>
    <w:rsid w:val="00284430"/>
    <w:rsid w:val="002878D9"/>
    <w:rsid w:val="00291A28"/>
    <w:rsid w:val="00292044"/>
    <w:rsid w:val="00292724"/>
    <w:rsid w:val="00293323"/>
    <w:rsid w:val="00293D8F"/>
    <w:rsid w:val="00294D78"/>
    <w:rsid w:val="00295034"/>
    <w:rsid w:val="00295E00"/>
    <w:rsid w:val="002962BA"/>
    <w:rsid w:val="00297D62"/>
    <w:rsid w:val="002A0145"/>
    <w:rsid w:val="002A0B65"/>
    <w:rsid w:val="002A0D3E"/>
    <w:rsid w:val="002A1C1D"/>
    <w:rsid w:val="002A3167"/>
    <w:rsid w:val="002A6546"/>
    <w:rsid w:val="002A70FC"/>
    <w:rsid w:val="002A785E"/>
    <w:rsid w:val="002A7A3A"/>
    <w:rsid w:val="002B22B3"/>
    <w:rsid w:val="002B3784"/>
    <w:rsid w:val="002B3DC3"/>
    <w:rsid w:val="002B4C0B"/>
    <w:rsid w:val="002B5791"/>
    <w:rsid w:val="002C0137"/>
    <w:rsid w:val="002C03CD"/>
    <w:rsid w:val="002C1E34"/>
    <w:rsid w:val="002C35FC"/>
    <w:rsid w:val="002C602C"/>
    <w:rsid w:val="002C72E5"/>
    <w:rsid w:val="002C77A5"/>
    <w:rsid w:val="002D435B"/>
    <w:rsid w:val="002D5EC7"/>
    <w:rsid w:val="002D6388"/>
    <w:rsid w:val="002D7D54"/>
    <w:rsid w:val="002E1022"/>
    <w:rsid w:val="002E15DB"/>
    <w:rsid w:val="002E30F6"/>
    <w:rsid w:val="002E3AFF"/>
    <w:rsid w:val="002E6F93"/>
    <w:rsid w:val="002E762F"/>
    <w:rsid w:val="002E7D53"/>
    <w:rsid w:val="002E7EF4"/>
    <w:rsid w:val="002F0835"/>
    <w:rsid w:val="002F0EA3"/>
    <w:rsid w:val="002F10B7"/>
    <w:rsid w:val="002F1D27"/>
    <w:rsid w:val="002F37D6"/>
    <w:rsid w:val="002F3FFD"/>
    <w:rsid w:val="002F4265"/>
    <w:rsid w:val="002F44B8"/>
    <w:rsid w:val="002F68B6"/>
    <w:rsid w:val="0030194D"/>
    <w:rsid w:val="00303108"/>
    <w:rsid w:val="003033A6"/>
    <w:rsid w:val="0030341B"/>
    <w:rsid w:val="0030375E"/>
    <w:rsid w:val="003050C6"/>
    <w:rsid w:val="0030713C"/>
    <w:rsid w:val="00310FB4"/>
    <w:rsid w:val="003119F4"/>
    <w:rsid w:val="003122D7"/>
    <w:rsid w:val="0031281E"/>
    <w:rsid w:val="00313DDB"/>
    <w:rsid w:val="00316199"/>
    <w:rsid w:val="0031644E"/>
    <w:rsid w:val="00316BC7"/>
    <w:rsid w:val="0031780C"/>
    <w:rsid w:val="00317E74"/>
    <w:rsid w:val="003209AB"/>
    <w:rsid w:val="00321993"/>
    <w:rsid w:val="0032410C"/>
    <w:rsid w:val="003247D8"/>
    <w:rsid w:val="003255B8"/>
    <w:rsid w:val="003268AE"/>
    <w:rsid w:val="00327A39"/>
    <w:rsid w:val="00330565"/>
    <w:rsid w:val="00330AF6"/>
    <w:rsid w:val="00330FEE"/>
    <w:rsid w:val="00331CA7"/>
    <w:rsid w:val="003326B4"/>
    <w:rsid w:val="00332DA6"/>
    <w:rsid w:val="003334FE"/>
    <w:rsid w:val="0033391B"/>
    <w:rsid w:val="00333F17"/>
    <w:rsid w:val="00334F18"/>
    <w:rsid w:val="00336A2D"/>
    <w:rsid w:val="0033781E"/>
    <w:rsid w:val="003405D5"/>
    <w:rsid w:val="003413F7"/>
    <w:rsid w:val="003425E9"/>
    <w:rsid w:val="003428AE"/>
    <w:rsid w:val="0034421F"/>
    <w:rsid w:val="00344A09"/>
    <w:rsid w:val="00345623"/>
    <w:rsid w:val="003476B2"/>
    <w:rsid w:val="003514AA"/>
    <w:rsid w:val="0035499C"/>
    <w:rsid w:val="003574C3"/>
    <w:rsid w:val="00361599"/>
    <w:rsid w:val="0036239C"/>
    <w:rsid w:val="00362463"/>
    <w:rsid w:val="00362823"/>
    <w:rsid w:val="003629CA"/>
    <w:rsid w:val="003638D3"/>
    <w:rsid w:val="00364756"/>
    <w:rsid w:val="00367760"/>
    <w:rsid w:val="0037070E"/>
    <w:rsid w:val="00371313"/>
    <w:rsid w:val="00372E3F"/>
    <w:rsid w:val="00376D32"/>
    <w:rsid w:val="0037735D"/>
    <w:rsid w:val="00380078"/>
    <w:rsid w:val="0038027D"/>
    <w:rsid w:val="00380378"/>
    <w:rsid w:val="00380F13"/>
    <w:rsid w:val="00381A06"/>
    <w:rsid w:val="00382F55"/>
    <w:rsid w:val="00383305"/>
    <w:rsid w:val="00385E7D"/>
    <w:rsid w:val="00386540"/>
    <w:rsid w:val="0039024F"/>
    <w:rsid w:val="00390350"/>
    <w:rsid w:val="003908AE"/>
    <w:rsid w:val="00390B37"/>
    <w:rsid w:val="00393866"/>
    <w:rsid w:val="0039471D"/>
    <w:rsid w:val="0039490F"/>
    <w:rsid w:val="00396265"/>
    <w:rsid w:val="00396BA4"/>
    <w:rsid w:val="00396DE1"/>
    <w:rsid w:val="00396E7A"/>
    <w:rsid w:val="00397984"/>
    <w:rsid w:val="003A0AFD"/>
    <w:rsid w:val="003A0C7A"/>
    <w:rsid w:val="003A13E1"/>
    <w:rsid w:val="003A1923"/>
    <w:rsid w:val="003A1C28"/>
    <w:rsid w:val="003A31A2"/>
    <w:rsid w:val="003A3796"/>
    <w:rsid w:val="003A4833"/>
    <w:rsid w:val="003A4CD3"/>
    <w:rsid w:val="003A4F59"/>
    <w:rsid w:val="003A5E38"/>
    <w:rsid w:val="003A6016"/>
    <w:rsid w:val="003A7287"/>
    <w:rsid w:val="003B1367"/>
    <w:rsid w:val="003B1C40"/>
    <w:rsid w:val="003B34FA"/>
    <w:rsid w:val="003B3D8A"/>
    <w:rsid w:val="003B5DD8"/>
    <w:rsid w:val="003B62C0"/>
    <w:rsid w:val="003B6AF2"/>
    <w:rsid w:val="003C09A2"/>
    <w:rsid w:val="003C09F1"/>
    <w:rsid w:val="003C2ADF"/>
    <w:rsid w:val="003C2C7E"/>
    <w:rsid w:val="003C6CC0"/>
    <w:rsid w:val="003D0616"/>
    <w:rsid w:val="003D0C6A"/>
    <w:rsid w:val="003D1F73"/>
    <w:rsid w:val="003D3B19"/>
    <w:rsid w:val="003D5160"/>
    <w:rsid w:val="003D5C3B"/>
    <w:rsid w:val="003D69FD"/>
    <w:rsid w:val="003D726B"/>
    <w:rsid w:val="003E1F3C"/>
    <w:rsid w:val="003E233B"/>
    <w:rsid w:val="003E3D61"/>
    <w:rsid w:val="003E4320"/>
    <w:rsid w:val="003E4F29"/>
    <w:rsid w:val="003F1A56"/>
    <w:rsid w:val="003F2E9C"/>
    <w:rsid w:val="003F3C5D"/>
    <w:rsid w:val="003F4310"/>
    <w:rsid w:val="003F4E9A"/>
    <w:rsid w:val="003F4FAD"/>
    <w:rsid w:val="003F7816"/>
    <w:rsid w:val="00400806"/>
    <w:rsid w:val="00401512"/>
    <w:rsid w:val="00402892"/>
    <w:rsid w:val="0040448F"/>
    <w:rsid w:val="004052A3"/>
    <w:rsid w:val="004059D8"/>
    <w:rsid w:val="004062B9"/>
    <w:rsid w:val="0041076A"/>
    <w:rsid w:val="00410F24"/>
    <w:rsid w:val="00411457"/>
    <w:rsid w:val="004140D2"/>
    <w:rsid w:val="00414ADF"/>
    <w:rsid w:val="004151D7"/>
    <w:rsid w:val="00415D2F"/>
    <w:rsid w:val="00420596"/>
    <w:rsid w:val="00421DCE"/>
    <w:rsid w:val="004223DE"/>
    <w:rsid w:val="00422407"/>
    <w:rsid w:val="00422B32"/>
    <w:rsid w:val="00423154"/>
    <w:rsid w:val="004238DB"/>
    <w:rsid w:val="004244F2"/>
    <w:rsid w:val="00426B32"/>
    <w:rsid w:val="00427F19"/>
    <w:rsid w:val="0043001B"/>
    <w:rsid w:val="00435340"/>
    <w:rsid w:val="00435DD7"/>
    <w:rsid w:val="004411C2"/>
    <w:rsid w:val="004419BE"/>
    <w:rsid w:val="004424F2"/>
    <w:rsid w:val="00445022"/>
    <w:rsid w:val="0044519C"/>
    <w:rsid w:val="004455E2"/>
    <w:rsid w:val="00445E7F"/>
    <w:rsid w:val="00445F4B"/>
    <w:rsid w:val="0044728B"/>
    <w:rsid w:val="00450AC2"/>
    <w:rsid w:val="004514E4"/>
    <w:rsid w:val="0045272C"/>
    <w:rsid w:val="00453BB5"/>
    <w:rsid w:val="00454A1A"/>
    <w:rsid w:val="00456D21"/>
    <w:rsid w:val="00457DED"/>
    <w:rsid w:val="00465EFE"/>
    <w:rsid w:val="00466179"/>
    <w:rsid w:val="0046630C"/>
    <w:rsid w:val="00467765"/>
    <w:rsid w:val="00470FBA"/>
    <w:rsid w:val="004714B2"/>
    <w:rsid w:val="004717C6"/>
    <w:rsid w:val="00472D7D"/>
    <w:rsid w:val="004738ED"/>
    <w:rsid w:val="00475CC2"/>
    <w:rsid w:val="0047686D"/>
    <w:rsid w:val="00480F35"/>
    <w:rsid w:val="004813B1"/>
    <w:rsid w:val="004816DA"/>
    <w:rsid w:val="004817A2"/>
    <w:rsid w:val="004822DE"/>
    <w:rsid w:val="004823EF"/>
    <w:rsid w:val="00482CE0"/>
    <w:rsid w:val="00482DB6"/>
    <w:rsid w:val="00483E4E"/>
    <w:rsid w:val="004939FA"/>
    <w:rsid w:val="00497860"/>
    <w:rsid w:val="00497927"/>
    <w:rsid w:val="004A1589"/>
    <w:rsid w:val="004A3796"/>
    <w:rsid w:val="004A3846"/>
    <w:rsid w:val="004A3D3A"/>
    <w:rsid w:val="004A3D44"/>
    <w:rsid w:val="004A4965"/>
    <w:rsid w:val="004A694C"/>
    <w:rsid w:val="004A69BC"/>
    <w:rsid w:val="004A79DA"/>
    <w:rsid w:val="004B0528"/>
    <w:rsid w:val="004B1307"/>
    <w:rsid w:val="004B14BF"/>
    <w:rsid w:val="004B1FE3"/>
    <w:rsid w:val="004B2257"/>
    <w:rsid w:val="004B472B"/>
    <w:rsid w:val="004B5AA6"/>
    <w:rsid w:val="004B7003"/>
    <w:rsid w:val="004B7F7D"/>
    <w:rsid w:val="004C1714"/>
    <w:rsid w:val="004C2F26"/>
    <w:rsid w:val="004C3780"/>
    <w:rsid w:val="004C4271"/>
    <w:rsid w:val="004C44E8"/>
    <w:rsid w:val="004C7899"/>
    <w:rsid w:val="004D0F85"/>
    <w:rsid w:val="004D2118"/>
    <w:rsid w:val="004D2DC6"/>
    <w:rsid w:val="004D3D81"/>
    <w:rsid w:val="004D66AC"/>
    <w:rsid w:val="004E12AA"/>
    <w:rsid w:val="004E15A2"/>
    <w:rsid w:val="004E1920"/>
    <w:rsid w:val="004E2598"/>
    <w:rsid w:val="004E261F"/>
    <w:rsid w:val="004E3158"/>
    <w:rsid w:val="004E3FCF"/>
    <w:rsid w:val="004E5236"/>
    <w:rsid w:val="004E52C1"/>
    <w:rsid w:val="004E5BB6"/>
    <w:rsid w:val="004E6F99"/>
    <w:rsid w:val="004E75D5"/>
    <w:rsid w:val="004F030C"/>
    <w:rsid w:val="004F1E61"/>
    <w:rsid w:val="004F3AE0"/>
    <w:rsid w:val="004F434C"/>
    <w:rsid w:val="004F46FE"/>
    <w:rsid w:val="004F50B5"/>
    <w:rsid w:val="004F6841"/>
    <w:rsid w:val="004F7ACD"/>
    <w:rsid w:val="005004ED"/>
    <w:rsid w:val="0050056F"/>
    <w:rsid w:val="00502324"/>
    <w:rsid w:val="00502EF0"/>
    <w:rsid w:val="0050301E"/>
    <w:rsid w:val="00503A41"/>
    <w:rsid w:val="00503DCD"/>
    <w:rsid w:val="00506A1D"/>
    <w:rsid w:val="00511E8C"/>
    <w:rsid w:val="00512076"/>
    <w:rsid w:val="005121C2"/>
    <w:rsid w:val="005122EA"/>
    <w:rsid w:val="00512556"/>
    <w:rsid w:val="005138B8"/>
    <w:rsid w:val="005148CD"/>
    <w:rsid w:val="00516B53"/>
    <w:rsid w:val="0052017E"/>
    <w:rsid w:val="005221B6"/>
    <w:rsid w:val="00524BD7"/>
    <w:rsid w:val="00525600"/>
    <w:rsid w:val="005257A2"/>
    <w:rsid w:val="0052654F"/>
    <w:rsid w:val="00530692"/>
    <w:rsid w:val="00530C72"/>
    <w:rsid w:val="00530D8F"/>
    <w:rsid w:val="005312B3"/>
    <w:rsid w:val="005322B8"/>
    <w:rsid w:val="00532E16"/>
    <w:rsid w:val="00533DCF"/>
    <w:rsid w:val="00535AF8"/>
    <w:rsid w:val="0053650B"/>
    <w:rsid w:val="005373AF"/>
    <w:rsid w:val="00537ED8"/>
    <w:rsid w:val="00541D56"/>
    <w:rsid w:val="00543B77"/>
    <w:rsid w:val="00544ED9"/>
    <w:rsid w:val="00547DA0"/>
    <w:rsid w:val="00551696"/>
    <w:rsid w:val="005525E3"/>
    <w:rsid w:val="005527CF"/>
    <w:rsid w:val="00553009"/>
    <w:rsid w:val="00553320"/>
    <w:rsid w:val="00554EB1"/>
    <w:rsid w:val="00555AA3"/>
    <w:rsid w:val="00555BED"/>
    <w:rsid w:val="0055725A"/>
    <w:rsid w:val="00557E33"/>
    <w:rsid w:val="00560B8E"/>
    <w:rsid w:val="005621CB"/>
    <w:rsid w:val="00562581"/>
    <w:rsid w:val="00563591"/>
    <w:rsid w:val="005638B0"/>
    <w:rsid w:val="00563BF3"/>
    <w:rsid w:val="005641EA"/>
    <w:rsid w:val="00566173"/>
    <w:rsid w:val="00567A0B"/>
    <w:rsid w:val="00567BC4"/>
    <w:rsid w:val="00567CD5"/>
    <w:rsid w:val="005703FC"/>
    <w:rsid w:val="00572415"/>
    <w:rsid w:val="00572FED"/>
    <w:rsid w:val="005730DD"/>
    <w:rsid w:val="00573AB6"/>
    <w:rsid w:val="0057589B"/>
    <w:rsid w:val="00576053"/>
    <w:rsid w:val="005766FB"/>
    <w:rsid w:val="005767A2"/>
    <w:rsid w:val="00577103"/>
    <w:rsid w:val="00577551"/>
    <w:rsid w:val="00577C7B"/>
    <w:rsid w:val="00582D99"/>
    <w:rsid w:val="005841D2"/>
    <w:rsid w:val="00585EC0"/>
    <w:rsid w:val="005863BD"/>
    <w:rsid w:val="00586A3A"/>
    <w:rsid w:val="00591403"/>
    <w:rsid w:val="005914A5"/>
    <w:rsid w:val="0059176B"/>
    <w:rsid w:val="005919E3"/>
    <w:rsid w:val="00593790"/>
    <w:rsid w:val="00593B35"/>
    <w:rsid w:val="00594C9F"/>
    <w:rsid w:val="005951D4"/>
    <w:rsid w:val="0059774F"/>
    <w:rsid w:val="005A2685"/>
    <w:rsid w:val="005A3F5D"/>
    <w:rsid w:val="005A55FA"/>
    <w:rsid w:val="005A5616"/>
    <w:rsid w:val="005A63A5"/>
    <w:rsid w:val="005A6914"/>
    <w:rsid w:val="005A7002"/>
    <w:rsid w:val="005A7623"/>
    <w:rsid w:val="005A7B29"/>
    <w:rsid w:val="005B470C"/>
    <w:rsid w:val="005B5CD2"/>
    <w:rsid w:val="005B7C12"/>
    <w:rsid w:val="005C0197"/>
    <w:rsid w:val="005C19C2"/>
    <w:rsid w:val="005C204C"/>
    <w:rsid w:val="005C2BF7"/>
    <w:rsid w:val="005C3937"/>
    <w:rsid w:val="005C3C05"/>
    <w:rsid w:val="005C3F59"/>
    <w:rsid w:val="005C5007"/>
    <w:rsid w:val="005C5452"/>
    <w:rsid w:val="005C7A39"/>
    <w:rsid w:val="005C7C35"/>
    <w:rsid w:val="005D07BC"/>
    <w:rsid w:val="005D0FDC"/>
    <w:rsid w:val="005D25B1"/>
    <w:rsid w:val="005D4697"/>
    <w:rsid w:val="005D63A4"/>
    <w:rsid w:val="005D734A"/>
    <w:rsid w:val="005E0EBC"/>
    <w:rsid w:val="005E11CC"/>
    <w:rsid w:val="005E15F1"/>
    <w:rsid w:val="005E1A2C"/>
    <w:rsid w:val="005E1F0A"/>
    <w:rsid w:val="005E2093"/>
    <w:rsid w:val="005E2E3B"/>
    <w:rsid w:val="005E42AD"/>
    <w:rsid w:val="005E42F0"/>
    <w:rsid w:val="005E5887"/>
    <w:rsid w:val="005E6431"/>
    <w:rsid w:val="005E6705"/>
    <w:rsid w:val="005E7021"/>
    <w:rsid w:val="005E7735"/>
    <w:rsid w:val="005E798F"/>
    <w:rsid w:val="005E7F2A"/>
    <w:rsid w:val="005F38FE"/>
    <w:rsid w:val="005F3F97"/>
    <w:rsid w:val="005F562D"/>
    <w:rsid w:val="005F62F0"/>
    <w:rsid w:val="005F6C31"/>
    <w:rsid w:val="005F6F1E"/>
    <w:rsid w:val="005F7592"/>
    <w:rsid w:val="00601478"/>
    <w:rsid w:val="00601551"/>
    <w:rsid w:val="0060175B"/>
    <w:rsid w:val="0060208A"/>
    <w:rsid w:val="006027C6"/>
    <w:rsid w:val="00604997"/>
    <w:rsid w:val="00606E4C"/>
    <w:rsid w:val="00610F85"/>
    <w:rsid w:val="00611485"/>
    <w:rsid w:val="00612315"/>
    <w:rsid w:val="00612519"/>
    <w:rsid w:val="00612FB7"/>
    <w:rsid w:val="00613156"/>
    <w:rsid w:val="006171BC"/>
    <w:rsid w:val="006175BB"/>
    <w:rsid w:val="0062005D"/>
    <w:rsid w:val="0062160E"/>
    <w:rsid w:val="0062181E"/>
    <w:rsid w:val="00624621"/>
    <w:rsid w:val="00625335"/>
    <w:rsid w:val="0062699C"/>
    <w:rsid w:val="00626E0A"/>
    <w:rsid w:val="0062745F"/>
    <w:rsid w:val="006309C4"/>
    <w:rsid w:val="006311D2"/>
    <w:rsid w:val="00633A79"/>
    <w:rsid w:val="00634402"/>
    <w:rsid w:val="006344C4"/>
    <w:rsid w:val="00634C44"/>
    <w:rsid w:val="00635406"/>
    <w:rsid w:val="00635837"/>
    <w:rsid w:val="006371D7"/>
    <w:rsid w:val="00637364"/>
    <w:rsid w:val="006373E1"/>
    <w:rsid w:val="00645271"/>
    <w:rsid w:val="00646947"/>
    <w:rsid w:val="00646F93"/>
    <w:rsid w:val="0064720D"/>
    <w:rsid w:val="00647638"/>
    <w:rsid w:val="0065118E"/>
    <w:rsid w:val="00652125"/>
    <w:rsid w:val="006527F0"/>
    <w:rsid w:val="00652C70"/>
    <w:rsid w:val="00652CCB"/>
    <w:rsid w:val="00653A99"/>
    <w:rsid w:val="00654523"/>
    <w:rsid w:val="006545AF"/>
    <w:rsid w:val="00654E86"/>
    <w:rsid w:val="00660F30"/>
    <w:rsid w:val="00661317"/>
    <w:rsid w:val="00663D35"/>
    <w:rsid w:val="00663D7E"/>
    <w:rsid w:val="006659D7"/>
    <w:rsid w:val="00667B3D"/>
    <w:rsid w:val="00671A59"/>
    <w:rsid w:val="0067311B"/>
    <w:rsid w:val="00673BDE"/>
    <w:rsid w:val="00673F96"/>
    <w:rsid w:val="00674008"/>
    <w:rsid w:val="0067474D"/>
    <w:rsid w:val="00674A28"/>
    <w:rsid w:val="00676EEE"/>
    <w:rsid w:val="006800C4"/>
    <w:rsid w:val="006811D4"/>
    <w:rsid w:val="00681300"/>
    <w:rsid w:val="00681BCC"/>
    <w:rsid w:val="00682D90"/>
    <w:rsid w:val="00682E31"/>
    <w:rsid w:val="00682F8B"/>
    <w:rsid w:val="006841BB"/>
    <w:rsid w:val="006844E0"/>
    <w:rsid w:val="00684CDC"/>
    <w:rsid w:val="00684D7B"/>
    <w:rsid w:val="006850C5"/>
    <w:rsid w:val="006870AF"/>
    <w:rsid w:val="006907A9"/>
    <w:rsid w:val="00690EBE"/>
    <w:rsid w:val="00690F0A"/>
    <w:rsid w:val="00695364"/>
    <w:rsid w:val="00696B57"/>
    <w:rsid w:val="006973D9"/>
    <w:rsid w:val="006A0E22"/>
    <w:rsid w:val="006A2BB2"/>
    <w:rsid w:val="006A559F"/>
    <w:rsid w:val="006B2511"/>
    <w:rsid w:val="006B48A2"/>
    <w:rsid w:val="006B5553"/>
    <w:rsid w:val="006B563E"/>
    <w:rsid w:val="006B583C"/>
    <w:rsid w:val="006B6D25"/>
    <w:rsid w:val="006C19E9"/>
    <w:rsid w:val="006C1A8B"/>
    <w:rsid w:val="006C21C1"/>
    <w:rsid w:val="006C3472"/>
    <w:rsid w:val="006C5B6E"/>
    <w:rsid w:val="006C5F6F"/>
    <w:rsid w:val="006C653A"/>
    <w:rsid w:val="006C7D42"/>
    <w:rsid w:val="006C7F11"/>
    <w:rsid w:val="006D14D6"/>
    <w:rsid w:val="006D15D5"/>
    <w:rsid w:val="006D3086"/>
    <w:rsid w:val="006D777F"/>
    <w:rsid w:val="006E183A"/>
    <w:rsid w:val="006E20EC"/>
    <w:rsid w:val="006E3A0A"/>
    <w:rsid w:val="006E3D5A"/>
    <w:rsid w:val="006E423A"/>
    <w:rsid w:val="006E556C"/>
    <w:rsid w:val="006E56B6"/>
    <w:rsid w:val="006E599E"/>
    <w:rsid w:val="006E5CE3"/>
    <w:rsid w:val="006E5E0E"/>
    <w:rsid w:val="006E6203"/>
    <w:rsid w:val="006F00CD"/>
    <w:rsid w:val="006F00DA"/>
    <w:rsid w:val="006F0454"/>
    <w:rsid w:val="006F2FD7"/>
    <w:rsid w:val="00701713"/>
    <w:rsid w:val="00701A21"/>
    <w:rsid w:val="00702417"/>
    <w:rsid w:val="007030C8"/>
    <w:rsid w:val="00703F40"/>
    <w:rsid w:val="007064CF"/>
    <w:rsid w:val="007069A9"/>
    <w:rsid w:val="00706E65"/>
    <w:rsid w:val="00707E32"/>
    <w:rsid w:val="007124F8"/>
    <w:rsid w:val="0071258F"/>
    <w:rsid w:val="007133CF"/>
    <w:rsid w:val="00713FD2"/>
    <w:rsid w:val="00714A5D"/>
    <w:rsid w:val="00715573"/>
    <w:rsid w:val="00715E05"/>
    <w:rsid w:val="0072106B"/>
    <w:rsid w:val="00723426"/>
    <w:rsid w:val="00723D78"/>
    <w:rsid w:val="00724165"/>
    <w:rsid w:val="00724770"/>
    <w:rsid w:val="007259CC"/>
    <w:rsid w:val="007266FC"/>
    <w:rsid w:val="00726764"/>
    <w:rsid w:val="00731F05"/>
    <w:rsid w:val="007321C1"/>
    <w:rsid w:val="0073220F"/>
    <w:rsid w:val="00735366"/>
    <w:rsid w:val="00735B0B"/>
    <w:rsid w:val="0073774A"/>
    <w:rsid w:val="0074069F"/>
    <w:rsid w:val="00740CB4"/>
    <w:rsid w:val="00741039"/>
    <w:rsid w:val="00741F5F"/>
    <w:rsid w:val="007439A4"/>
    <w:rsid w:val="00745BB5"/>
    <w:rsid w:val="00747DD3"/>
    <w:rsid w:val="0075139A"/>
    <w:rsid w:val="00751643"/>
    <w:rsid w:val="007517F4"/>
    <w:rsid w:val="00752779"/>
    <w:rsid w:val="007530BA"/>
    <w:rsid w:val="007532AD"/>
    <w:rsid w:val="00753357"/>
    <w:rsid w:val="00755AF2"/>
    <w:rsid w:val="00756531"/>
    <w:rsid w:val="00756E62"/>
    <w:rsid w:val="00756F70"/>
    <w:rsid w:val="00757598"/>
    <w:rsid w:val="00757D30"/>
    <w:rsid w:val="00760633"/>
    <w:rsid w:val="0076183A"/>
    <w:rsid w:val="00762581"/>
    <w:rsid w:val="007637C5"/>
    <w:rsid w:val="0076479F"/>
    <w:rsid w:val="00764F4E"/>
    <w:rsid w:val="0076570D"/>
    <w:rsid w:val="007704A5"/>
    <w:rsid w:val="00770546"/>
    <w:rsid w:val="0077105D"/>
    <w:rsid w:val="007718DB"/>
    <w:rsid w:val="0077415D"/>
    <w:rsid w:val="00774C4B"/>
    <w:rsid w:val="007760D7"/>
    <w:rsid w:val="00777169"/>
    <w:rsid w:val="007842B3"/>
    <w:rsid w:val="0078691D"/>
    <w:rsid w:val="00786A3F"/>
    <w:rsid w:val="00786F9D"/>
    <w:rsid w:val="007911CD"/>
    <w:rsid w:val="00793336"/>
    <w:rsid w:val="00793864"/>
    <w:rsid w:val="00794E48"/>
    <w:rsid w:val="007A0EBA"/>
    <w:rsid w:val="007A1381"/>
    <w:rsid w:val="007A1BE3"/>
    <w:rsid w:val="007A57F6"/>
    <w:rsid w:val="007A6943"/>
    <w:rsid w:val="007A7961"/>
    <w:rsid w:val="007B0146"/>
    <w:rsid w:val="007B19CD"/>
    <w:rsid w:val="007B1AD7"/>
    <w:rsid w:val="007B216A"/>
    <w:rsid w:val="007B23E6"/>
    <w:rsid w:val="007B3D0A"/>
    <w:rsid w:val="007B5B7E"/>
    <w:rsid w:val="007B609E"/>
    <w:rsid w:val="007B766D"/>
    <w:rsid w:val="007C0987"/>
    <w:rsid w:val="007C10EE"/>
    <w:rsid w:val="007C2EC8"/>
    <w:rsid w:val="007C459D"/>
    <w:rsid w:val="007D0633"/>
    <w:rsid w:val="007D117E"/>
    <w:rsid w:val="007D16C5"/>
    <w:rsid w:val="007D2672"/>
    <w:rsid w:val="007D3B6F"/>
    <w:rsid w:val="007D41DB"/>
    <w:rsid w:val="007D6423"/>
    <w:rsid w:val="007D6935"/>
    <w:rsid w:val="007E24F5"/>
    <w:rsid w:val="007E3D3F"/>
    <w:rsid w:val="007E69CB"/>
    <w:rsid w:val="007E6BEA"/>
    <w:rsid w:val="007F16A6"/>
    <w:rsid w:val="007F1F6E"/>
    <w:rsid w:val="007F2F05"/>
    <w:rsid w:val="007F3552"/>
    <w:rsid w:val="007F4127"/>
    <w:rsid w:val="007F4C04"/>
    <w:rsid w:val="007F7437"/>
    <w:rsid w:val="0080188F"/>
    <w:rsid w:val="0080383B"/>
    <w:rsid w:val="00803902"/>
    <w:rsid w:val="00803BA9"/>
    <w:rsid w:val="00804EE7"/>
    <w:rsid w:val="00805F6B"/>
    <w:rsid w:val="00806760"/>
    <w:rsid w:val="00810D2D"/>
    <w:rsid w:val="008117A6"/>
    <w:rsid w:val="008123EA"/>
    <w:rsid w:val="00812918"/>
    <w:rsid w:val="00813A7C"/>
    <w:rsid w:val="00813C0F"/>
    <w:rsid w:val="00813CBF"/>
    <w:rsid w:val="008151E6"/>
    <w:rsid w:val="00815D4A"/>
    <w:rsid w:val="00816A90"/>
    <w:rsid w:val="00816C90"/>
    <w:rsid w:val="0082017C"/>
    <w:rsid w:val="0082147E"/>
    <w:rsid w:val="00821809"/>
    <w:rsid w:val="0082185B"/>
    <w:rsid w:val="0082235B"/>
    <w:rsid w:val="00824A53"/>
    <w:rsid w:val="00824EF3"/>
    <w:rsid w:val="008252C4"/>
    <w:rsid w:val="00825983"/>
    <w:rsid w:val="00827242"/>
    <w:rsid w:val="00827417"/>
    <w:rsid w:val="00830ADC"/>
    <w:rsid w:val="00832075"/>
    <w:rsid w:val="00832B5A"/>
    <w:rsid w:val="008330BE"/>
    <w:rsid w:val="00834BF9"/>
    <w:rsid w:val="00835060"/>
    <w:rsid w:val="00836184"/>
    <w:rsid w:val="0084123B"/>
    <w:rsid w:val="0084328E"/>
    <w:rsid w:val="00843B01"/>
    <w:rsid w:val="00843FB3"/>
    <w:rsid w:val="008450F0"/>
    <w:rsid w:val="0084607A"/>
    <w:rsid w:val="008506E6"/>
    <w:rsid w:val="00850B4A"/>
    <w:rsid w:val="00852869"/>
    <w:rsid w:val="00852FB3"/>
    <w:rsid w:val="0085442A"/>
    <w:rsid w:val="0085541E"/>
    <w:rsid w:val="00855C82"/>
    <w:rsid w:val="00856145"/>
    <w:rsid w:val="00860631"/>
    <w:rsid w:val="00860C68"/>
    <w:rsid w:val="00861308"/>
    <w:rsid w:val="008624DE"/>
    <w:rsid w:val="00866F39"/>
    <w:rsid w:val="0087007C"/>
    <w:rsid w:val="008710F8"/>
    <w:rsid w:val="00871BE9"/>
    <w:rsid w:val="00871E28"/>
    <w:rsid w:val="00872017"/>
    <w:rsid w:val="008730DE"/>
    <w:rsid w:val="00873305"/>
    <w:rsid w:val="008735B1"/>
    <w:rsid w:val="00873B3D"/>
    <w:rsid w:val="00874916"/>
    <w:rsid w:val="008766C6"/>
    <w:rsid w:val="00877423"/>
    <w:rsid w:val="00877BCB"/>
    <w:rsid w:val="00880C6B"/>
    <w:rsid w:val="008822AB"/>
    <w:rsid w:val="00885383"/>
    <w:rsid w:val="008867C6"/>
    <w:rsid w:val="00886F10"/>
    <w:rsid w:val="00890076"/>
    <w:rsid w:val="008915E9"/>
    <w:rsid w:val="00891C37"/>
    <w:rsid w:val="00892C7B"/>
    <w:rsid w:val="00893199"/>
    <w:rsid w:val="008944F4"/>
    <w:rsid w:val="00894C02"/>
    <w:rsid w:val="00895472"/>
    <w:rsid w:val="008954C4"/>
    <w:rsid w:val="00895D34"/>
    <w:rsid w:val="008961C3"/>
    <w:rsid w:val="00896CD8"/>
    <w:rsid w:val="008A4C09"/>
    <w:rsid w:val="008A68AC"/>
    <w:rsid w:val="008A7E29"/>
    <w:rsid w:val="008B07E3"/>
    <w:rsid w:val="008B14AD"/>
    <w:rsid w:val="008B24BB"/>
    <w:rsid w:val="008B28FF"/>
    <w:rsid w:val="008B2D69"/>
    <w:rsid w:val="008B58C7"/>
    <w:rsid w:val="008B5AA4"/>
    <w:rsid w:val="008B79C8"/>
    <w:rsid w:val="008C0250"/>
    <w:rsid w:val="008C0AE4"/>
    <w:rsid w:val="008C0E78"/>
    <w:rsid w:val="008C2714"/>
    <w:rsid w:val="008C42AA"/>
    <w:rsid w:val="008C5B5E"/>
    <w:rsid w:val="008C634B"/>
    <w:rsid w:val="008C795D"/>
    <w:rsid w:val="008D08B9"/>
    <w:rsid w:val="008D0A56"/>
    <w:rsid w:val="008D0E6D"/>
    <w:rsid w:val="008D1962"/>
    <w:rsid w:val="008D24CF"/>
    <w:rsid w:val="008D339B"/>
    <w:rsid w:val="008D4276"/>
    <w:rsid w:val="008D47C2"/>
    <w:rsid w:val="008D4894"/>
    <w:rsid w:val="008D4F5B"/>
    <w:rsid w:val="008D57DF"/>
    <w:rsid w:val="008D6007"/>
    <w:rsid w:val="008D6C34"/>
    <w:rsid w:val="008D7506"/>
    <w:rsid w:val="008E0F5E"/>
    <w:rsid w:val="008E1AEF"/>
    <w:rsid w:val="008E2AEC"/>
    <w:rsid w:val="008E6619"/>
    <w:rsid w:val="008E6AEC"/>
    <w:rsid w:val="008E6D6C"/>
    <w:rsid w:val="008E6FB9"/>
    <w:rsid w:val="008F09E6"/>
    <w:rsid w:val="008F214A"/>
    <w:rsid w:val="008F24AF"/>
    <w:rsid w:val="008F271B"/>
    <w:rsid w:val="008F3B9D"/>
    <w:rsid w:val="008F4A50"/>
    <w:rsid w:val="008F5152"/>
    <w:rsid w:val="00901794"/>
    <w:rsid w:val="00901828"/>
    <w:rsid w:val="00902CD0"/>
    <w:rsid w:val="00902CEE"/>
    <w:rsid w:val="00902D99"/>
    <w:rsid w:val="00903DD4"/>
    <w:rsid w:val="0090572F"/>
    <w:rsid w:val="0090636E"/>
    <w:rsid w:val="0090673B"/>
    <w:rsid w:val="00906BD1"/>
    <w:rsid w:val="009109FD"/>
    <w:rsid w:val="009123BD"/>
    <w:rsid w:val="00912887"/>
    <w:rsid w:val="00913D29"/>
    <w:rsid w:val="00916285"/>
    <w:rsid w:val="00916648"/>
    <w:rsid w:val="00916FA1"/>
    <w:rsid w:val="00917296"/>
    <w:rsid w:val="00917A51"/>
    <w:rsid w:val="00917D81"/>
    <w:rsid w:val="00920F0D"/>
    <w:rsid w:val="00921285"/>
    <w:rsid w:val="009214D1"/>
    <w:rsid w:val="00921E93"/>
    <w:rsid w:val="00922551"/>
    <w:rsid w:val="00923710"/>
    <w:rsid w:val="00930D72"/>
    <w:rsid w:val="00932131"/>
    <w:rsid w:val="009344B4"/>
    <w:rsid w:val="009354AC"/>
    <w:rsid w:val="00936151"/>
    <w:rsid w:val="0094024E"/>
    <w:rsid w:val="009404E8"/>
    <w:rsid w:val="00942750"/>
    <w:rsid w:val="0094375F"/>
    <w:rsid w:val="00944EED"/>
    <w:rsid w:val="0094571D"/>
    <w:rsid w:val="00946F38"/>
    <w:rsid w:val="00947B8E"/>
    <w:rsid w:val="009501F8"/>
    <w:rsid w:val="0095044A"/>
    <w:rsid w:val="00952918"/>
    <w:rsid w:val="00952D4F"/>
    <w:rsid w:val="00953BBB"/>
    <w:rsid w:val="009578DD"/>
    <w:rsid w:val="009600F4"/>
    <w:rsid w:val="00962267"/>
    <w:rsid w:val="009655F4"/>
    <w:rsid w:val="00965BDC"/>
    <w:rsid w:val="0096751C"/>
    <w:rsid w:val="00967D02"/>
    <w:rsid w:val="009718C8"/>
    <w:rsid w:val="009718D1"/>
    <w:rsid w:val="0097284F"/>
    <w:rsid w:val="00972FB4"/>
    <w:rsid w:val="0097437D"/>
    <w:rsid w:val="00974F64"/>
    <w:rsid w:val="009777E4"/>
    <w:rsid w:val="00977F32"/>
    <w:rsid w:val="00980FE3"/>
    <w:rsid w:val="00981100"/>
    <w:rsid w:val="009831AB"/>
    <w:rsid w:val="00984A6E"/>
    <w:rsid w:val="0098531C"/>
    <w:rsid w:val="00985605"/>
    <w:rsid w:val="00987FD4"/>
    <w:rsid w:val="0099050E"/>
    <w:rsid w:val="00990BBA"/>
    <w:rsid w:val="009934CA"/>
    <w:rsid w:val="00996337"/>
    <w:rsid w:val="0099721F"/>
    <w:rsid w:val="009A01DE"/>
    <w:rsid w:val="009A07E8"/>
    <w:rsid w:val="009A1DFD"/>
    <w:rsid w:val="009A3566"/>
    <w:rsid w:val="009A4988"/>
    <w:rsid w:val="009A759D"/>
    <w:rsid w:val="009B04EB"/>
    <w:rsid w:val="009B04EE"/>
    <w:rsid w:val="009B0953"/>
    <w:rsid w:val="009B10E0"/>
    <w:rsid w:val="009B1717"/>
    <w:rsid w:val="009B2A69"/>
    <w:rsid w:val="009B317E"/>
    <w:rsid w:val="009C0468"/>
    <w:rsid w:val="009C1A1E"/>
    <w:rsid w:val="009C2CB6"/>
    <w:rsid w:val="009C2D29"/>
    <w:rsid w:val="009C3163"/>
    <w:rsid w:val="009C3627"/>
    <w:rsid w:val="009C4972"/>
    <w:rsid w:val="009C5103"/>
    <w:rsid w:val="009C5D61"/>
    <w:rsid w:val="009D0DD2"/>
    <w:rsid w:val="009D2F5A"/>
    <w:rsid w:val="009D42D5"/>
    <w:rsid w:val="009D48A0"/>
    <w:rsid w:val="009D686E"/>
    <w:rsid w:val="009D716E"/>
    <w:rsid w:val="009D786D"/>
    <w:rsid w:val="009D789E"/>
    <w:rsid w:val="009E18A3"/>
    <w:rsid w:val="009E2107"/>
    <w:rsid w:val="009E21B7"/>
    <w:rsid w:val="009E2894"/>
    <w:rsid w:val="009E4B65"/>
    <w:rsid w:val="009E4C4C"/>
    <w:rsid w:val="009E4F87"/>
    <w:rsid w:val="009E5690"/>
    <w:rsid w:val="009E5D41"/>
    <w:rsid w:val="009E66A7"/>
    <w:rsid w:val="009E68E0"/>
    <w:rsid w:val="009E6A41"/>
    <w:rsid w:val="009E78F3"/>
    <w:rsid w:val="009F15BF"/>
    <w:rsid w:val="009F1687"/>
    <w:rsid w:val="009F25B0"/>
    <w:rsid w:val="009F2AC2"/>
    <w:rsid w:val="009F328A"/>
    <w:rsid w:val="009F502F"/>
    <w:rsid w:val="009F51CA"/>
    <w:rsid w:val="00A02AEA"/>
    <w:rsid w:val="00A05B28"/>
    <w:rsid w:val="00A05E1C"/>
    <w:rsid w:val="00A05F22"/>
    <w:rsid w:val="00A06B3C"/>
    <w:rsid w:val="00A06F1A"/>
    <w:rsid w:val="00A10C5B"/>
    <w:rsid w:val="00A11E2B"/>
    <w:rsid w:val="00A12A50"/>
    <w:rsid w:val="00A14F9E"/>
    <w:rsid w:val="00A151EB"/>
    <w:rsid w:val="00A1568E"/>
    <w:rsid w:val="00A17A79"/>
    <w:rsid w:val="00A20321"/>
    <w:rsid w:val="00A2164B"/>
    <w:rsid w:val="00A21661"/>
    <w:rsid w:val="00A23905"/>
    <w:rsid w:val="00A26FFB"/>
    <w:rsid w:val="00A27035"/>
    <w:rsid w:val="00A3225C"/>
    <w:rsid w:val="00A33FA2"/>
    <w:rsid w:val="00A35D72"/>
    <w:rsid w:val="00A36285"/>
    <w:rsid w:val="00A36BF7"/>
    <w:rsid w:val="00A36E38"/>
    <w:rsid w:val="00A378E5"/>
    <w:rsid w:val="00A41B94"/>
    <w:rsid w:val="00A41E56"/>
    <w:rsid w:val="00A43B80"/>
    <w:rsid w:val="00A45633"/>
    <w:rsid w:val="00A45FBB"/>
    <w:rsid w:val="00A47A81"/>
    <w:rsid w:val="00A508C1"/>
    <w:rsid w:val="00A50DC6"/>
    <w:rsid w:val="00A51B16"/>
    <w:rsid w:val="00A53195"/>
    <w:rsid w:val="00A546AA"/>
    <w:rsid w:val="00A55577"/>
    <w:rsid w:val="00A56BC0"/>
    <w:rsid w:val="00A56D60"/>
    <w:rsid w:val="00A577FF"/>
    <w:rsid w:val="00A61C5F"/>
    <w:rsid w:val="00A62278"/>
    <w:rsid w:val="00A622C0"/>
    <w:rsid w:val="00A62C26"/>
    <w:rsid w:val="00A633E9"/>
    <w:rsid w:val="00A63BED"/>
    <w:rsid w:val="00A645F9"/>
    <w:rsid w:val="00A66EA4"/>
    <w:rsid w:val="00A701FE"/>
    <w:rsid w:val="00A7040F"/>
    <w:rsid w:val="00A704BD"/>
    <w:rsid w:val="00A71426"/>
    <w:rsid w:val="00A71714"/>
    <w:rsid w:val="00A71CA0"/>
    <w:rsid w:val="00A72112"/>
    <w:rsid w:val="00A73C09"/>
    <w:rsid w:val="00A74C43"/>
    <w:rsid w:val="00A751E0"/>
    <w:rsid w:val="00A75ADF"/>
    <w:rsid w:val="00A75D3D"/>
    <w:rsid w:val="00A76629"/>
    <w:rsid w:val="00A77F7D"/>
    <w:rsid w:val="00A80F3B"/>
    <w:rsid w:val="00A811EB"/>
    <w:rsid w:val="00A834E4"/>
    <w:rsid w:val="00A838F9"/>
    <w:rsid w:val="00A840B8"/>
    <w:rsid w:val="00A84320"/>
    <w:rsid w:val="00A84346"/>
    <w:rsid w:val="00A86DB8"/>
    <w:rsid w:val="00A8710B"/>
    <w:rsid w:val="00A91F26"/>
    <w:rsid w:val="00A946B9"/>
    <w:rsid w:val="00A94763"/>
    <w:rsid w:val="00A94BAB"/>
    <w:rsid w:val="00A95E69"/>
    <w:rsid w:val="00A961D1"/>
    <w:rsid w:val="00A9655C"/>
    <w:rsid w:val="00A96CA6"/>
    <w:rsid w:val="00A970AB"/>
    <w:rsid w:val="00AA1035"/>
    <w:rsid w:val="00AA1B2A"/>
    <w:rsid w:val="00AA1F37"/>
    <w:rsid w:val="00AA1FE1"/>
    <w:rsid w:val="00AA256E"/>
    <w:rsid w:val="00AA2D32"/>
    <w:rsid w:val="00AA4E75"/>
    <w:rsid w:val="00AA5BA3"/>
    <w:rsid w:val="00AA7353"/>
    <w:rsid w:val="00AA78CC"/>
    <w:rsid w:val="00AB2607"/>
    <w:rsid w:val="00AB3683"/>
    <w:rsid w:val="00AB36AE"/>
    <w:rsid w:val="00AB3CF9"/>
    <w:rsid w:val="00AB41C3"/>
    <w:rsid w:val="00AB4488"/>
    <w:rsid w:val="00AC08B6"/>
    <w:rsid w:val="00AC124B"/>
    <w:rsid w:val="00AC148F"/>
    <w:rsid w:val="00AC1F7D"/>
    <w:rsid w:val="00AC2E75"/>
    <w:rsid w:val="00AC434A"/>
    <w:rsid w:val="00AC462B"/>
    <w:rsid w:val="00AC46D3"/>
    <w:rsid w:val="00AC64A9"/>
    <w:rsid w:val="00AC75AC"/>
    <w:rsid w:val="00AC7AC4"/>
    <w:rsid w:val="00AC7F80"/>
    <w:rsid w:val="00AD02FD"/>
    <w:rsid w:val="00AD0780"/>
    <w:rsid w:val="00AD77BD"/>
    <w:rsid w:val="00AE255F"/>
    <w:rsid w:val="00AE2A2E"/>
    <w:rsid w:val="00AE2BBB"/>
    <w:rsid w:val="00AE2C1A"/>
    <w:rsid w:val="00AE411B"/>
    <w:rsid w:val="00AE4690"/>
    <w:rsid w:val="00AE6BCB"/>
    <w:rsid w:val="00AF083F"/>
    <w:rsid w:val="00AF113A"/>
    <w:rsid w:val="00AF2B4B"/>
    <w:rsid w:val="00AF6385"/>
    <w:rsid w:val="00B00C96"/>
    <w:rsid w:val="00B010D0"/>
    <w:rsid w:val="00B0200A"/>
    <w:rsid w:val="00B02C13"/>
    <w:rsid w:val="00B042F1"/>
    <w:rsid w:val="00B06710"/>
    <w:rsid w:val="00B06D60"/>
    <w:rsid w:val="00B10A67"/>
    <w:rsid w:val="00B11953"/>
    <w:rsid w:val="00B11C01"/>
    <w:rsid w:val="00B122AF"/>
    <w:rsid w:val="00B1341D"/>
    <w:rsid w:val="00B1358A"/>
    <w:rsid w:val="00B136D5"/>
    <w:rsid w:val="00B13AF8"/>
    <w:rsid w:val="00B13CFE"/>
    <w:rsid w:val="00B13FA4"/>
    <w:rsid w:val="00B14923"/>
    <w:rsid w:val="00B15201"/>
    <w:rsid w:val="00B17A10"/>
    <w:rsid w:val="00B21945"/>
    <w:rsid w:val="00B21BBB"/>
    <w:rsid w:val="00B22BEF"/>
    <w:rsid w:val="00B24B8B"/>
    <w:rsid w:val="00B24D1B"/>
    <w:rsid w:val="00B25A93"/>
    <w:rsid w:val="00B2618E"/>
    <w:rsid w:val="00B27002"/>
    <w:rsid w:val="00B27602"/>
    <w:rsid w:val="00B33833"/>
    <w:rsid w:val="00B3395D"/>
    <w:rsid w:val="00B344B0"/>
    <w:rsid w:val="00B3482F"/>
    <w:rsid w:val="00B40BDA"/>
    <w:rsid w:val="00B4108D"/>
    <w:rsid w:val="00B42EB4"/>
    <w:rsid w:val="00B4384C"/>
    <w:rsid w:val="00B44FA8"/>
    <w:rsid w:val="00B45924"/>
    <w:rsid w:val="00B45F84"/>
    <w:rsid w:val="00B4635F"/>
    <w:rsid w:val="00B476E5"/>
    <w:rsid w:val="00B50B89"/>
    <w:rsid w:val="00B51717"/>
    <w:rsid w:val="00B51EA3"/>
    <w:rsid w:val="00B528EF"/>
    <w:rsid w:val="00B530EA"/>
    <w:rsid w:val="00B54C01"/>
    <w:rsid w:val="00B55099"/>
    <w:rsid w:val="00B55655"/>
    <w:rsid w:val="00B55F07"/>
    <w:rsid w:val="00B56C1C"/>
    <w:rsid w:val="00B56DBF"/>
    <w:rsid w:val="00B571E2"/>
    <w:rsid w:val="00B57AF2"/>
    <w:rsid w:val="00B57B30"/>
    <w:rsid w:val="00B606FB"/>
    <w:rsid w:val="00B60C4A"/>
    <w:rsid w:val="00B630ED"/>
    <w:rsid w:val="00B6388E"/>
    <w:rsid w:val="00B662F8"/>
    <w:rsid w:val="00B66F82"/>
    <w:rsid w:val="00B67360"/>
    <w:rsid w:val="00B67EEF"/>
    <w:rsid w:val="00B7244B"/>
    <w:rsid w:val="00B74302"/>
    <w:rsid w:val="00B74719"/>
    <w:rsid w:val="00B74898"/>
    <w:rsid w:val="00B757F0"/>
    <w:rsid w:val="00B75A41"/>
    <w:rsid w:val="00B76BA7"/>
    <w:rsid w:val="00B80279"/>
    <w:rsid w:val="00B8173F"/>
    <w:rsid w:val="00B8233F"/>
    <w:rsid w:val="00B84BE0"/>
    <w:rsid w:val="00B86744"/>
    <w:rsid w:val="00B86991"/>
    <w:rsid w:val="00B90DDC"/>
    <w:rsid w:val="00B91C7A"/>
    <w:rsid w:val="00B94024"/>
    <w:rsid w:val="00B94FC6"/>
    <w:rsid w:val="00B97CD8"/>
    <w:rsid w:val="00B97E40"/>
    <w:rsid w:val="00BA0379"/>
    <w:rsid w:val="00BA2136"/>
    <w:rsid w:val="00BA2873"/>
    <w:rsid w:val="00BA4A4D"/>
    <w:rsid w:val="00BA4FA1"/>
    <w:rsid w:val="00BA5844"/>
    <w:rsid w:val="00BA6882"/>
    <w:rsid w:val="00BA7627"/>
    <w:rsid w:val="00BB2008"/>
    <w:rsid w:val="00BB313F"/>
    <w:rsid w:val="00BB483C"/>
    <w:rsid w:val="00BB49E6"/>
    <w:rsid w:val="00BB5528"/>
    <w:rsid w:val="00BB5DEB"/>
    <w:rsid w:val="00BB70B9"/>
    <w:rsid w:val="00BB74D7"/>
    <w:rsid w:val="00BB7B21"/>
    <w:rsid w:val="00BB7E51"/>
    <w:rsid w:val="00BC2644"/>
    <w:rsid w:val="00BD088A"/>
    <w:rsid w:val="00BD1409"/>
    <w:rsid w:val="00BD22B8"/>
    <w:rsid w:val="00BD3095"/>
    <w:rsid w:val="00BD3A4E"/>
    <w:rsid w:val="00BD4AF6"/>
    <w:rsid w:val="00BD4E3D"/>
    <w:rsid w:val="00BD572D"/>
    <w:rsid w:val="00BD635D"/>
    <w:rsid w:val="00BD63AD"/>
    <w:rsid w:val="00BD68DA"/>
    <w:rsid w:val="00BE00C9"/>
    <w:rsid w:val="00BE070E"/>
    <w:rsid w:val="00BE08F5"/>
    <w:rsid w:val="00BE25B7"/>
    <w:rsid w:val="00BE30C2"/>
    <w:rsid w:val="00BE389A"/>
    <w:rsid w:val="00BE4F62"/>
    <w:rsid w:val="00BE74FE"/>
    <w:rsid w:val="00BE7BC5"/>
    <w:rsid w:val="00BE7E20"/>
    <w:rsid w:val="00BE7E6B"/>
    <w:rsid w:val="00BF20E7"/>
    <w:rsid w:val="00BF2144"/>
    <w:rsid w:val="00BF52A9"/>
    <w:rsid w:val="00BF68BF"/>
    <w:rsid w:val="00BF7646"/>
    <w:rsid w:val="00C0068B"/>
    <w:rsid w:val="00C01399"/>
    <w:rsid w:val="00C03BE2"/>
    <w:rsid w:val="00C04C61"/>
    <w:rsid w:val="00C04E9A"/>
    <w:rsid w:val="00C054DA"/>
    <w:rsid w:val="00C055ED"/>
    <w:rsid w:val="00C05AA7"/>
    <w:rsid w:val="00C06F22"/>
    <w:rsid w:val="00C07D05"/>
    <w:rsid w:val="00C07E3D"/>
    <w:rsid w:val="00C10CAB"/>
    <w:rsid w:val="00C117B6"/>
    <w:rsid w:val="00C126ED"/>
    <w:rsid w:val="00C140EA"/>
    <w:rsid w:val="00C149C6"/>
    <w:rsid w:val="00C14C7F"/>
    <w:rsid w:val="00C17932"/>
    <w:rsid w:val="00C20472"/>
    <w:rsid w:val="00C2402C"/>
    <w:rsid w:val="00C24B9B"/>
    <w:rsid w:val="00C251A3"/>
    <w:rsid w:val="00C266FD"/>
    <w:rsid w:val="00C27071"/>
    <w:rsid w:val="00C278A4"/>
    <w:rsid w:val="00C30556"/>
    <w:rsid w:val="00C318CA"/>
    <w:rsid w:val="00C325FF"/>
    <w:rsid w:val="00C3454B"/>
    <w:rsid w:val="00C34B08"/>
    <w:rsid w:val="00C35235"/>
    <w:rsid w:val="00C3596A"/>
    <w:rsid w:val="00C359E8"/>
    <w:rsid w:val="00C361E2"/>
    <w:rsid w:val="00C3744E"/>
    <w:rsid w:val="00C40882"/>
    <w:rsid w:val="00C43BB3"/>
    <w:rsid w:val="00C44D52"/>
    <w:rsid w:val="00C45897"/>
    <w:rsid w:val="00C46FFE"/>
    <w:rsid w:val="00C4784B"/>
    <w:rsid w:val="00C47D5F"/>
    <w:rsid w:val="00C47E42"/>
    <w:rsid w:val="00C50540"/>
    <w:rsid w:val="00C50DA4"/>
    <w:rsid w:val="00C511E2"/>
    <w:rsid w:val="00C51A45"/>
    <w:rsid w:val="00C51ABF"/>
    <w:rsid w:val="00C52AC4"/>
    <w:rsid w:val="00C531EB"/>
    <w:rsid w:val="00C55829"/>
    <w:rsid w:val="00C55AFF"/>
    <w:rsid w:val="00C600ED"/>
    <w:rsid w:val="00C60B8E"/>
    <w:rsid w:val="00C60F4E"/>
    <w:rsid w:val="00C61256"/>
    <w:rsid w:val="00C618DA"/>
    <w:rsid w:val="00C645A5"/>
    <w:rsid w:val="00C70381"/>
    <w:rsid w:val="00C70E46"/>
    <w:rsid w:val="00C721D4"/>
    <w:rsid w:val="00C726E2"/>
    <w:rsid w:val="00C72AB3"/>
    <w:rsid w:val="00C73E94"/>
    <w:rsid w:val="00C7423C"/>
    <w:rsid w:val="00C74ECC"/>
    <w:rsid w:val="00C74F09"/>
    <w:rsid w:val="00C75226"/>
    <w:rsid w:val="00C76A89"/>
    <w:rsid w:val="00C76C8F"/>
    <w:rsid w:val="00C813FB"/>
    <w:rsid w:val="00C82AFA"/>
    <w:rsid w:val="00C83CD9"/>
    <w:rsid w:val="00C857E6"/>
    <w:rsid w:val="00C8703D"/>
    <w:rsid w:val="00C90C58"/>
    <w:rsid w:val="00C91D24"/>
    <w:rsid w:val="00C91D8E"/>
    <w:rsid w:val="00C91F7D"/>
    <w:rsid w:val="00C924DB"/>
    <w:rsid w:val="00C92731"/>
    <w:rsid w:val="00C92771"/>
    <w:rsid w:val="00CA75A7"/>
    <w:rsid w:val="00CB0AB1"/>
    <w:rsid w:val="00CB7316"/>
    <w:rsid w:val="00CC0B00"/>
    <w:rsid w:val="00CC0C52"/>
    <w:rsid w:val="00CC1AFE"/>
    <w:rsid w:val="00CC21A0"/>
    <w:rsid w:val="00CC2BBA"/>
    <w:rsid w:val="00CD0AE9"/>
    <w:rsid w:val="00CD34D2"/>
    <w:rsid w:val="00CD366D"/>
    <w:rsid w:val="00CD4DCF"/>
    <w:rsid w:val="00CD64FA"/>
    <w:rsid w:val="00CD66F0"/>
    <w:rsid w:val="00CD69FB"/>
    <w:rsid w:val="00CD7754"/>
    <w:rsid w:val="00CE0DA3"/>
    <w:rsid w:val="00CE0E79"/>
    <w:rsid w:val="00CE1A77"/>
    <w:rsid w:val="00CE34D6"/>
    <w:rsid w:val="00CE351D"/>
    <w:rsid w:val="00CE3648"/>
    <w:rsid w:val="00CE42E7"/>
    <w:rsid w:val="00CE53A4"/>
    <w:rsid w:val="00CE698A"/>
    <w:rsid w:val="00CE7CD1"/>
    <w:rsid w:val="00CF3069"/>
    <w:rsid w:val="00CF37CF"/>
    <w:rsid w:val="00CF40FB"/>
    <w:rsid w:val="00CF5425"/>
    <w:rsid w:val="00CF6132"/>
    <w:rsid w:val="00CF68D9"/>
    <w:rsid w:val="00CF6CDE"/>
    <w:rsid w:val="00CF6DC3"/>
    <w:rsid w:val="00CF7624"/>
    <w:rsid w:val="00CF76C4"/>
    <w:rsid w:val="00D00F32"/>
    <w:rsid w:val="00D018CC"/>
    <w:rsid w:val="00D03A3C"/>
    <w:rsid w:val="00D0440F"/>
    <w:rsid w:val="00D0560F"/>
    <w:rsid w:val="00D05F46"/>
    <w:rsid w:val="00D06411"/>
    <w:rsid w:val="00D0656D"/>
    <w:rsid w:val="00D078A3"/>
    <w:rsid w:val="00D07984"/>
    <w:rsid w:val="00D10290"/>
    <w:rsid w:val="00D127B2"/>
    <w:rsid w:val="00D134D3"/>
    <w:rsid w:val="00D137D2"/>
    <w:rsid w:val="00D15E45"/>
    <w:rsid w:val="00D16D42"/>
    <w:rsid w:val="00D17BBF"/>
    <w:rsid w:val="00D22DDE"/>
    <w:rsid w:val="00D22FE1"/>
    <w:rsid w:val="00D23D1E"/>
    <w:rsid w:val="00D24523"/>
    <w:rsid w:val="00D246A0"/>
    <w:rsid w:val="00D2557D"/>
    <w:rsid w:val="00D26835"/>
    <w:rsid w:val="00D27EDA"/>
    <w:rsid w:val="00D30D37"/>
    <w:rsid w:val="00D31B00"/>
    <w:rsid w:val="00D324D4"/>
    <w:rsid w:val="00D325C7"/>
    <w:rsid w:val="00D32669"/>
    <w:rsid w:val="00D3417E"/>
    <w:rsid w:val="00D34E0D"/>
    <w:rsid w:val="00D34E7B"/>
    <w:rsid w:val="00D35405"/>
    <w:rsid w:val="00D3627B"/>
    <w:rsid w:val="00D366AF"/>
    <w:rsid w:val="00D42B18"/>
    <w:rsid w:val="00D4344C"/>
    <w:rsid w:val="00D43479"/>
    <w:rsid w:val="00D45739"/>
    <w:rsid w:val="00D50620"/>
    <w:rsid w:val="00D50663"/>
    <w:rsid w:val="00D5175B"/>
    <w:rsid w:val="00D51AEB"/>
    <w:rsid w:val="00D5201B"/>
    <w:rsid w:val="00D52131"/>
    <w:rsid w:val="00D52215"/>
    <w:rsid w:val="00D524E2"/>
    <w:rsid w:val="00D533C6"/>
    <w:rsid w:val="00D53B05"/>
    <w:rsid w:val="00D55309"/>
    <w:rsid w:val="00D559CB"/>
    <w:rsid w:val="00D56867"/>
    <w:rsid w:val="00D56DCF"/>
    <w:rsid w:val="00D60C58"/>
    <w:rsid w:val="00D62E0D"/>
    <w:rsid w:val="00D638EC"/>
    <w:rsid w:val="00D65C4D"/>
    <w:rsid w:val="00D66624"/>
    <w:rsid w:val="00D67D1E"/>
    <w:rsid w:val="00D72053"/>
    <w:rsid w:val="00D72297"/>
    <w:rsid w:val="00D72619"/>
    <w:rsid w:val="00D735BE"/>
    <w:rsid w:val="00D73AC5"/>
    <w:rsid w:val="00D749ED"/>
    <w:rsid w:val="00D7506D"/>
    <w:rsid w:val="00D75778"/>
    <w:rsid w:val="00D766F2"/>
    <w:rsid w:val="00D7736A"/>
    <w:rsid w:val="00D77635"/>
    <w:rsid w:val="00D777CE"/>
    <w:rsid w:val="00D77E58"/>
    <w:rsid w:val="00D77FA6"/>
    <w:rsid w:val="00D8054C"/>
    <w:rsid w:val="00D81388"/>
    <w:rsid w:val="00D8144C"/>
    <w:rsid w:val="00D81A75"/>
    <w:rsid w:val="00D8268D"/>
    <w:rsid w:val="00D82BEF"/>
    <w:rsid w:val="00D84FB2"/>
    <w:rsid w:val="00D85126"/>
    <w:rsid w:val="00D87ED3"/>
    <w:rsid w:val="00D90FF4"/>
    <w:rsid w:val="00D92865"/>
    <w:rsid w:val="00D930A6"/>
    <w:rsid w:val="00D93530"/>
    <w:rsid w:val="00D94159"/>
    <w:rsid w:val="00D941CE"/>
    <w:rsid w:val="00D950D2"/>
    <w:rsid w:val="00D97CB8"/>
    <w:rsid w:val="00DA0CB5"/>
    <w:rsid w:val="00DA238E"/>
    <w:rsid w:val="00DA2393"/>
    <w:rsid w:val="00DA2BAE"/>
    <w:rsid w:val="00DA3E0E"/>
    <w:rsid w:val="00DA485A"/>
    <w:rsid w:val="00DA5AF1"/>
    <w:rsid w:val="00DA75B7"/>
    <w:rsid w:val="00DA76E5"/>
    <w:rsid w:val="00DB0647"/>
    <w:rsid w:val="00DB3BA3"/>
    <w:rsid w:val="00DB3DA2"/>
    <w:rsid w:val="00DB5C90"/>
    <w:rsid w:val="00DB749A"/>
    <w:rsid w:val="00DC14C2"/>
    <w:rsid w:val="00DC24D1"/>
    <w:rsid w:val="00DC2BC9"/>
    <w:rsid w:val="00DC3059"/>
    <w:rsid w:val="00DC4B7A"/>
    <w:rsid w:val="00DC62AC"/>
    <w:rsid w:val="00DC6A76"/>
    <w:rsid w:val="00DC7A91"/>
    <w:rsid w:val="00DD1D26"/>
    <w:rsid w:val="00DD1D8F"/>
    <w:rsid w:val="00DD6026"/>
    <w:rsid w:val="00DD6225"/>
    <w:rsid w:val="00DE01FF"/>
    <w:rsid w:val="00DE0397"/>
    <w:rsid w:val="00DE052F"/>
    <w:rsid w:val="00DE1630"/>
    <w:rsid w:val="00DE199E"/>
    <w:rsid w:val="00DE1A3C"/>
    <w:rsid w:val="00DE1C89"/>
    <w:rsid w:val="00DE1ECE"/>
    <w:rsid w:val="00DE2300"/>
    <w:rsid w:val="00DE53D6"/>
    <w:rsid w:val="00DE770A"/>
    <w:rsid w:val="00DE79FE"/>
    <w:rsid w:val="00DF0202"/>
    <w:rsid w:val="00DF0C1D"/>
    <w:rsid w:val="00DF1C55"/>
    <w:rsid w:val="00DF291B"/>
    <w:rsid w:val="00DF3014"/>
    <w:rsid w:val="00DF3E10"/>
    <w:rsid w:val="00DF4609"/>
    <w:rsid w:val="00DF5ED6"/>
    <w:rsid w:val="00DF655D"/>
    <w:rsid w:val="00DF7333"/>
    <w:rsid w:val="00E003EC"/>
    <w:rsid w:val="00E015EF"/>
    <w:rsid w:val="00E01CB5"/>
    <w:rsid w:val="00E054C6"/>
    <w:rsid w:val="00E0599C"/>
    <w:rsid w:val="00E06EFD"/>
    <w:rsid w:val="00E071A5"/>
    <w:rsid w:val="00E0754D"/>
    <w:rsid w:val="00E128D1"/>
    <w:rsid w:val="00E135FA"/>
    <w:rsid w:val="00E13658"/>
    <w:rsid w:val="00E16808"/>
    <w:rsid w:val="00E16F15"/>
    <w:rsid w:val="00E17728"/>
    <w:rsid w:val="00E2080C"/>
    <w:rsid w:val="00E23560"/>
    <w:rsid w:val="00E23943"/>
    <w:rsid w:val="00E23DE1"/>
    <w:rsid w:val="00E242C6"/>
    <w:rsid w:val="00E251FB"/>
    <w:rsid w:val="00E30D5A"/>
    <w:rsid w:val="00E32A28"/>
    <w:rsid w:val="00E32DC1"/>
    <w:rsid w:val="00E36036"/>
    <w:rsid w:val="00E3668E"/>
    <w:rsid w:val="00E41DC4"/>
    <w:rsid w:val="00E41F36"/>
    <w:rsid w:val="00E455C6"/>
    <w:rsid w:val="00E4680A"/>
    <w:rsid w:val="00E50196"/>
    <w:rsid w:val="00E5051D"/>
    <w:rsid w:val="00E5082F"/>
    <w:rsid w:val="00E51459"/>
    <w:rsid w:val="00E51672"/>
    <w:rsid w:val="00E520FB"/>
    <w:rsid w:val="00E54940"/>
    <w:rsid w:val="00E54A66"/>
    <w:rsid w:val="00E54A6D"/>
    <w:rsid w:val="00E55AF7"/>
    <w:rsid w:val="00E55B10"/>
    <w:rsid w:val="00E56ED0"/>
    <w:rsid w:val="00E56EEA"/>
    <w:rsid w:val="00E57167"/>
    <w:rsid w:val="00E57594"/>
    <w:rsid w:val="00E613AB"/>
    <w:rsid w:val="00E62CB3"/>
    <w:rsid w:val="00E65A5A"/>
    <w:rsid w:val="00E673C4"/>
    <w:rsid w:val="00E6745E"/>
    <w:rsid w:val="00E67A0E"/>
    <w:rsid w:val="00E71165"/>
    <w:rsid w:val="00E725A9"/>
    <w:rsid w:val="00E73710"/>
    <w:rsid w:val="00E746C2"/>
    <w:rsid w:val="00E75013"/>
    <w:rsid w:val="00E7769C"/>
    <w:rsid w:val="00E8159F"/>
    <w:rsid w:val="00E81693"/>
    <w:rsid w:val="00E81CA7"/>
    <w:rsid w:val="00E82799"/>
    <w:rsid w:val="00E829EF"/>
    <w:rsid w:val="00E83DC9"/>
    <w:rsid w:val="00E84114"/>
    <w:rsid w:val="00E85DC8"/>
    <w:rsid w:val="00E876F5"/>
    <w:rsid w:val="00E87B06"/>
    <w:rsid w:val="00E87BAF"/>
    <w:rsid w:val="00E90E6C"/>
    <w:rsid w:val="00E92899"/>
    <w:rsid w:val="00E92EC5"/>
    <w:rsid w:val="00E9300C"/>
    <w:rsid w:val="00E95348"/>
    <w:rsid w:val="00E95AF7"/>
    <w:rsid w:val="00E95D27"/>
    <w:rsid w:val="00E95D9B"/>
    <w:rsid w:val="00E97CF2"/>
    <w:rsid w:val="00EA3ECD"/>
    <w:rsid w:val="00EA4925"/>
    <w:rsid w:val="00EA4B2F"/>
    <w:rsid w:val="00EA4C7E"/>
    <w:rsid w:val="00EA54E3"/>
    <w:rsid w:val="00EA7935"/>
    <w:rsid w:val="00EA7B11"/>
    <w:rsid w:val="00EA7FCE"/>
    <w:rsid w:val="00EB304B"/>
    <w:rsid w:val="00EB5209"/>
    <w:rsid w:val="00EB558C"/>
    <w:rsid w:val="00EB6635"/>
    <w:rsid w:val="00EC2385"/>
    <w:rsid w:val="00EC2B6E"/>
    <w:rsid w:val="00EC33A8"/>
    <w:rsid w:val="00EC3AE7"/>
    <w:rsid w:val="00EC4129"/>
    <w:rsid w:val="00EC50D7"/>
    <w:rsid w:val="00EC6916"/>
    <w:rsid w:val="00ED0858"/>
    <w:rsid w:val="00ED0E20"/>
    <w:rsid w:val="00ED1B6E"/>
    <w:rsid w:val="00ED40B4"/>
    <w:rsid w:val="00ED478A"/>
    <w:rsid w:val="00ED52EA"/>
    <w:rsid w:val="00ED6ABF"/>
    <w:rsid w:val="00ED6C2E"/>
    <w:rsid w:val="00EE050A"/>
    <w:rsid w:val="00EE088C"/>
    <w:rsid w:val="00EE10BD"/>
    <w:rsid w:val="00EE1A4C"/>
    <w:rsid w:val="00EE1CDD"/>
    <w:rsid w:val="00EE228A"/>
    <w:rsid w:val="00EE322F"/>
    <w:rsid w:val="00EE5169"/>
    <w:rsid w:val="00EE5918"/>
    <w:rsid w:val="00EE60CB"/>
    <w:rsid w:val="00EE7550"/>
    <w:rsid w:val="00EF0084"/>
    <w:rsid w:val="00EF0E5B"/>
    <w:rsid w:val="00EF1887"/>
    <w:rsid w:val="00EF3959"/>
    <w:rsid w:val="00EF430D"/>
    <w:rsid w:val="00EF606F"/>
    <w:rsid w:val="00EF6AE7"/>
    <w:rsid w:val="00EF717E"/>
    <w:rsid w:val="00EF7DDE"/>
    <w:rsid w:val="00EF7F5B"/>
    <w:rsid w:val="00F02143"/>
    <w:rsid w:val="00F022E3"/>
    <w:rsid w:val="00F056EF"/>
    <w:rsid w:val="00F06B99"/>
    <w:rsid w:val="00F07901"/>
    <w:rsid w:val="00F1079F"/>
    <w:rsid w:val="00F12B09"/>
    <w:rsid w:val="00F12B54"/>
    <w:rsid w:val="00F13648"/>
    <w:rsid w:val="00F13FE6"/>
    <w:rsid w:val="00F15BB7"/>
    <w:rsid w:val="00F15EA6"/>
    <w:rsid w:val="00F206F1"/>
    <w:rsid w:val="00F207CF"/>
    <w:rsid w:val="00F20D6F"/>
    <w:rsid w:val="00F20FB3"/>
    <w:rsid w:val="00F21989"/>
    <w:rsid w:val="00F21E03"/>
    <w:rsid w:val="00F22924"/>
    <w:rsid w:val="00F25291"/>
    <w:rsid w:val="00F2619B"/>
    <w:rsid w:val="00F306B7"/>
    <w:rsid w:val="00F30925"/>
    <w:rsid w:val="00F30CB0"/>
    <w:rsid w:val="00F33780"/>
    <w:rsid w:val="00F34567"/>
    <w:rsid w:val="00F34E26"/>
    <w:rsid w:val="00F35E9E"/>
    <w:rsid w:val="00F37720"/>
    <w:rsid w:val="00F40986"/>
    <w:rsid w:val="00F41AC5"/>
    <w:rsid w:val="00F431AC"/>
    <w:rsid w:val="00F456C6"/>
    <w:rsid w:val="00F45BA9"/>
    <w:rsid w:val="00F468B3"/>
    <w:rsid w:val="00F47445"/>
    <w:rsid w:val="00F50029"/>
    <w:rsid w:val="00F51810"/>
    <w:rsid w:val="00F563E8"/>
    <w:rsid w:val="00F568A5"/>
    <w:rsid w:val="00F60E40"/>
    <w:rsid w:val="00F60EF1"/>
    <w:rsid w:val="00F611AB"/>
    <w:rsid w:val="00F61458"/>
    <w:rsid w:val="00F61B60"/>
    <w:rsid w:val="00F62C09"/>
    <w:rsid w:val="00F63E46"/>
    <w:rsid w:val="00F70187"/>
    <w:rsid w:val="00F712A0"/>
    <w:rsid w:val="00F71B6D"/>
    <w:rsid w:val="00F728DA"/>
    <w:rsid w:val="00F763B6"/>
    <w:rsid w:val="00F8152C"/>
    <w:rsid w:val="00F816F6"/>
    <w:rsid w:val="00F8200C"/>
    <w:rsid w:val="00F820BD"/>
    <w:rsid w:val="00F82E6B"/>
    <w:rsid w:val="00F8442E"/>
    <w:rsid w:val="00F864C3"/>
    <w:rsid w:val="00F8790E"/>
    <w:rsid w:val="00F87EA8"/>
    <w:rsid w:val="00F90E39"/>
    <w:rsid w:val="00F91E43"/>
    <w:rsid w:val="00F93A56"/>
    <w:rsid w:val="00F94757"/>
    <w:rsid w:val="00F94DC4"/>
    <w:rsid w:val="00F955EC"/>
    <w:rsid w:val="00F96922"/>
    <w:rsid w:val="00F97CE5"/>
    <w:rsid w:val="00FA065E"/>
    <w:rsid w:val="00FA15B2"/>
    <w:rsid w:val="00FA4031"/>
    <w:rsid w:val="00FA4BCF"/>
    <w:rsid w:val="00FA4EDD"/>
    <w:rsid w:val="00FA52AB"/>
    <w:rsid w:val="00FA5A83"/>
    <w:rsid w:val="00FA68F6"/>
    <w:rsid w:val="00FA7260"/>
    <w:rsid w:val="00FA7388"/>
    <w:rsid w:val="00FB05C4"/>
    <w:rsid w:val="00FB3A70"/>
    <w:rsid w:val="00FB4719"/>
    <w:rsid w:val="00FB5951"/>
    <w:rsid w:val="00FB5C78"/>
    <w:rsid w:val="00FB615E"/>
    <w:rsid w:val="00FB7B2F"/>
    <w:rsid w:val="00FC20C7"/>
    <w:rsid w:val="00FC3D72"/>
    <w:rsid w:val="00FC63A6"/>
    <w:rsid w:val="00FD14FD"/>
    <w:rsid w:val="00FD3D12"/>
    <w:rsid w:val="00FD3E85"/>
    <w:rsid w:val="00FD698F"/>
    <w:rsid w:val="00FE17DE"/>
    <w:rsid w:val="00FE35F8"/>
    <w:rsid w:val="00FE3A63"/>
    <w:rsid w:val="00FE3A83"/>
    <w:rsid w:val="00FE4F7B"/>
    <w:rsid w:val="00FE51E5"/>
    <w:rsid w:val="00FE6505"/>
    <w:rsid w:val="00FE654C"/>
    <w:rsid w:val="00FF0B7E"/>
    <w:rsid w:val="00FF24AB"/>
    <w:rsid w:val="00FF2922"/>
    <w:rsid w:val="00FF5663"/>
    <w:rsid w:val="00FF65CE"/>
    <w:rsid w:val="00FF69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FD5EF7"/>
  <w15:chartTrackingRefBased/>
  <w15:docId w15:val="{D38F1E9D-7067-A841-AC82-C178EDABE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5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7763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77635"/>
    <w:rPr>
      <w:rFonts w:ascii="Calibri" w:hAnsi="Calibri" w:cs="Calibri"/>
    </w:rPr>
  </w:style>
  <w:style w:type="paragraph" w:customStyle="1" w:styleId="EndNoteBibliography">
    <w:name w:val="EndNote Bibliography"/>
    <w:basedOn w:val="Normal"/>
    <w:link w:val="EndNoteBibliographyChar"/>
    <w:rsid w:val="00D77635"/>
    <w:rPr>
      <w:rFonts w:ascii="Calibri" w:hAnsi="Calibri" w:cs="Calibri"/>
    </w:rPr>
  </w:style>
  <w:style w:type="character" w:customStyle="1" w:styleId="EndNoteBibliographyChar">
    <w:name w:val="EndNote Bibliography Char"/>
    <w:basedOn w:val="DefaultParagraphFont"/>
    <w:link w:val="EndNoteBibliography"/>
    <w:rsid w:val="00D77635"/>
    <w:rPr>
      <w:rFonts w:ascii="Calibri" w:hAnsi="Calibri" w:cs="Calibri"/>
    </w:rPr>
  </w:style>
  <w:style w:type="character" w:styleId="Hyperlink">
    <w:name w:val="Hyperlink"/>
    <w:basedOn w:val="DefaultParagraphFont"/>
    <w:uiPriority w:val="99"/>
    <w:unhideWhenUsed/>
    <w:rsid w:val="006373E1"/>
    <w:rPr>
      <w:color w:val="0563C1" w:themeColor="hyperlink"/>
      <w:u w:val="single"/>
    </w:rPr>
  </w:style>
  <w:style w:type="character" w:customStyle="1" w:styleId="UnresolvedMention1">
    <w:name w:val="Unresolved Mention1"/>
    <w:basedOn w:val="DefaultParagraphFont"/>
    <w:uiPriority w:val="99"/>
    <w:semiHidden/>
    <w:unhideWhenUsed/>
    <w:rsid w:val="006373E1"/>
    <w:rPr>
      <w:color w:val="605E5C"/>
      <w:shd w:val="clear" w:color="auto" w:fill="E1DFDD"/>
    </w:rPr>
  </w:style>
  <w:style w:type="character" w:styleId="CommentReference">
    <w:name w:val="annotation reference"/>
    <w:basedOn w:val="DefaultParagraphFont"/>
    <w:uiPriority w:val="99"/>
    <w:semiHidden/>
    <w:unhideWhenUsed/>
    <w:rsid w:val="006373E1"/>
    <w:rPr>
      <w:sz w:val="16"/>
      <w:szCs w:val="16"/>
    </w:rPr>
  </w:style>
  <w:style w:type="paragraph" w:styleId="CommentText">
    <w:name w:val="annotation text"/>
    <w:basedOn w:val="Normal"/>
    <w:link w:val="CommentTextChar"/>
    <w:uiPriority w:val="99"/>
    <w:semiHidden/>
    <w:unhideWhenUsed/>
    <w:rsid w:val="006373E1"/>
    <w:rPr>
      <w:sz w:val="20"/>
      <w:szCs w:val="20"/>
    </w:rPr>
  </w:style>
  <w:style w:type="character" w:customStyle="1" w:styleId="CommentTextChar">
    <w:name w:val="Comment Text Char"/>
    <w:basedOn w:val="DefaultParagraphFont"/>
    <w:link w:val="CommentText"/>
    <w:uiPriority w:val="99"/>
    <w:semiHidden/>
    <w:rsid w:val="006373E1"/>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373E1"/>
    <w:rPr>
      <w:b/>
      <w:bCs/>
    </w:rPr>
  </w:style>
  <w:style w:type="character" w:customStyle="1" w:styleId="CommentSubjectChar">
    <w:name w:val="Comment Subject Char"/>
    <w:basedOn w:val="CommentTextChar"/>
    <w:link w:val="CommentSubject"/>
    <w:uiPriority w:val="99"/>
    <w:semiHidden/>
    <w:rsid w:val="006373E1"/>
    <w:rPr>
      <w:rFonts w:eastAsiaTheme="minorEastAsia"/>
      <w:b/>
      <w:bCs/>
      <w:sz w:val="20"/>
      <w:szCs w:val="20"/>
    </w:rPr>
  </w:style>
  <w:style w:type="paragraph" w:styleId="BalloonText">
    <w:name w:val="Balloon Text"/>
    <w:basedOn w:val="Normal"/>
    <w:link w:val="BalloonTextChar"/>
    <w:uiPriority w:val="99"/>
    <w:semiHidden/>
    <w:unhideWhenUsed/>
    <w:rsid w:val="006373E1"/>
    <w:rPr>
      <w:rFonts w:cs="Times New Roman"/>
      <w:sz w:val="18"/>
      <w:szCs w:val="18"/>
    </w:rPr>
  </w:style>
  <w:style w:type="character" w:customStyle="1" w:styleId="BalloonTextChar">
    <w:name w:val="Balloon Text Char"/>
    <w:basedOn w:val="DefaultParagraphFont"/>
    <w:link w:val="BalloonText"/>
    <w:uiPriority w:val="99"/>
    <w:semiHidden/>
    <w:rsid w:val="006373E1"/>
    <w:rPr>
      <w:rFonts w:ascii="Times New Roman" w:eastAsiaTheme="minorEastAsia" w:hAnsi="Times New Roman" w:cs="Times New Roman"/>
      <w:sz w:val="18"/>
      <w:szCs w:val="18"/>
    </w:rPr>
  </w:style>
  <w:style w:type="paragraph" w:styleId="ListParagraph">
    <w:name w:val="List Paragraph"/>
    <w:basedOn w:val="Normal"/>
    <w:uiPriority w:val="34"/>
    <w:qFormat/>
    <w:rsid w:val="00690EBE"/>
    <w:pPr>
      <w:ind w:left="720"/>
      <w:contextualSpacing/>
    </w:pPr>
  </w:style>
  <w:style w:type="character" w:styleId="LineNumber">
    <w:name w:val="line number"/>
    <w:basedOn w:val="DefaultParagraphFont"/>
    <w:uiPriority w:val="99"/>
    <w:semiHidden/>
    <w:unhideWhenUsed/>
    <w:rsid w:val="00690EBE"/>
  </w:style>
  <w:style w:type="paragraph" w:styleId="Header">
    <w:name w:val="header"/>
    <w:basedOn w:val="Normal"/>
    <w:link w:val="HeaderChar"/>
    <w:uiPriority w:val="99"/>
    <w:unhideWhenUsed/>
    <w:rsid w:val="00C82AFA"/>
    <w:pPr>
      <w:tabs>
        <w:tab w:val="center" w:pos="4680"/>
        <w:tab w:val="right" w:pos="9360"/>
      </w:tabs>
    </w:pPr>
  </w:style>
  <w:style w:type="character" w:customStyle="1" w:styleId="HeaderChar">
    <w:name w:val="Header Char"/>
    <w:basedOn w:val="DefaultParagraphFont"/>
    <w:link w:val="Header"/>
    <w:uiPriority w:val="99"/>
    <w:rsid w:val="00C82AFA"/>
    <w:rPr>
      <w:rFonts w:eastAsiaTheme="minorEastAsia"/>
    </w:rPr>
  </w:style>
  <w:style w:type="paragraph" w:styleId="Footer">
    <w:name w:val="footer"/>
    <w:basedOn w:val="Normal"/>
    <w:link w:val="FooterChar"/>
    <w:uiPriority w:val="99"/>
    <w:unhideWhenUsed/>
    <w:rsid w:val="00C82AFA"/>
    <w:pPr>
      <w:tabs>
        <w:tab w:val="center" w:pos="4680"/>
        <w:tab w:val="right" w:pos="9360"/>
      </w:tabs>
    </w:pPr>
  </w:style>
  <w:style w:type="character" w:customStyle="1" w:styleId="FooterChar">
    <w:name w:val="Footer Char"/>
    <w:basedOn w:val="DefaultParagraphFont"/>
    <w:link w:val="Footer"/>
    <w:uiPriority w:val="99"/>
    <w:rsid w:val="00C82AFA"/>
    <w:rPr>
      <w:rFonts w:eastAsiaTheme="minorEastAsia"/>
    </w:rPr>
  </w:style>
  <w:style w:type="paragraph" w:styleId="PlainText">
    <w:name w:val="Plain Text"/>
    <w:basedOn w:val="Normal"/>
    <w:link w:val="PlainTextChar"/>
    <w:uiPriority w:val="99"/>
    <w:unhideWhenUsed/>
    <w:rsid w:val="00604997"/>
    <w:rPr>
      <w:rFonts w:ascii="Calibri" w:eastAsiaTheme="minorHAnsi" w:hAnsi="Calibri"/>
      <w:sz w:val="22"/>
      <w:szCs w:val="21"/>
    </w:rPr>
  </w:style>
  <w:style w:type="character" w:customStyle="1" w:styleId="PlainTextChar">
    <w:name w:val="Plain Text Char"/>
    <w:basedOn w:val="DefaultParagraphFont"/>
    <w:link w:val="PlainText"/>
    <w:uiPriority w:val="99"/>
    <w:rsid w:val="00604997"/>
    <w:rPr>
      <w:rFonts w:ascii="Calibri" w:eastAsiaTheme="minorHAnsi" w:hAnsi="Calibri"/>
      <w:sz w:val="22"/>
      <w:szCs w:val="21"/>
    </w:rPr>
  </w:style>
  <w:style w:type="table" w:styleId="TableGrid">
    <w:name w:val="Table Grid"/>
    <w:basedOn w:val="TableNormal"/>
    <w:uiPriority w:val="39"/>
    <w:rsid w:val="0082185B"/>
    <w:rPr>
      <w:rFonts w:asciiTheme="minorHAnsi" w:eastAsiaTheme="minorEastAsia" w:hAnsiTheme="minorHAns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127B2"/>
  </w:style>
  <w:style w:type="character" w:styleId="PlaceholderText">
    <w:name w:val="Placeholder Text"/>
    <w:basedOn w:val="DefaultParagraphFont"/>
    <w:uiPriority w:val="99"/>
    <w:semiHidden/>
    <w:rsid w:val="00723D78"/>
    <w:rPr>
      <w:color w:val="808080"/>
    </w:rPr>
  </w:style>
  <w:style w:type="character" w:styleId="UnresolvedMention">
    <w:name w:val="Unresolved Mention"/>
    <w:basedOn w:val="DefaultParagraphFont"/>
    <w:uiPriority w:val="99"/>
    <w:semiHidden/>
    <w:unhideWhenUsed/>
    <w:rsid w:val="00E65A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565488">
      <w:bodyDiv w:val="1"/>
      <w:marLeft w:val="0"/>
      <w:marRight w:val="0"/>
      <w:marTop w:val="0"/>
      <w:marBottom w:val="0"/>
      <w:divBdr>
        <w:top w:val="none" w:sz="0" w:space="0" w:color="auto"/>
        <w:left w:val="none" w:sz="0" w:space="0" w:color="auto"/>
        <w:bottom w:val="none" w:sz="0" w:space="0" w:color="auto"/>
        <w:right w:val="none" w:sz="0" w:space="0" w:color="auto"/>
      </w:divBdr>
    </w:div>
    <w:div w:id="1410271393">
      <w:bodyDiv w:val="1"/>
      <w:marLeft w:val="0"/>
      <w:marRight w:val="0"/>
      <w:marTop w:val="0"/>
      <w:marBottom w:val="0"/>
      <w:divBdr>
        <w:top w:val="none" w:sz="0" w:space="0" w:color="auto"/>
        <w:left w:val="none" w:sz="0" w:space="0" w:color="auto"/>
        <w:bottom w:val="none" w:sz="0" w:space="0" w:color="auto"/>
        <w:right w:val="none" w:sz="0" w:space="0" w:color="auto"/>
      </w:divBdr>
    </w:div>
    <w:div w:id="1582911388">
      <w:bodyDiv w:val="1"/>
      <w:marLeft w:val="0"/>
      <w:marRight w:val="0"/>
      <w:marTop w:val="0"/>
      <w:marBottom w:val="0"/>
      <w:divBdr>
        <w:top w:val="none" w:sz="0" w:space="0" w:color="auto"/>
        <w:left w:val="none" w:sz="0" w:space="0" w:color="auto"/>
        <w:bottom w:val="none" w:sz="0" w:space="0" w:color="auto"/>
        <w:right w:val="none" w:sz="0" w:space="0" w:color="auto"/>
      </w:divBdr>
      <w:divsChild>
        <w:div w:id="719789561">
          <w:marLeft w:val="0"/>
          <w:marRight w:val="0"/>
          <w:marTop w:val="0"/>
          <w:marBottom w:val="0"/>
          <w:divBdr>
            <w:top w:val="none" w:sz="0" w:space="0" w:color="auto"/>
            <w:left w:val="none" w:sz="0" w:space="0" w:color="auto"/>
            <w:bottom w:val="none" w:sz="0" w:space="0" w:color="auto"/>
            <w:right w:val="none" w:sz="0" w:space="0" w:color="auto"/>
          </w:divBdr>
          <w:divsChild>
            <w:div w:id="1718354152">
              <w:marLeft w:val="0"/>
              <w:marRight w:val="0"/>
              <w:marTop w:val="0"/>
              <w:marBottom w:val="0"/>
              <w:divBdr>
                <w:top w:val="none" w:sz="0" w:space="0" w:color="auto"/>
                <w:left w:val="none" w:sz="0" w:space="0" w:color="auto"/>
                <w:bottom w:val="none" w:sz="0" w:space="0" w:color="auto"/>
                <w:right w:val="none" w:sz="0" w:space="0" w:color="auto"/>
              </w:divBdr>
              <w:divsChild>
                <w:div w:id="1394962011">
                  <w:marLeft w:val="0"/>
                  <w:marRight w:val="0"/>
                  <w:marTop w:val="0"/>
                  <w:marBottom w:val="0"/>
                  <w:divBdr>
                    <w:top w:val="none" w:sz="0" w:space="0" w:color="auto"/>
                    <w:left w:val="none" w:sz="0" w:space="0" w:color="auto"/>
                    <w:bottom w:val="none" w:sz="0" w:space="0" w:color="auto"/>
                    <w:right w:val="none" w:sz="0" w:space="0" w:color="auto"/>
                  </w:divBdr>
                  <w:divsChild>
                    <w:div w:id="292175271">
                      <w:marLeft w:val="0"/>
                      <w:marRight w:val="0"/>
                      <w:marTop w:val="0"/>
                      <w:marBottom w:val="0"/>
                      <w:divBdr>
                        <w:top w:val="none" w:sz="0" w:space="0" w:color="auto"/>
                        <w:left w:val="none" w:sz="0" w:space="0" w:color="auto"/>
                        <w:bottom w:val="none" w:sz="0" w:space="0" w:color="auto"/>
                        <w:right w:val="none" w:sz="0" w:space="0" w:color="auto"/>
                      </w:divBdr>
                    </w:div>
                    <w:div w:id="1453786996">
                      <w:marLeft w:val="0"/>
                      <w:marRight w:val="0"/>
                      <w:marTop w:val="0"/>
                      <w:marBottom w:val="0"/>
                      <w:divBdr>
                        <w:top w:val="none" w:sz="0" w:space="0" w:color="auto"/>
                        <w:left w:val="none" w:sz="0" w:space="0" w:color="auto"/>
                        <w:bottom w:val="none" w:sz="0" w:space="0" w:color="auto"/>
                        <w:right w:val="none" w:sz="0" w:space="0" w:color="auto"/>
                      </w:divBdr>
                    </w:div>
                    <w:div w:id="2065717466">
                      <w:marLeft w:val="0"/>
                      <w:marRight w:val="0"/>
                      <w:marTop w:val="0"/>
                      <w:marBottom w:val="0"/>
                      <w:divBdr>
                        <w:top w:val="none" w:sz="0" w:space="0" w:color="auto"/>
                        <w:left w:val="none" w:sz="0" w:space="0" w:color="auto"/>
                        <w:bottom w:val="none" w:sz="0" w:space="0" w:color="auto"/>
                        <w:right w:val="none" w:sz="0" w:space="0" w:color="auto"/>
                      </w:divBdr>
                    </w:div>
                  </w:divsChild>
                </w:div>
                <w:div w:id="1326665899">
                  <w:marLeft w:val="0"/>
                  <w:marRight w:val="0"/>
                  <w:marTop w:val="0"/>
                  <w:marBottom w:val="0"/>
                  <w:divBdr>
                    <w:top w:val="none" w:sz="0" w:space="0" w:color="auto"/>
                    <w:left w:val="none" w:sz="0" w:space="0" w:color="auto"/>
                    <w:bottom w:val="none" w:sz="0" w:space="0" w:color="auto"/>
                    <w:right w:val="none" w:sz="0" w:space="0" w:color="auto"/>
                  </w:divBdr>
                  <w:divsChild>
                    <w:div w:id="912399344">
                      <w:marLeft w:val="0"/>
                      <w:marRight w:val="0"/>
                      <w:marTop w:val="0"/>
                      <w:marBottom w:val="0"/>
                      <w:divBdr>
                        <w:top w:val="none" w:sz="0" w:space="0" w:color="auto"/>
                        <w:left w:val="none" w:sz="0" w:space="0" w:color="auto"/>
                        <w:bottom w:val="none" w:sz="0" w:space="0" w:color="auto"/>
                        <w:right w:val="none" w:sz="0" w:space="0" w:color="auto"/>
                      </w:divBdr>
                    </w:div>
                  </w:divsChild>
                </w:div>
                <w:div w:id="1475950625">
                  <w:marLeft w:val="0"/>
                  <w:marRight w:val="0"/>
                  <w:marTop w:val="0"/>
                  <w:marBottom w:val="0"/>
                  <w:divBdr>
                    <w:top w:val="none" w:sz="0" w:space="0" w:color="auto"/>
                    <w:left w:val="none" w:sz="0" w:space="0" w:color="auto"/>
                    <w:bottom w:val="none" w:sz="0" w:space="0" w:color="auto"/>
                    <w:right w:val="none" w:sz="0" w:space="0" w:color="auto"/>
                  </w:divBdr>
                  <w:divsChild>
                    <w:div w:id="1576041575">
                      <w:marLeft w:val="0"/>
                      <w:marRight w:val="0"/>
                      <w:marTop w:val="0"/>
                      <w:marBottom w:val="0"/>
                      <w:divBdr>
                        <w:top w:val="none" w:sz="0" w:space="0" w:color="auto"/>
                        <w:left w:val="none" w:sz="0" w:space="0" w:color="auto"/>
                        <w:bottom w:val="none" w:sz="0" w:space="0" w:color="auto"/>
                        <w:right w:val="none" w:sz="0" w:space="0" w:color="auto"/>
                      </w:divBdr>
                    </w:div>
                    <w:div w:id="418330890">
                      <w:marLeft w:val="0"/>
                      <w:marRight w:val="0"/>
                      <w:marTop w:val="0"/>
                      <w:marBottom w:val="0"/>
                      <w:divBdr>
                        <w:top w:val="none" w:sz="0" w:space="0" w:color="auto"/>
                        <w:left w:val="none" w:sz="0" w:space="0" w:color="auto"/>
                        <w:bottom w:val="none" w:sz="0" w:space="0" w:color="auto"/>
                        <w:right w:val="none" w:sz="0" w:space="0" w:color="auto"/>
                      </w:divBdr>
                    </w:div>
                    <w:div w:id="1293513038">
                      <w:marLeft w:val="0"/>
                      <w:marRight w:val="0"/>
                      <w:marTop w:val="0"/>
                      <w:marBottom w:val="0"/>
                      <w:divBdr>
                        <w:top w:val="none" w:sz="0" w:space="0" w:color="auto"/>
                        <w:left w:val="none" w:sz="0" w:space="0" w:color="auto"/>
                        <w:bottom w:val="none" w:sz="0" w:space="0" w:color="auto"/>
                        <w:right w:val="none" w:sz="0" w:space="0" w:color="auto"/>
                      </w:divBdr>
                    </w:div>
                  </w:divsChild>
                </w:div>
                <w:div w:id="678116197">
                  <w:marLeft w:val="0"/>
                  <w:marRight w:val="0"/>
                  <w:marTop w:val="0"/>
                  <w:marBottom w:val="0"/>
                  <w:divBdr>
                    <w:top w:val="none" w:sz="0" w:space="0" w:color="auto"/>
                    <w:left w:val="none" w:sz="0" w:space="0" w:color="auto"/>
                    <w:bottom w:val="none" w:sz="0" w:space="0" w:color="auto"/>
                    <w:right w:val="none" w:sz="0" w:space="0" w:color="auto"/>
                  </w:divBdr>
                  <w:divsChild>
                    <w:div w:id="1830822751">
                      <w:marLeft w:val="0"/>
                      <w:marRight w:val="0"/>
                      <w:marTop w:val="0"/>
                      <w:marBottom w:val="0"/>
                      <w:divBdr>
                        <w:top w:val="none" w:sz="0" w:space="0" w:color="auto"/>
                        <w:left w:val="none" w:sz="0" w:space="0" w:color="auto"/>
                        <w:bottom w:val="none" w:sz="0" w:space="0" w:color="auto"/>
                        <w:right w:val="none" w:sz="0" w:space="0" w:color="auto"/>
                      </w:divBdr>
                    </w:div>
                    <w:div w:id="129518865">
                      <w:marLeft w:val="0"/>
                      <w:marRight w:val="0"/>
                      <w:marTop w:val="0"/>
                      <w:marBottom w:val="0"/>
                      <w:divBdr>
                        <w:top w:val="none" w:sz="0" w:space="0" w:color="auto"/>
                        <w:left w:val="none" w:sz="0" w:space="0" w:color="auto"/>
                        <w:bottom w:val="none" w:sz="0" w:space="0" w:color="auto"/>
                        <w:right w:val="none" w:sz="0" w:space="0" w:color="auto"/>
                      </w:divBdr>
                    </w:div>
                    <w:div w:id="475726330">
                      <w:marLeft w:val="0"/>
                      <w:marRight w:val="0"/>
                      <w:marTop w:val="0"/>
                      <w:marBottom w:val="0"/>
                      <w:divBdr>
                        <w:top w:val="none" w:sz="0" w:space="0" w:color="auto"/>
                        <w:left w:val="none" w:sz="0" w:space="0" w:color="auto"/>
                        <w:bottom w:val="none" w:sz="0" w:space="0" w:color="auto"/>
                        <w:right w:val="none" w:sz="0" w:space="0" w:color="auto"/>
                      </w:divBdr>
                    </w:div>
                    <w:div w:id="1860314389">
                      <w:marLeft w:val="0"/>
                      <w:marRight w:val="0"/>
                      <w:marTop w:val="0"/>
                      <w:marBottom w:val="0"/>
                      <w:divBdr>
                        <w:top w:val="none" w:sz="0" w:space="0" w:color="auto"/>
                        <w:left w:val="none" w:sz="0" w:space="0" w:color="auto"/>
                        <w:bottom w:val="none" w:sz="0" w:space="0" w:color="auto"/>
                        <w:right w:val="none" w:sz="0" w:space="0" w:color="auto"/>
                      </w:divBdr>
                    </w:div>
                  </w:divsChild>
                </w:div>
                <w:div w:id="148790523">
                  <w:marLeft w:val="0"/>
                  <w:marRight w:val="0"/>
                  <w:marTop w:val="0"/>
                  <w:marBottom w:val="0"/>
                  <w:divBdr>
                    <w:top w:val="none" w:sz="0" w:space="0" w:color="auto"/>
                    <w:left w:val="none" w:sz="0" w:space="0" w:color="auto"/>
                    <w:bottom w:val="none" w:sz="0" w:space="0" w:color="auto"/>
                    <w:right w:val="none" w:sz="0" w:space="0" w:color="auto"/>
                  </w:divBdr>
                  <w:divsChild>
                    <w:div w:id="912548087">
                      <w:marLeft w:val="0"/>
                      <w:marRight w:val="0"/>
                      <w:marTop w:val="0"/>
                      <w:marBottom w:val="0"/>
                      <w:divBdr>
                        <w:top w:val="none" w:sz="0" w:space="0" w:color="auto"/>
                        <w:left w:val="none" w:sz="0" w:space="0" w:color="auto"/>
                        <w:bottom w:val="none" w:sz="0" w:space="0" w:color="auto"/>
                        <w:right w:val="none" w:sz="0" w:space="0" w:color="auto"/>
                      </w:divBdr>
                    </w:div>
                    <w:div w:id="104010720">
                      <w:marLeft w:val="0"/>
                      <w:marRight w:val="0"/>
                      <w:marTop w:val="0"/>
                      <w:marBottom w:val="0"/>
                      <w:divBdr>
                        <w:top w:val="none" w:sz="0" w:space="0" w:color="auto"/>
                        <w:left w:val="none" w:sz="0" w:space="0" w:color="auto"/>
                        <w:bottom w:val="none" w:sz="0" w:space="0" w:color="auto"/>
                        <w:right w:val="none" w:sz="0" w:space="0" w:color="auto"/>
                      </w:divBdr>
                    </w:div>
                  </w:divsChild>
                </w:div>
                <w:div w:id="1995522689">
                  <w:marLeft w:val="0"/>
                  <w:marRight w:val="0"/>
                  <w:marTop w:val="0"/>
                  <w:marBottom w:val="0"/>
                  <w:divBdr>
                    <w:top w:val="none" w:sz="0" w:space="0" w:color="auto"/>
                    <w:left w:val="none" w:sz="0" w:space="0" w:color="auto"/>
                    <w:bottom w:val="none" w:sz="0" w:space="0" w:color="auto"/>
                    <w:right w:val="none" w:sz="0" w:space="0" w:color="auto"/>
                  </w:divBdr>
                  <w:divsChild>
                    <w:div w:id="782114066">
                      <w:marLeft w:val="0"/>
                      <w:marRight w:val="0"/>
                      <w:marTop w:val="0"/>
                      <w:marBottom w:val="0"/>
                      <w:divBdr>
                        <w:top w:val="none" w:sz="0" w:space="0" w:color="auto"/>
                        <w:left w:val="none" w:sz="0" w:space="0" w:color="auto"/>
                        <w:bottom w:val="none" w:sz="0" w:space="0" w:color="auto"/>
                        <w:right w:val="none" w:sz="0" w:space="0" w:color="auto"/>
                      </w:divBdr>
                    </w:div>
                    <w:div w:id="1156455974">
                      <w:marLeft w:val="0"/>
                      <w:marRight w:val="0"/>
                      <w:marTop w:val="0"/>
                      <w:marBottom w:val="0"/>
                      <w:divBdr>
                        <w:top w:val="none" w:sz="0" w:space="0" w:color="auto"/>
                        <w:left w:val="none" w:sz="0" w:space="0" w:color="auto"/>
                        <w:bottom w:val="none" w:sz="0" w:space="0" w:color="auto"/>
                        <w:right w:val="none" w:sz="0" w:space="0" w:color="auto"/>
                      </w:divBdr>
                    </w:div>
                    <w:div w:id="81418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126671">
              <w:marLeft w:val="0"/>
              <w:marRight w:val="0"/>
              <w:marTop w:val="0"/>
              <w:marBottom w:val="0"/>
              <w:divBdr>
                <w:top w:val="none" w:sz="0" w:space="0" w:color="auto"/>
                <w:left w:val="none" w:sz="0" w:space="0" w:color="auto"/>
                <w:bottom w:val="none" w:sz="0" w:space="0" w:color="auto"/>
                <w:right w:val="none" w:sz="0" w:space="0" w:color="auto"/>
              </w:divBdr>
              <w:divsChild>
                <w:div w:id="182212121">
                  <w:marLeft w:val="0"/>
                  <w:marRight w:val="0"/>
                  <w:marTop w:val="0"/>
                  <w:marBottom w:val="0"/>
                  <w:divBdr>
                    <w:top w:val="none" w:sz="0" w:space="0" w:color="auto"/>
                    <w:left w:val="none" w:sz="0" w:space="0" w:color="auto"/>
                    <w:bottom w:val="none" w:sz="0" w:space="0" w:color="auto"/>
                    <w:right w:val="none" w:sz="0" w:space="0" w:color="auto"/>
                  </w:divBdr>
                  <w:divsChild>
                    <w:div w:id="1004170548">
                      <w:marLeft w:val="0"/>
                      <w:marRight w:val="0"/>
                      <w:marTop w:val="0"/>
                      <w:marBottom w:val="0"/>
                      <w:divBdr>
                        <w:top w:val="none" w:sz="0" w:space="0" w:color="auto"/>
                        <w:left w:val="none" w:sz="0" w:space="0" w:color="auto"/>
                        <w:bottom w:val="none" w:sz="0" w:space="0" w:color="auto"/>
                        <w:right w:val="none" w:sz="0" w:space="0" w:color="auto"/>
                      </w:divBdr>
                    </w:div>
                  </w:divsChild>
                </w:div>
                <w:div w:id="1426995732">
                  <w:marLeft w:val="0"/>
                  <w:marRight w:val="0"/>
                  <w:marTop w:val="0"/>
                  <w:marBottom w:val="0"/>
                  <w:divBdr>
                    <w:top w:val="none" w:sz="0" w:space="0" w:color="auto"/>
                    <w:left w:val="none" w:sz="0" w:space="0" w:color="auto"/>
                    <w:bottom w:val="none" w:sz="0" w:space="0" w:color="auto"/>
                    <w:right w:val="none" w:sz="0" w:space="0" w:color="auto"/>
                  </w:divBdr>
                  <w:divsChild>
                    <w:div w:id="23528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763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D1357-CBEE-4255-AB9E-C93A68BE7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144</Words>
  <Characters>5782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e Jaffe</dc:creator>
  <cp:keywords/>
  <dc:description/>
  <cp:lastModifiedBy>Constantinidis, Christos</cp:lastModifiedBy>
  <cp:revision>2</cp:revision>
  <cp:lastPrinted>2021-05-22T19:31:00Z</cp:lastPrinted>
  <dcterms:created xsi:type="dcterms:W3CDTF">2023-05-26T21:46:00Z</dcterms:created>
  <dcterms:modified xsi:type="dcterms:W3CDTF">2023-05-26T21:46:00Z</dcterms:modified>
</cp:coreProperties>
</file>